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77FDDC" w14:textId="51A283A1" w:rsidR="003D38D3" w:rsidRDefault="003D38D3" w:rsidP="003D38D3">
      <w:r>
        <w:t>GROUP 21-11</w:t>
      </w:r>
    </w:p>
    <w:p w14:paraId="3552A8EE" w14:textId="77777777" w:rsidR="003D38D3" w:rsidRDefault="003D38D3" w:rsidP="003D38D3"/>
    <w:p w14:paraId="3F277B4B" w14:textId="28ECCEF0" w:rsidR="003D38D3" w:rsidRDefault="003D38D3" w:rsidP="003D38D3">
      <w:r>
        <w:rPr>
          <w:b/>
        </w:rPr>
        <w:t>MATERNAL MORTALITY RATE PREDICTION AND ADVISORY SYSTEM</w:t>
      </w:r>
    </w:p>
    <w:p w14:paraId="68B1B500" w14:textId="77777777" w:rsidR="003D38D3" w:rsidRDefault="003D38D3" w:rsidP="003D38D3"/>
    <w:p w14:paraId="0479A927" w14:textId="77777777" w:rsidR="003D38D3" w:rsidRDefault="003D38D3" w:rsidP="003D38D3">
      <w:r>
        <w:t>Software Design Document</w:t>
      </w:r>
    </w:p>
    <w:p w14:paraId="4A5B0313" w14:textId="77777777" w:rsidR="003D38D3" w:rsidRDefault="003D38D3" w:rsidP="003D38D3"/>
    <w:p w14:paraId="2091DBCD" w14:textId="77777777" w:rsidR="003D38D3" w:rsidRDefault="003D38D3" w:rsidP="003D38D3"/>
    <w:p w14:paraId="16AA1088" w14:textId="77777777" w:rsidR="003D38D3" w:rsidRDefault="003D38D3" w:rsidP="003D38D3"/>
    <w:p w14:paraId="1548E8B5" w14:textId="77777777" w:rsidR="003D38D3" w:rsidRDefault="003D38D3" w:rsidP="003D38D3"/>
    <w:p w14:paraId="29141D2E" w14:textId="77777777" w:rsidR="003D38D3" w:rsidRDefault="003D38D3" w:rsidP="003D38D3"/>
    <w:p w14:paraId="03B034BF" w14:textId="77777777" w:rsidR="003D38D3" w:rsidRDefault="003D38D3" w:rsidP="003D38D3"/>
    <w:p w14:paraId="19E43E5C" w14:textId="77777777" w:rsidR="003D38D3" w:rsidRDefault="003D38D3" w:rsidP="003D38D3"/>
    <w:p w14:paraId="64390106" w14:textId="77777777" w:rsidR="003D38D3" w:rsidRDefault="003D38D3" w:rsidP="003D38D3"/>
    <w:p w14:paraId="79E92675" w14:textId="77777777" w:rsidR="003D38D3" w:rsidRDefault="003D38D3" w:rsidP="003D38D3"/>
    <w:p w14:paraId="00754A33" w14:textId="77777777" w:rsidR="003D38D3" w:rsidRDefault="003D38D3" w:rsidP="003D38D3"/>
    <w:p w14:paraId="2EAC2506" w14:textId="77777777" w:rsidR="003D38D3" w:rsidRDefault="003D38D3" w:rsidP="003D38D3"/>
    <w:p w14:paraId="1D152E40" w14:textId="77777777" w:rsidR="003D38D3" w:rsidRDefault="003D38D3" w:rsidP="003D38D3"/>
    <w:p w14:paraId="509C0EC6" w14:textId="79302F6F" w:rsidR="003D38D3" w:rsidRPr="00E873EA" w:rsidRDefault="003D38D3" w:rsidP="003D38D3">
      <w:pPr>
        <w:rPr>
          <w:sz w:val="32"/>
        </w:rPr>
      </w:pPr>
      <w:r>
        <w:rPr>
          <w:b/>
          <w:sz w:val="32"/>
        </w:rPr>
        <w:t>Name (s)</w:t>
      </w:r>
      <w:r>
        <w:rPr>
          <w:sz w:val="32"/>
        </w:rPr>
        <w:t xml:space="preserve">: </w:t>
      </w:r>
      <w:proofErr w:type="spellStart"/>
      <w:r>
        <w:rPr>
          <w:sz w:val="32"/>
        </w:rPr>
        <w:t>Kyanzi</w:t>
      </w:r>
      <w:proofErr w:type="spellEnd"/>
      <w:r>
        <w:rPr>
          <w:sz w:val="32"/>
        </w:rPr>
        <w:t xml:space="preserve"> Hassan Musisi, Asiimwe Brenda Angel, </w:t>
      </w:r>
      <w:proofErr w:type="spellStart"/>
      <w:r>
        <w:rPr>
          <w:sz w:val="32"/>
        </w:rPr>
        <w:t>Tindyebwa</w:t>
      </w:r>
      <w:proofErr w:type="spellEnd"/>
      <w:r>
        <w:rPr>
          <w:sz w:val="32"/>
        </w:rPr>
        <w:t xml:space="preserve"> Fortunate </w:t>
      </w:r>
      <w:proofErr w:type="gramStart"/>
      <w:r>
        <w:rPr>
          <w:sz w:val="32"/>
        </w:rPr>
        <w:t>Allan</w:t>
      </w:r>
      <w:proofErr w:type="gramEnd"/>
      <w:r>
        <w:rPr>
          <w:sz w:val="32"/>
        </w:rPr>
        <w:t xml:space="preserve"> and </w:t>
      </w:r>
      <w:r w:rsidR="00771517">
        <w:rPr>
          <w:sz w:val="32"/>
        </w:rPr>
        <w:t>Wamala Edgar Watson</w:t>
      </w:r>
    </w:p>
    <w:p w14:paraId="0DEFA8FF" w14:textId="77777777" w:rsidR="003D38D3" w:rsidRDefault="003D38D3" w:rsidP="003D38D3">
      <w:r>
        <w:rPr>
          <w:b/>
          <w:sz w:val="32"/>
        </w:rPr>
        <w:t>Lab Section:</w:t>
      </w:r>
      <w:r>
        <w:rPr>
          <w:sz w:val="32"/>
        </w:rPr>
        <w:t xml:space="preserve"> College of Computing and Information Sciences, Software Engineering</w:t>
      </w:r>
    </w:p>
    <w:p w14:paraId="3E32FF60" w14:textId="12CB60FD" w:rsidR="003D38D3" w:rsidRDefault="003D38D3" w:rsidP="003D38D3">
      <w:pPr>
        <w:rPr>
          <w:sz w:val="32"/>
        </w:rPr>
      </w:pPr>
      <w:r>
        <w:rPr>
          <w:b/>
          <w:sz w:val="32"/>
        </w:rPr>
        <w:t>Workstation:</w:t>
      </w:r>
      <w:r>
        <w:rPr>
          <w:sz w:val="32"/>
        </w:rPr>
        <w:t xml:space="preserve"> Makerere University</w:t>
      </w:r>
    </w:p>
    <w:p w14:paraId="457BDD51" w14:textId="147FADE3" w:rsidR="003D38D3" w:rsidDel="004E1E30" w:rsidRDefault="003D38D3" w:rsidP="003D38D3">
      <w:pPr>
        <w:spacing w:after="160" w:line="259" w:lineRule="auto"/>
        <w:ind w:left="0" w:firstLine="0"/>
        <w:jc w:val="left"/>
        <w:rPr>
          <w:del w:id="1" w:author="Hassan Kyanzi" w:date="2022-01-26T18:01:00Z"/>
          <w:sz w:val="32"/>
        </w:rPr>
      </w:pPr>
      <w:r>
        <w:rPr>
          <w:sz w:val="32"/>
        </w:rPr>
        <w:br w:type="page"/>
      </w:r>
    </w:p>
    <w:sdt>
      <w:sdtPr>
        <w:id w:val="637079654"/>
        <w:docPartObj>
          <w:docPartGallery w:val="Table of Contents"/>
          <w:docPartUnique/>
        </w:docPartObj>
      </w:sdtPr>
      <w:sdtEndPr>
        <w:rPr>
          <w:b/>
          <w:bCs/>
          <w:noProof/>
        </w:rPr>
      </w:sdtEndPr>
      <w:sdtContent>
        <w:p w14:paraId="3BE6454B" w14:textId="77777777" w:rsidR="003D38D3" w:rsidRPr="000149E0" w:rsidRDefault="003D38D3">
          <w:pPr>
            <w:spacing w:after="160" w:line="259" w:lineRule="auto"/>
            <w:ind w:left="0" w:firstLine="0"/>
            <w:jc w:val="center"/>
            <w:rPr>
              <w:b/>
              <w:sz w:val="28"/>
            </w:rPr>
            <w:pPrChange w:id="2" w:author="Hassan Kyanzi" w:date="2022-02-06T15:50:00Z">
              <w:pPr>
                <w:pStyle w:val="TOCHeading"/>
                <w:ind w:left="720" w:hanging="720"/>
                <w:jc w:val="center"/>
              </w:pPr>
            </w:pPrChange>
          </w:pPr>
          <w:r w:rsidRPr="000149E0">
            <w:rPr>
              <w:b/>
            </w:rPr>
            <w:t>Table of Contents</w:t>
          </w:r>
        </w:p>
        <w:p w14:paraId="4C2BAB06" w14:textId="3AC8B8E5" w:rsidR="00F851E4" w:rsidRDefault="003D38D3">
          <w:pPr>
            <w:pStyle w:val="TOC1"/>
            <w:rPr>
              <w:ins w:id="3" w:author="Hassan Kyanzi" w:date="2022-02-06T16:33:00Z"/>
              <w:rFonts w:asciiTheme="minorHAnsi" w:eastAsiaTheme="minorEastAsia" w:hAnsiTheme="minorHAnsi" w:cstheme="minorBidi"/>
              <w:noProof/>
              <w:color w:val="auto"/>
              <w:sz w:val="22"/>
            </w:rPr>
          </w:pPr>
          <w:r w:rsidRPr="000149E0">
            <w:rPr>
              <w:sz w:val="22"/>
            </w:rPr>
            <w:fldChar w:fldCharType="begin"/>
          </w:r>
          <w:r w:rsidRPr="000149E0">
            <w:rPr>
              <w:sz w:val="22"/>
            </w:rPr>
            <w:instrText xml:space="preserve"> TOC \o "1-3" \h \z \u </w:instrText>
          </w:r>
          <w:r w:rsidRPr="000149E0">
            <w:rPr>
              <w:sz w:val="22"/>
            </w:rPr>
            <w:fldChar w:fldCharType="separate"/>
          </w:r>
          <w:ins w:id="4" w:author="Hassan Kyanzi" w:date="2022-02-06T16:33:00Z">
            <w:r w:rsidR="00F851E4" w:rsidRPr="001F50DD">
              <w:rPr>
                <w:rStyle w:val="Hyperlink"/>
                <w:noProof/>
              </w:rPr>
              <w:fldChar w:fldCharType="begin"/>
            </w:r>
            <w:r w:rsidR="00F851E4" w:rsidRPr="001F50DD">
              <w:rPr>
                <w:rStyle w:val="Hyperlink"/>
                <w:noProof/>
              </w:rPr>
              <w:instrText xml:space="preserve"> </w:instrText>
            </w:r>
            <w:r w:rsidR="00F851E4">
              <w:rPr>
                <w:noProof/>
              </w:rPr>
              <w:instrText>HYPERLINK \l "_Toc95057600"</w:instrText>
            </w:r>
            <w:r w:rsidR="00F851E4" w:rsidRPr="001F50DD">
              <w:rPr>
                <w:rStyle w:val="Hyperlink"/>
                <w:noProof/>
              </w:rPr>
              <w:instrText xml:space="preserve"> </w:instrText>
            </w:r>
            <w:r w:rsidR="00F851E4" w:rsidRPr="001F50DD">
              <w:rPr>
                <w:rStyle w:val="Hyperlink"/>
                <w:noProof/>
              </w:rPr>
              <w:fldChar w:fldCharType="separate"/>
            </w:r>
            <w:r w:rsidR="00F851E4" w:rsidRPr="001F50DD">
              <w:rPr>
                <w:rStyle w:val="Hyperlink"/>
                <w:noProof/>
              </w:rPr>
              <w:t>1. INTRODUCTION</w:t>
            </w:r>
            <w:r w:rsidR="00F851E4">
              <w:rPr>
                <w:noProof/>
                <w:webHidden/>
              </w:rPr>
              <w:tab/>
            </w:r>
            <w:r w:rsidR="00F851E4">
              <w:rPr>
                <w:noProof/>
                <w:webHidden/>
              </w:rPr>
              <w:fldChar w:fldCharType="begin"/>
            </w:r>
            <w:r w:rsidR="00F851E4">
              <w:rPr>
                <w:noProof/>
                <w:webHidden/>
              </w:rPr>
              <w:instrText xml:space="preserve"> PAGEREF _Toc95057600 \h </w:instrText>
            </w:r>
          </w:ins>
          <w:r w:rsidR="00F851E4">
            <w:rPr>
              <w:noProof/>
              <w:webHidden/>
            </w:rPr>
          </w:r>
          <w:r w:rsidR="00F851E4">
            <w:rPr>
              <w:noProof/>
              <w:webHidden/>
            </w:rPr>
            <w:fldChar w:fldCharType="separate"/>
          </w:r>
          <w:ins w:id="5" w:author="USER" w:date="2022-02-09T14:33:00Z">
            <w:r w:rsidR="00BB4FC5">
              <w:rPr>
                <w:noProof/>
                <w:webHidden/>
              </w:rPr>
              <w:t>1</w:t>
            </w:r>
          </w:ins>
          <w:ins w:id="6" w:author="Hassan Kyanzi" w:date="2022-02-06T16:33:00Z">
            <w:r w:rsidR="00F851E4">
              <w:rPr>
                <w:noProof/>
                <w:webHidden/>
              </w:rPr>
              <w:fldChar w:fldCharType="end"/>
            </w:r>
            <w:r w:rsidR="00F851E4" w:rsidRPr="001F50DD">
              <w:rPr>
                <w:rStyle w:val="Hyperlink"/>
                <w:noProof/>
              </w:rPr>
              <w:fldChar w:fldCharType="end"/>
            </w:r>
          </w:ins>
        </w:p>
        <w:p w14:paraId="424CD295" w14:textId="35C27128" w:rsidR="00F851E4" w:rsidRDefault="00F851E4">
          <w:pPr>
            <w:pStyle w:val="TOC2"/>
            <w:tabs>
              <w:tab w:val="right" w:leader="dot" w:pos="9350"/>
            </w:tabs>
            <w:rPr>
              <w:ins w:id="7" w:author="Hassan Kyanzi" w:date="2022-02-06T16:33:00Z"/>
              <w:rFonts w:asciiTheme="minorHAnsi" w:eastAsiaTheme="minorEastAsia" w:hAnsiTheme="minorHAnsi" w:cstheme="minorBidi"/>
              <w:noProof/>
              <w:color w:val="auto"/>
              <w:sz w:val="22"/>
            </w:rPr>
          </w:pPr>
          <w:ins w:id="8" w:author="Hassan Kyanzi" w:date="2022-02-06T16:33:00Z">
            <w:r w:rsidRPr="001F50DD">
              <w:rPr>
                <w:rStyle w:val="Hyperlink"/>
                <w:noProof/>
              </w:rPr>
              <w:fldChar w:fldCharType="begin"/>
            </w:r>
            <w:r w:rsidRPr="001F50DD">
              <w:rPr>
                <w:rStyle w:val="Hyperlink"/>
                <w:noProof/>
              </w:rPr>
              <w:instrText xml:space="preserve"> </w:instrText>
            </w:r>
            <w:r>
              <w:rPr>
                <w:noProof/>
              </w:rPr>
              <w:instrText>HYPERLINK \l "_Toc95057601"</w:instrText>
            </w:r>
            <w:r w:rsidRPr="001F50DD">
              <w:rPr>
                <w:rStyle w:val="Hyperlink"/>
                <w:noProof/>
              </w:rPr>
              <w:instrText xml:space="preserve"> </w:instrText>
            </w:r>
            <w:r w:rsidRPr="001F50DD">
              <w:rPr>
                <w:rStyle w:val="Hyperlink"/>
                <w:noProof/>
              </w:rPr>
              <w:fldChar w:fldCharType="separate"/>
            </w:r>
            <w:r w:rsidRPr="001F50DD">
              <w:rPr>
                <w:rStyle w:val="Hyperlink"/>
                <w:noProof/>
              </w:rPr>
              <w:t>1.1 Purpose</w:t>
            </w:r>
            <w:r>
              <w:rPr>
                <w:noProof/>
                <w:webHidden/>
              </w:rPr>
              <w:tab/>
            </w:r>
            <w:r>
              <w:rPr>
                <w:noProof/>
                <w:webHidden/>
              </w:rPr>
              <w:fldChar w:fldCharType="begin"/>
            </w:r>
            <w:r>
              <w:rPr>
                <w:noProof/>
                <w:webHidden/>
              </w:rPr>
              <w:instrText xml:space="preserve"> PAGEREF _Toc95057601 \h </w:instrText>
            </w:r>
          </w:ins>
          <w:r>
            <w:rPr>
              <w:noProof/>
              <w:webHidden/>
            </w:rPr>
          </w:r>
          <w:r>
            <w:rPr>
              <w:noProof/>
              <w:webHidden/>
            </w:rPr>
            <w:fldChar w:fldCharType="separate"/>
          </w:r>
          <w:ins w:id="9" w:author="USER" w:date="2022-02-09T14:33:00Z">
            <w:r w:rsidR="00BB4FC5">
              <w:rPr>
                <w:noProof/>
                <w:webHidden/>
              </w:rPr>
              <w:t>1</w:t>
            </w:r>
          </w:ins>
          <w:ins w:id="10" w:author="Hassan Kyanzi" w:date="2022-02-06T16:33:00Z">
            <w:r>
              <w:rPr>
                <w:noProof/>
                <w:webHidden/>
              </w:rPr>
              <w:fldChar w:fldCharType="end"/>
            </w:r>
            <w:r w:rsidRPr="001F50DD">
              <w:rPr>
                <w:rStyle w:val="Hyperlink"/>
                <w:noProof/>
              </w:rPr>
              <w:fldChar w:fldCharType="end"/>
            </w:r>
          </w:ins>
        </w:p>
        <w:p w14:paraId="183769F6" w14:textId="5AB63C6B" w:rsidR="00F851E4" w:rsidRDefault="00F851E4">
          <w:pPr>
            <w:pStyle w:val="TOC2"/>
            <w:tabs>
              <w:tab w:val="right" w:leader="dot" w:pos="9350"/>
            </w:tabs>
            <w:rPr>
              <w:ins w:id="11" w:author="Hassan Kyanzi" w:date="2022-02-06T16:33:00Z"/>
              <w:rFonts w:asciiTheme="minorHAnsi" w:eastAsiaTheme="minorEastAsia" w:hAnsiTheme="minorHAnsi" w:cstheme="minorBidi"/>
              <w:noProof/>
              <w:color w:val="auto"/>
              <w:sz w:val="22"/>
            </w:rPr>
          </w:pPr>
          <w:ins w:id="12" w:author="Hassan Kyanzi" w:date="2022-02-06T16:33:00Z">
            <w:r w:rsidRPr="001F50DD">
              <w:rPr>
                <w:rStyle w:val="Hyperlink"/>
                <w:noProof/>
              </w:rPr>
              <w:fldChar w:fldCharType="begin"/>
            </w:r>
            <w:r w:rsidRPr="001F50DD">
              <w:rPr>
                <w:rStyle w:val="Hyperlink"/>
                <w:noProof/>
              </w:rPr>
              <w:instrText xml:space="preserve"> </w:instrText>
            </w:r>
            <w:r>
              <w:rPr>
                <w:noProof/>
              </w:rPr>
              <w:instrText>HYPERLINK \l "_Toc95057602"</w:instrText>
            </w:r>
            <w:r w:rsidRPr="001F50DD">
              <w:rPr>
                <w:rStyle w:val="Hyperlink"/>
                <w:noProof/>
              </w:rPr>
              <w:instrText xml:space="preserve"> </w:instrText>
            </w:r>
            <w:r w:rsidRPr="001F50DD">
              <w:rPr>
                <w:rStyle w:val="Hyperlink"/>
                <w:noProof/>
              </w:rPr>
              <w:fldChar w:fldCharType="separate"/>
            </w:r>
            <w:r w:rsidRPr="001F50DD">
              <w:rPr>
                <w:rStyle w:val="Hyperlink"/>
                <w:noProof/>
              </w:rPr>
              <w:t>1.2 Scope</w:t>
            </w:r>
            <w:r>
              <w:rPr>
                <w:noProof/>
                <w:webHidden/>
              </w:rPr>
              <w:tab/>
            </w:r>
            <w:r>
              <w:rPr>
                <w:noProof/>
                <w:webHidden/>
              </w:rPr>
              <w:fldChar w:fldCharType="begin"/>
            </w:r>
            <w:r>
              <w:rPr>
                <w:noProof/>
                <w:webHidden/>
              </w:rPr>
              <w:instrText xml:space="preserve"> PAGEREF _Toc95057602 \h </w:instrText>
            </w:r>
          </w:ins>
          <w:r>
            <w:rPr>
              <w:noProof/>
              <w:webHidden/>
            </w:rPr>
          </w:r>
          <w:r>
            <w:rPr>
              <w:noProof/>
              <w:webHidden/>
            </w:rPr>
            <w:fldChar w:fldCharType="separate"/>
          </w:r>
          <w:ins w:id="13" w:author="USER" w:date="2022-02-09T14:33:00Z">
            <w:r w:rsidR="00BB4FC5">
              <w:rPr>
                <w:noProof/>
                <w:webHidden/>
              </w:rPr>
              <w:t>1</w:t>
            </w:r>
          </w:ins>
          <w:ins w:id="14" w:author="Hassan Kyanzi" w:date="2022-02-06T16:33:00Z">
            <w:r>
              <w:rPr>
                <w:noProof/>
                <w:webHidden/>
              </w:rPr>
              <w:fldChar w:fldCharType="end"/>
            </w:r>
            <w:r w:rsidRPr="001F50DD">
              <w:rPr>
                <w:rStyle w:val="Hyperlink"/>
                <w:noProof/>
              </w:rPr>
              <w:fldChar w:fldCharType="end"/>
            </w:r>
          </w:ins>
        </w:p>
        <w:p w14:paraId="20E8AEF4" w14:textId="414702A7" w:rsidR="00F851E4" w:rsidRDefault="00F851E4">
          <w:pPr>
            <w:pStyle w:val="TOC3"/>
            <w:tabs>
              <w:tab w:val="right" w:leader="dot" w:pos="9350"/>
            </w:tabs>
            <w:rPr>
              <w:ins w:id="15" w:author="Hassan Kyanzi" w:date="2022-02-06T16:33:00Z"/>
              <w:rFonts w:asciiTheme="minorHAnsi" w:eastAsiaTheme="minorEastAsia" w:hAnsiTheme="minorHAnsi" w:cstheme="minorBidi"/>
              <w:noProof/>
              <w:color w:val="auto"/>
              <w:sz w:val="22"/>
            </w:rPr>
          </w:pPr>
          <w:ins w:id="16" w:author="Hassan Kyanzi" w:date="2022-02-06T16:33:00Z">
            <w:r w:rsidRPr="001F50DD">
              <w:rPr>
                <w:rStyle w:val="Hyperlink"/>
                <w:noProof/>
              </w:rPr>
              <w:fldChar w:fldCharType="begin"/>
            </w:r>
            <w:r w:rsidRPr="001F50DD">
              <w:rPr>
                <w:rStyle w:val="Hyperlink"/>
                <w:noProof/>
              </w:rPr>
              <w:instrText xml:space="preserve"> </w:instrText>
            </w:r>
            <w:r>
              <w:rPr>
                <w:noProof/>
              </w:rPr>
              <w:instrText>HYPERLINK \l "_Toc95057603"</w:instrText>
            </w:r>
            <w:r w:rsidRPr="001F50DD">
              <w:rPr>
                <w:rStyle w:val="Hyperlink"/>
                <w:noProof/>
              </w:rPr>
              <w:instrText xml:space="preserve"> </w:instrText>
            </w:r>
            <w:r w:rsidRPr="001F50DD">
              <w:rPr>
                <w:rStyle w:val="Hyperlink"/>
                <w:noProof/>
              </w:rPr>
              <w:fldChar w:fldCharType="separate"/>
            </w:r>
            <w:r w:rsidRPr="001F50DD">
              <w:rPr>
                <w:rStyle w:val="Hyperlink"/>
                <w:noProof/>
              </w:rPr>
              <w:t>1.2.1 Geographical Scope</w:t>
            </w:r>
            <w:r>
              <w:rPr>
                <w:noProof/>
                <w:webHidden/>
              </w:rPr>
              <w:tab/>
            </w:r>
            <w:r>
              <w:rPr>
                <w:noProof/>
                <w:webHidden/>
              </w:rPr>
              <w:fldChar w:fldCharType="begin"/>
            </w:r>
            <w:r>
              <w:rPr>
                <w:noProof/>
                <w:webHidden/>
              </w:rPr>
              <w:instrText xml:space="preserve"> PAGEREF _Toc95057603 \h </w:instrText>
            </w:r>
          </w:ins>
          <w:r>
            <w:rPr>
              <w:noProof/>
              <w:webHidden/>
            </w:rPr>
          </w:r>
          <w:r>
            <w:rPr>
              <w:noProof/>
              <w:webHidden/>
            </w:rPr>
            <w:fldChar w:fldCharType="separate"/>
          </w:r>
          <w:ins w:id="17" w:author="USER" w:date="2022-02-09T14:33:00Z">
            <w:r w:rsidR="00BB4FC5">
              <w:rPr>
                <w:noProof/>
                <w:webHidden/>
              </w:rPr>
              <w:t>2</w:t>
            </w:r>
          </w:ins>
          <w:ins w:id="18" w:author="Hassan Kyanzi" w:date="2022-02-06T16:33:00Z">
            <w:r>
              <w:rPr>
                <w:noProof/>
                <w:webHidden/>
              </w:rPr>
              <w:fldChar w:fldCharType="end"/>
            </w:r>
            <w:r w:rsidRPr="001F50DD">
              <w:rPr>
                <w:rStyle w:val="Hyperlink"/>
                <w:noProof/>
              </w:rPr>
              <w:fldChar w:fldCharType="end"/>
            </w:r>
          </w:ins>
        </w:p>
        <w:p w14:paraId="198C7D0B" w14:textId="51B58005" w:rsidR="00F851E4" w:rsidRDefault="00F851E4">
          <w:pPr>
            <w:pStyle w:val="TOC3"/>
            <w:tabs>
              <w:tab w:val="right" w:leader="dot" w:pos="9350"/>
            </w:tabs>
            <w:rPr>
              <w:ins w:id="19" w:author="Hassan Kyanzi" w:date="2022-02-06T16:33:00Z"/>
              <w:rFonts w:asciiTheme="minorHAnsi" w:eastAsiaTheme="minorEastAsia" w:hAnsiTheme="minorHAnsi" w:cstheme="minorBidi"/>
              <w:noProof/>
              <w:color w:val="auto"/>
              <w:sz w:val="22"/>
            </w:rPr>
          </w:pPr>
          <w:ins w:id="20" w:author="Hassan Kyanzi" w:date="2022-02-06T16:33:00Z">
            <w:r w:rsidRPr="001F50DD">
              <w:rPr>
                <w:rStyle w:val="Hyperlink"/>
                <w:noProof/>
              </w:rPr>
              <w:fldChar w:fldCharType="begin"/>
            </w:r>
            <w:r w:rsidRPr="001F50DD">
              <w:rPr>
                <w:rStyle w:val="Hyperlink"/>
                <w:noProof/>
              </w:rPr>
              <w:instrText xml:space="preserve"> </w:instrText>
            </w:r>
            <w:r>
              <w:rPr>
                <w:noProof/>
              </w:rPr>
              <w:instrText>HYPERLINK \l "_Toc95057604"</w:instrText>
            </w:r>
            <w:r w:rsidRPr="001F50DD">
              <w:rPr>
                <w:rStyle w:val="Hyperlink"/>
                <w:noProof/>
              </w:rPr>
              <w:instrText xml:space="preserve"> </w:instrText>
            </w:r>
            <w:r w:rsidRPr="001F50DD">
              <w:rPr>
                <w:rStyle w:val="Hyperlink"/>
                <w:noProof/>
              </w:rPr>
              <w:fldChar w:fldCharType="separate"/>
            </w:r>
            <w:r w:rsidRPr="001F50DD">
              <w:rPr>
                <w:rStyle w:val="Hyperlink"/>
                <w:noProof/>
              </w:rPr>
              <w:t>1.2.2 Technical Scope</w:t>
            </w:r>
            <w:r>
              <w:rPr>
                <w:noProof/>
                <w:webHidden/>
              </w:rPr>
              <w:tab/>
            </w:r>
            <w:r>
              <w:rPr>
                <w:noProof/>
                <w:webHidden/>
              </w:rPr>
              <w:fldChar w:fldCharType="begin"/>
            </w:r>
            <w:r>
              <w:rPr>
                <w:noProof/>
                <w:webHidden/>
              </w:rPr>
              <w:instrText xml:space="preserve"> PAGEREF _Toc95057604 \h </w:instrText>
            </w:r>
          </w:ins>
          <w:r>
            <w:rPr>
              <w:noProof/>
              <w:webHidden/>
            </w:rPr>
          </w:r>
          <w:r>
            <w:rPr>
              <w:noProof/>
              <w:webHidden/>
            </w:rPr>
            <w:fldChar w:fldCharType="separate"/>
          </w:r>
          <w:ins w:id="21" w:author="USER" w:date="2022-02-09T14:33:00Z">
            <w:r w:rsidR="00BB4FC5">
              <w:rPr>
                <w:noProof/>
                <w:webHidden/>
              </w:rPr>
              <w:t>2</w:t>
            </w:r>
          </w:ins>
          <w:ins w:id="22" w:author="Hassan Kyanzi" w:date="2022-02-06T16:33:00Z">
            <w:r>
              <w:rPr>
                <w:noProof/>
                <w:webHidden/>
              </w:rPr>
              <w:fldChar w:fldCharType="end"/>
            </w:r>
            <w:r w:rsidRPr="001F50DD">
              <w:rPr>
                <w:rStyle w:val="Hyperlink"/>
                <w:noProof/>
              </w:rPr>
              <w:fldChar w:fldCharType="end"/>
            </w:r>
          </w:ins>
        </w:p>
        <w:p w14:paraId="3DA5BD87" w14:textId="0BAB7EE1" w:rsidR="00F851E4" w:rsidRDefault="00F851E4">
          <w:pPr>
            <w:pStyle w:val="TOC2"/>
            <w:tabs>
              <w:tab w:val="right" w:leader="dot" w:pos="9350"/>
            </w:tabs>
            <w:rPr>
              <w:ins w:id="23" w:author="Hassan Kyanzi" w:date="2022-02-06T16:33:00Z"/>
              <w:rFonts w:asciiTheme="minorHAnsi" w:eastAsiaTheme="minorEastAsia" w:hAnsiTheme="minorHAnsi" w:cstheme="minorBidi"/>
              <w:noProof/>
              <w:color w:val="auto"/>
              <w:sz w:val="22"/>
            </w:rPr>
          </w:pPr>
          <w:ins w:id="24" w:author="Hassan Kyanzi" w:date="2022-02-06T16:33:00Z">
            <w:r w:rsidRPr="001F50DD">
              <w:rPr>
                <w:rStyle w:val="Hyperlink"/>
                <w:noProof/>
              </w:rPr>
              <w:fldChar w:fldCharType="begin"/>
            </w:r>
            <w:r w:rsidRPr="001F50DD">
              <w:rPr>
                <w:rStyle w:val="Hyperlink"/>
                <w:noProof/>
              </w:rPr>
              <w:instrText xml:space="preserve"> </w:instrText>
            </w:r>
            <w:r>
              <w:rPr>
                <w:noProof/>
              </w:rPr>
              <w:instrText>HYPERLINK \l "_Toc95057605"</w:instrText>
            </w:r>
            <w:r w:rsidRPr="001F50DD">
              <w:rPr>
                <w:rStyle w:val="Hyperlink"/>
                <w:noProof/>
              </w:rPr>
              <w:instrText xml:space="preserve"> </w:instrText>
            </w:r>
            <w:r w:rsidRPr="001F50DD">
              <w:rPr>
                <w:rStyle w:val="Hyperlink"/>
                <w:noProof/>
              </w:rPr>
              <w:fldChar w:fldCharType="separate"/>
            </w:r>
            <w:r w:rsidRPr="001F50DD">
              <w:rPr>
                <w:rStyle w:val="Hyperlink"/>
                <w:noProof/>
              </w:rPr>
              <w:t>1.3 Overview</w:t>
            </w:r>
            <w:r>
              <w:rPr>
                <w:noProof/>
                <w:webHidden/>
              </w:rPr>
              <w:tab/>
            </w:r>
            <w:r>
              <w:rPr>
                <w:noProof/>
                <w:webHidden/>
              </w:rPr>
              <w:fldChar w:fldCharType="begin"/>
            </w:r>
            <w:r>
              <w:rPr>
                <w:noProof/>
                <w:webHidden/>
              </w:rPr>
              <w:instrText xml:space="preserve"> PAGEREF _Toc95057605 \h </w:instrText>
            </w:r>
          </w:ins>
          <w:r>
            <w:rPr>
              <w:noProof/>
              <w:webHidden/>
            </w:rPr>
          </w:r>
          <w:r>
            <w:rPr>
              <w:noProof/>
              <w:webHidden/>
            </w:rPr>
            <w:fldChar w:fldCharType="separate"/>
          </w:r>
          <w:ins w:id="25" w:author="USER" w:date="2022-02-09T14:33:00Z">
            <w:r w:rsidR="00BB4FC5">
              <w:rPr>
                <w:noProof/>
                <w:webHidden/>
              </w:rPr>
              <w:t>2</w:t>
            </w:r>
          </w:ins>
          <w:ins w:id="26" w:author="Hassan Kyanzi" w:date="2022-02-06T16:33:00Z">
            <w:r>
              <w:rPr>
                <w:noProof/>
                <w:webHidden/>
              </w:rPr>
              <w:fldChar w:fldCharType="end"/>
            </w:r>
            <w:r w:rsidRPr="001F50DD">
              <w:rPr>
                <w:rStyle w:val="Hyperlink"/>
                <w:noProof/>
              </w:rPr>
              <w:fldChar w:fldCharType="end"/>
            </w:r>
          </w:ins>
        </w:p>
        <w:p w14:paraId="1A64B62B" w14:textId="243998DF" w:rsidR="00F851E4" w:rsidRDefault="00F851E4">
          <w:pPr>
            <w:pStyle w:val="TOC2"/>
            <w:tabs>
              <w:tab w:val="right" w:leader="dot" w:pos="9350"/>
            </w:tabs>
            <w:rPr>
              <w:ins w:id="27" w:author="Hassan Kyanzi" w:date="2022-02-06T16:33:00Z"/>
              <w:rFonts w:asciiTheme="minorHAnsi" w:eastAsiaTheme="minorEastAsia" w:hAnsiTheme="minorHAnsi" w:cstheme="minorBidi"/>
              <w:noProof/>
              <w:color w:val="auto"/>
              <w:sz w:val="22"/>
            </w:rPr>
          </w:pPr>
          <w:ins w:id="28" w:author="Hassan Kyanzi" w:date="2022-02-06T16:33:00Z">
            <w:r w:rsidRPr="001F50DD">
              <w:rPr>
                <w:rStyle w:val="Hyperlink"/>
                <w:noProof/>
              </w:rPr>
              <w:fldChar w:fldCharType="begin"/>
            </w:r>
            <w:r w:rsidRPr="001F50DD">
              <w:rPr>
                <w:rStyle w:val="Hyperlink"/>
                <w:noProof/>
              </w:rPr>
              <w:instrText xml:space="preserve"> </w:instrText>
            </w:r>
            <w:r>
              <w:rPr>
                <w:noProof/>
              </w:rPr>
              <w:instrText>HYPERLINK \l "_Toc95057606"</w:instrText>
            </w:r>
            <w:r w:rsidRPr="001F50DD">
              <w:rPr>
                <w:rStyle w:val="Hyperlink"/>
                <w:noProof/>
              </w:rPr>
              <w:instrText xml:space="preserve"> </w:instrText>
            </w:r>
            <w:r w:rsidRPr="001F50DD">
              <w:rPr>
                <w:rStyle w:val="Hyperlink"/>
                <w:noProof/>
              </w:rPr>
              <w:fldChar w:fldCharType="separate"/>
            </w:r>
            <w:r w:rsidRPr="001F50DD">
              <w:rPr>
                <w:rStyle w:val="Hyperlink"/>
                <w:noProof/>
              </w:rPr>
              <w:t>1.4 Reference Material</w:t>
            </w:r>
            <w:r>
              <w:rPr>
                <w:noProof/>
                <w:webHidden/>
              </w:rPr>
              <w:tab/>
            </w:r>
            <w:r>
              <w:rPr>
                <w:noProof/>
                <w:webHidden/>
              </w:rPr>
              <w:fldChar w:fldCharType="begin"/>
            </w:r>
            <w:r>
              <w:rPr>
                <w:noProof/>
                <w:webHidden/>
              </w:rPr>
              <w:instrText xml:space="preserve"> PAGEREF _Toc95057606 \h </w:instrText>
            </w:r>
          </w:ins>
          <w:r>
            <w:rPr>
              <w:noProof/>
              <w:webHidden/>
            </w:rPr>
          </w:r>
          <w:r>
            <w:rPr>
              <w:noProof/>
              <w:webHidden/>
            </w:rPr>
            <w:fldChar w:fldCharType="separate"/>
          </w:r>
          <w:ins w:id="29" w:author="USER" w:date="2022-02-09T14:33:00Z">
            <w:r w:rsidR="00BB4FC5">
              <w:rPr>
                <w:noProof/>
                <w:webHidden/>
              </w:rPr>
              <w:t>3</w:t>
            </w:r>
          </w:ins>
          <w:ins w:id="30" w:author="Hassan Kyanzi" w:date="2022-02-06T16:33:00Z">
            <w:r>
              <w:rPr>
                <w:noProof/>
                <w:webHidden/>
              </w:rPr>
              <w:fldChar w:fldCharType="end"/>
            </w:r>
            <w:r w:rsidRPr="001F50DD">
              <w:rPr>
                <w:rStyle w:val="Hyperlink"/>
                <w:noProof/>
              </w:rPr>
              <w:fldChar w:fldCharType="end"/>
            </w:r>
          </w:ins>
        </w:p>
        <w:p w14:paraId="24AD4619" w14:textId="59093BB6" w:rsidR="00F851E4" w:rsidRDefault="00F851E4">
          <w:pPr>
            <w:pStyle w:val="TOC1"/>
            <w:rPr>
              <w:ins w:id="31" w:author="Hassan Kyanzi" w:date="2022-02-06T16:33:00Z"/>
              <w:rFonts w:asciiTheme="minorHAnsi" w:eastAsiaTheme="minorEastAsia" w:hAnsiTheme="minorHAnsi" w:cstheme="minorBidi"/>
              <w:noProof/>
              <w:color w:val="auto"/>
              <w:sz w:val="22"/>
            </w:rPr>
          </w:pPr>
          <w:ins w:id="32" w:author="Hassan Kyanzi" w:date="2022-02-06T16:33:00Z">
            <w:r w:rsidRPr="001F50DD">
              <w:rPr>
                <w:rStyle w:val="Hyperlink"/>
                <w:noProof/>
              </w:rPr>
              <w:fldChar w:fldCharType="begin"/>
            </w:r>
            <w:r w:rsidRPr="001F50DD">
              <w:rPr>
                <w:rStyle w:val="Hyperlink"/>
                <w:noProof/>
              </w:rPr>
              <w:instrText xml:space="preserve"> </w:instrText>
            </w:r>
            <w:r>
              <w:rPr>
                <w:noProof/>
              </w:rPr>
              <w:instrText>HYPERLINK \l "_Toc95057607"</w:instrText>
            </w:r>
            <w:r w:rsidRPr="001F50DD">
              <w:rPr>
                <w:rStyle w:val="Hyperlink"/>
                <w:noProof/>
              </w:rPr>
              <w:instrText xml:space="preserve"> </w:instrText>
            </w:r>
            <w:r w:rsidRPr="001F50DD">
              <w:rPr>
                <w:rStyle w:val="Hyperlink"/>
                <w:noProof/>
              </w:rPr>
              <w:fldChar w:fldCharType="separate"/>
            </w:r>
            <w:r w:rsidRPr="001F50DD">
              <w:rPr>
                <w:rStyle w:val="Hyperlink"/>
                <w:noProof/>
              </w:rPr>
              <w:t>2. SYSTEM OVERVIEW</w:t>
            </w:r>
            <w:r>
              <w:rPr>
                <w:noProof/>
                <w:webHidden/>
              </w:rPr>
              <w:tab/>
            </w:r>
            <w:r>
              <w:rPr>
                <w:noProof/>
                <w:webHidden/>
              </w:rPr>
              <w:fldChar w:fldCharType="begin"/>
            </w:r>
            <w:r>
              <w:rPr>
                <w:noProof/>
                <w:webHidden/>
              </w:rPr>
              <w:instrText xml:space="preserve"> PAGEREF _Toc95057607 \h </w:instrText>
            </w:r>
          </w:ins>
          <w:r>
            <w:rPr>
              <w:noProof/>
              <w:webHidden/>
            </w:rPr>
          </w:r>
          <w:r>
            <w:rPr>
              <w:noProof/>
              <w:webHidden/>
            </w:rPr>
            <w:fldChar w:fldCharType="separate"/>
          </w:r>
          <w:ins w:id="33" w:author="USER" w:date="2022-02-09T14:33:00Z">
            <w:r w:rsidR="00BB4FC5">
              <w:rPr>
                <w:noProof/>
                <w:webHidden/>
              </w:rPr>
              <w:t>4</w:t>
            </w:r>
          </w:ins>
          <w:ins w:id="34" w:author="Hassan Kyanzi" w:date="2022-02-06T16:33:00Z">
            <w:r>
              <w:rPr>
                <w:noProof/>
                <w:webHidden/>
              </w:rPr>
              <w:fldChar w:fldCharType="end"/>
            </w:r>
            <w:r w:rsidRPr="001F50DD">
              <w:rPr>
                <w:rStyle w:val="Hyperlink"/>
                <w:noProof/>
              </w:rPr>
              <w:fldChar w:fldCharType="end"/>
            </w:r>
          </w:ins>
        </w:p>
        <w:p w14:paraId="2666E295" w14:textId="0E2E2A4A" w:rsidR="00F851E4" w:rsidRDefault="00F851E4">
          <w:pPr>
            <w:pStyle w:val="TOC1"/>
            <w:rPr>
              <w:ins w:id="35" w:author="Hassan Kyanzi" w:date="2022-02-06T16:33:00Z"/>
              <w:rFonts w:asciiTheme="minorHAnsi" w:eastAsiaTheme="minorEastAsia" w:hAnsiTheme="minorHAnsi" w:cstheme="minorBidi"/>
              <w:noProof/>
              <w:color w:val="auto"/>
              <w:sz w:val="22"/>
            </w:rPr>
          </w:pPr>
          <w:ins w:id="36" w:author="Hassan Kyanzi" w:date="2022-02-06T16:33:00Z">
            <w:r w:rsidRPr="001F50DD">
              <w:rPr>
                <w:rStyle w:val="Hyperlink"/>
                <w:noProof/>
              </w:rPr>
              <w:fldChar w:fldCharType="begin"/>
            </w:r>
            <w:r w:rsidRPr="001F50DD">
              <w:rPr>
                <w:rStyle w:val="Hyperlink"/>
                <w:noProof/>
              </w:rPr>
              <w:instrText xml:space="preserve"> </w:instrText>
            </w:r>
            <w:r>
              <w:rPr>
                <w:noProof/>
              </w:rPr>
              <w:instrText>HYPERLINK \l "_Toc95057608"</w:instrText>
            </w:r>
            <w:r w:rsidRPr="001F50DD">
              <w:rPr>
                <w:rStyle w:val="Hyperlink"/>
                <w:noProof/>
              </w:rPr>
              <w:instrText xml:space="preserve"> </w:instrText>
            </w:r>
            <w:r w:rsidRPr="001F50DD">
              <w:rPr>
                <w:rStyle w:val="Hyperlink"/>
                <w:noProof/>
              </w:rPr>
              <w:fldChar w:fldCharType="separate"/>
            </w:r>
            <w:r w:rsidRPr="001F50DD">
              <w:rPr>
                <w:rStyle w:val="Hyperlink"/>
                <w:noProof/>
              </w:rPr>
              <w:t>3. SYSTEM ARCHITECTURE</w:t>
            </w:r>
            <w:r>
              <w:rPr>
                <w:noProof/>
                <w:webHidden/>
              </w:rPr>
              <w:tab/>
            </w:r>
            <w:r>
              <w:rPr>
                <w:noProof/>
                <w:webHidden/>
              </w:rPr>
              <w:fldChar w:fldCharType="begin"/>
            </w:r>
            <w:r>
              <w:rPr>
                <w:noProof/>
                <w:webHidden/>
              </w:rPr>
              <w:instrText xml:space="preserve"> PAGEREF _Toc95057608 \h </w:instrText>
            </w:r>
          </w:ins>
          <w:r>
            <w:rPr>
              <w:noProof/>
              <w:webHidden/>
            </w:rPr>
          </w:r>
          <w:r>
            <w:rPr>
              <w:noProof/>
              <w:webHidden/>
            </w:rPr>
            <w:fldChar w:fldCharType="separate"/>
          </w:r>
          <w:ins w:id="37" w:author="USER" w:date="2022-02-09T14:33:00Z">
            <w:r w:rsidR="00BB4FC5">
              <w:rPr>
                <w:noProof/>
                <w:webHidden/>
              </w:rPr>
              <w:t>6</w:t>
            </w:r>
          </w:ins>
          <w:ins w:id="38" w:author="Hassan Kyanzi" w:date="2022-02-06T16:33:00Z">
            <w:r>
              <w:rPr>
                <w:noProof/>
                <w:webHidden/>
              </w:rPr>
              <w:fldChar w:fldCharType="end"/>
            </w:r>
            <w:r w:rsidRPr="001F50DD">
              <w:rPr>
                <w:rStyle w:val="Hyperlink"/>
                <w:noProof/>
              </w:rPr>
              <w:fldChar w:fldCharType="end"/>
            </w:r>
          </w:ins>
        </w:p>
        <w:p w14:paraId="540F3C21" w14:textId="03B2D3FF" w:rsidR="00F851E4" w:rsidRDefault="00F851E4">
          <w:pPr>
            <w:pStyle w:val="TOC2"/>
            <w:tabs>
              <w:tab w:val="right" w:leader="dot" w:pos="9350"/>
            </w:tabs>
            <w:rPr>
              <w:ins w:id="39" w:author="Hassan Kyanzi" w:date="2022-02-06T16:33:00Z"/>
              <w:rFonts w:asciiTheme="minorHAnsi" w:eastAsiaTheme="minorEastAsia" w:hAnsiTheme="minorHAnsi" w:cstheme="minorBidi"/>
              <w:noProof/>
              <w:color w:val="auto"/>
              <w:sz w:val="22"/>
            </w:rPr>
          </w:pPr>
          <w:ins w:id="40" w:author="Hassan Kyanzi" w:date="2022-02-06T16:33:00Z">
            <w:r w:rsidRPr="001F50DD">
              <w:rPr>
                <w:rStyle w:val="Hyperlink"/>
                <w:noProof/>
              </w:rPr>
              <w:fldChar w:fldCharType="begin"/>
            </w:r>
            <w:r w:rsidRPr="001F50DD">
              <w:rPr>
                <w:rStyle w:val="Hyperlink"/>
                <w:noProof/>
              </w:rPr>
              <w:instrText xml:space="preserve"> </w:instrText>
            </w:r>
            <w:r>
              <w:rPr>
                <w:noProof/>
              </w:rPr>
              <w:instrText>HYPERLINK \l "_Toc95057609"</w:instrText>
            </w:r>
            <w:r w:rsidRPr="001F50DD">
              <w:rPr>
                <w:rStyle w:val="Hyperlink"/>
                <w:noProof/>
              </w:rPr>
              <w:instrText xml:space="preserve"> </w:instrText>
            </w:r>
            <w:r w:rsidRPr="001F50DD">
              <w:rPr>
                <w:rStyle w:val="Hyperlink"/>
                <w:noProof/>
              </w:rPr>
              <w:fldChar w:fldCharType="separate"/>
            </w:r>
            <w:r w:rsidRPr="001F50DD">
              <w:rPr>
                <w:rStyle w:val="Hyperlink"/>
                <w:noProof/>
              </w:rPr>
              <w:t>3.1 Architectural Design</w:t>
            </w:r>
            <w:r>
              <w:rPr>
                <w:noProof/>
                <w:webHidden/>
              </w:rPr>
              <w:tab/>
            </w:r>
            <w:r>
              <w:rPr>
                <w:noProof/>
                <w:webHidden/>
              </w:rPr>
              <w:fldChar w:fldCharType="begin"/>
            </w:r>
            <w:r>
              <w:rPr>
                <w:noProof/>
                <w:webHidden/>
              </w:rPr>
              <w:instrText xml:space="preserve"> PAGEREF _Toc95057609 \h </w:instrText>
            </w:r>
          </w:ins>
          <w:r>
            <w:rPr>
              <w:noProof/>
              <w:webHidden/>
            </w:rPr>
          </w:r>
          <w:r>
            <w:rPr>
              <w:noProof/>
              <w:webHidden/>
            </w:rPr>
            <w:fldChar w:fldCharType="separate"/>
          </w:r>
          <w:ins w:id="41" w:author="USER" w:date="2022-02-09T14:33:00Z">
            <w:r w:rsidR="00BB4FC5">
              <w:rPr>
                <w:noProof/>
                <w:webHidden/>
              </w:rPr>
              <w:t>6</w:t>
            </w:r>
          </w:ins>
          <w:ins w:id="42" w:author="Hassan Kyanzi" w:date="2022-02-06T16:33:00Z">
            <w:r>
              <w:rPr>
                <w:noProof/>
                <w:webHidden/>
              </w:rPr>
              <w:fldChar w:fldCharType="end"/>
            </w:r>
            <w:r w:rsidRPr="001F50DD">
              <w:rPr>
                <w:rStyle w:val="Hyperlink"/>
                <w:noProof/>
              </w:rPr>
              <w:fldChar w:fldCharType="end"/>
            </w:r>
          </w:ins>
        </w:p>
        <w:p w14:paraId="67829B32" w14:textId="09AF0826" w:rsidR="00F851E4" w:rsidRDefault="00F851E4">
          <w:pPr>
            <w:pStyle w:val="TOC2"/>
            <w:tabs>
              <w:tab w:val="right" w:leader="dot" w:pos="9350"/>
            </w:tabs>
            <w:rPr>
              <w:ins w:id="43" w:author="Hassan Kyanzi" w:date="2022-02-06T16:33:00Z"/>
              <w:rFonts w:asciiTheme="minorHAnsi" w:eastAsiaTheme="minorEastAsia" w:hAnsiTheme="minorHAnsi" w:cstheme="minorBidi"/>
              <w:noProof/>
              <w:color w:val="auto"/>
              <w:sz w:val="22"/>
            </w:rPr>
          </w:pPr>
          <w:ins w:id="44" w:author="Hassan Kyanzi" w:date="2022-02-06T16:33:00Z">
            <w:r w:rsidRPr="001F50DD">
              <w:rPr>
                <w:rStyle w:val="Hyperlink"/>
                <w:noProof/>
              </w:rPr>
              <w:fldChar w:fldCharType="begin"/>
            </w:r>
            <w:r w:rsidRPr="001F50DD">
              <w:rPr>
                <w:rStyle w:val="Hyperlink"/>
                <w:noProof/>
              </w:rPr>
              <w:instrText xml:space="preserve"> </w:instrText>
            </w:r>
            <w:r>
              <w:rPr>
                <w:noProof/>
              </w:rPr>
              <w:instrText>HYPERLINK \l "_Toc95057610"</w:instrText>
            </w:r>
            <w:r w:rsidRPr="001F50DD">
              <w:rPr>
                <w:rStyle w:val="Hyperlink"/>
                <w:noProof/>
              </w:rPr>
              <w:instrText xml:space="preserve"> </w:instrText>
            </w:r>
            <w:r w:rsidRPr="001F50DD">
              <w:rPr>
                <w:rStyle w:val="Hyperlink"/>
                <w:noProof/>
              </w:rPr>
              <w:fldChar w:fldCharType="separate"/>
            </w:r>
            <w:r w:rsidRPr="001F50DD">
              <w:rPr>
                <w:rStyle w:val="Hyperlink"/>
                <w:noProof/>
              </w:rPr>
              <w:t>3.2 Decomposition Description</w:t>
            </w:r>
            <w:r>
              <w:rPr>
                <w:noProof/>
                <w:webHidden/>
              </w:rPr>
              <w:tab/>
            </w:r>
            <w:r>
              <w:rPr>
                <w:noProof/>
                <w:webHidden/>
              </w:rPr>
              <w:fldChar w:fldCharType="begin"/>
            </w:r>
            <w:r>
              <w:rPr>
                <w:noProof/>
                <w:webHidden/>
              </w:rPr>
              <w:instrText xml:space="preserve"> PAGEREF _Toc95057610 \h </w:instrText>
            </w:r>
          </w:ins>
          <w:r>
            <w:rPr>
              <w:noProof/>
              <w:webHidden/>
            </w:rPr>
          </w:r>
          <w:r>
            <w:rPr>
              <w:noProof/>
              <w:webHidden/>
            </w:rPr>
            <w:fldChar w:fldCharType="separate"/>
          </w:r>
          <w:ins w:id="45" w:author="USER" w:date="2022-02-09T14:33:00Z">
            <w:r w:rsidR="00BB4FC5">
              <w:rPr>
                <w:noProof/>
                <w:webHidden/>
              </w:rPr>
              <w:t>7</w:t>
            </w:r>
          </w:ins>
          <w:ins w:id="46" w:author="Hassan Kyanzi" w:date="2022-02-06T16:33:00Z">
            <w:r>
              <w:rPr>
                <w:noProof/>
                <w:webHidden/>
              </w:rPr>
              <w:fldChar w:fldCharType="end"/>
            </w:r>
            <w:r w:rsidRPr="001F50DD">
              <w:rPr>
                <w:rStyle w:val="Hyperlink"/>
                <w:noProof/>
              </w:rPr>
              <w:fldChar w:fldCharType="end"/>
            </w:r>
          </w:ins>
        </w:p>
        <w:p w14:paraId="1888CBDF" w14:textId="5A3A2566" w:rsidR="00F851E4" w:rsidRDefault="00F851E4">
          <w:pPr>
            <w:pStyle w:val="TOC2"/>
            <w:tabs>
              <w:tab w:val="right" w:leader="dot" w:pos="9350"/>
            </w:tabs>
            <w:rPr>
              <w:ins w:id="47" w:author="Hassan Kyanzi" w:date="2022-02-06T16:33:00Z"/>
              <w:rFonts w:asciiTheme="minorHAnsi" w:eastAsiaTheme="minorEastAsia" w:hAnsiTheme="minorHAnsi" w:cstheme="minorBidi"/>
              <w:noProof/>
              <w:color w:val="auto"/>
              <w:sz w:val="22"/>
            </w:rPr>
          </w:pPr>
          <w:ins w:id="48" w:author="Hassan Kyanzi" w:date="2022-02-06T16:33:00Z">
            <w:r w:rsidRPr="001F50DD">
              <w:rPr>
                <w:rStyle w:val="Hyperlink"/>
                <w:noProof/>
              </w:rPr>
              <w:fldChar w:fldCharType="begin"/>
            </w:r>
            <w:r w:rsidRPr="001F50DD">
              <w:rPr>
                <w:rStyle w:val="Hyperlink"/>
                <w:noProof/>
              </w:rPr>
              <w:instrText xml:space="preserve"> </w:instrText>
            </w:r>
            <w:r>
              <w:rPr>
                <w:noProof/>
              </w:rPr>
              <w:instrText>HYPERLINK \l "_Toc95057611"</w:instrText>
            </w:r>
            <w:r w:rsidRPr="001F50DD">
              <w:rPr>
                <w:rStyle w:val="Hyperlink"/>
                <w:noProof/>
              </w:rPr>
              <w:instrText xml:space="preserve"> </w:instrText>
            </w:r>
            <w:r w:rsidRPr="001F50DD">
              <w:rPr>
                <w:rStyle w:val="Hyperlink"/>
                <w:noProof/>
              </w:rPr>
              <w:fldChar w:fldCharType="separate"/>
            </w:r>
            <w:r w:rsidRPr="001F50DD">
              <w:rPr>
                <w:rStyle w:val="Hyperlink"/>
                <w:noProof/>
              </w:rPr>
              <w:t>3.3 Design Rationale</w:t>
            </w:r>
            <w:r>
              <w:rPr>
                <w:noProof/>
                <w:webHidden/>
              </w:rPr>
              <w:tab/>
            </w:r>
            <w:r>
              <w:rPr>
                <w:noProof/>
                <w:webHidden/>
              </w:rPr>
              <w:fldChar w:fldCharType="begin"/>
            </w:r>
            <w:r>
              <w:rPr>
                <w:noProof/>
                <w:webHidden/>
              </w:rPr>
              <w:instrText xml:space="preserve"> PAGEREF _Toc95057611 \h </w:instrText>
            </w:r>
          </w:ins>
          <w:r>
            <w:rPr>
              <w:noProof/>
              <w:webHidden/>
            </w:rPr>
          </w:r>
          <w:r>
            <w:rPr>
              <w:noProof/>
              <w:webHidden/>
            </w:rPr>
            <w:fldChar w:fldCharType="separate"/>
          </w:r>
          <w:ins w:id="49" w:author="USER" w:date="2022-02-09T14:33:00Z">
            <w:r w:rsidR="00BB4FC5">
              <w:rPr>
                <w:noProof/>
                <w:webHidden/>
              </w:rPr>
              <w:t>10</w:t>
            </w:r>
          </w:ins>
          <w:ins w:id="50" w:author="Hassan Kyanzi" w:date="2022-02-06T16:33:00Z">
            <w:r>
              <w:rPr>
                <w:noProof/>
                <w:webHidden/>
              </w:rPr>
              <w:fldChar w:fldCharType="end"/>
            </w:r>
            <w:r w:rsidRPr="001F50DD">
              <w:rPr>
                <w:rStyle w:val="Hyperlink"/>
                <w:noProof/>
              </w:rPr>
              <w:fldChar w:fldCharType="end"/>
            </w:r>
          </w:ins>
        </w:p>
        <w:p w14:paraId="5301E368" w14:textId="2AA4B90A" w:rsidR="00F851E4" w:rsidRDefault="00F851E4">
          <w:pPr>
            <w:pStyle w:val="TOC2"/>
            <w:tabs>
              <w:tab w:val="right" w:leader="dot" w:pos="9350"/>
            </w:tabs>
            <w:rPr>
              <w:ins w:id="51" w:author="Hassan Kyanzi" w:date="2022-02-06T16:33:00Z"/>
              <w:rFonts w:asciiTheme="minorHAnsi" w:eastAsiaTheme="minorEastAsia" w:hAnsiTheme="minorHAnsi" w:cstheme="minorBidi"/>
              <w:noProof/>
              <w:color w:val="auto"/>
              <w:sz w:val="22"/>
            </w:rPr>
          </w:pPr>
          <w:ins w:id="52" w:author="Hassan Kyanzi" w:date="2022-02-06T16:33:00Z">
            <w:r w:rsidRPr="001F50DD">
              <w:rPr>
                <w:rStyle w:val="Hyperlink"/>
                <w:noProof/>
              </w:rPr>
              <w:fldChar w:fldCharType="begin"/>
            </w:r>
            <w:r w:rsidRPr="001F50DD">
              <w:rPr>
                <w:rStyle w:val="Hyperlink"/>
                <w:noProof/>
              </w:rPr>
              <w:instrText xml:space="preserve"> </w:instrText>
            </w:r>
            <w:r>
              <w:rPr>
                <w:noProof/>
              </w:rPr>
              <w:instrText>HYPERLINK \l "_Toc95057612"</w:instrText>
            </w:r>
            <w:r w:rsidRPr="001F50DD">
              <w:rPr>
                <w:rStyle w:val="Hyperlink"/>
                <w:noProof/>
              </w:rPr>
              <w:instrText xml:space="preserve"> </w:instrText>
            </w:r>
            <w:r w:rsidRPr="001F50DD">
              <w:rPr>
                <w:rStyle w:val="Hyperlink"/>
                <w:noProof/>
              </w:rPr>
              <w:fldChar w:fldCharType="separate"/>
            </w:r>
            <w:r w:rsidRPr="001F50DD">
              <w:rPr>
                <w:rStyle w:val="Hyperlink"/>
                <w:noProof/>
              </w:rPr>
              <w:t>3.4 Design Patterns</w:t>
            </w:r>
            <w:r>
              <w:rPr>
                <w:noProof/>
                <w:webHidden/>
              </w:rPr>
              <w:tab/>
            </w:r>
            <w:r>
              <w:rPr>
                <w:noProof/>
                <w:webHidden/>
              </w:rPr>
              <w:fldChar w:fldCharType="begin"/>
            </w:r>
            <w:r>
              <w:rPr>
                <w:noProof/>
                <w:webHidden/>
              </w:rPr>
              <w:instrText xml:space="preserve"> PAGEREF _Toc95057612 \h </w:instrText>
            </w:r>
          </w:ins>
          <w:r>
            <w:rPr>
              <w:noProof/>
              <w:webHidden/>
            </w:rPr>
          </w:r>
          <w:r>
            <w:rPr>
              <w:noProof/>
              <w:webHidden/>
            </w:rPr>
            <w:fldChar w:fldCharType="separate"/>
          </w:r>
          <w:ins w:id="53" w:author="USER" w:date="2022-02-09T14:33:00Z">
            <w:r w:rsidR="00BB4FC5">
              <w:rPr>
                <w:noProof/>
                <w:webHidden/>
              </w:rPr>
              <w:t>11</w:t>
            </w:r>
          </w:ins>
          <w:ins w:id="54" w:author="Hassan Kyanzi" w:date="2022-02-06T16:33:00Z">
            <w:r>
              <w:rPr>
                <w:noProof/>
                <w:webHidden/>
              </w:rPr>
              <w:fldChar w:fldCharType="end"/>
            </w:r>
            <w:r w:rsidRPr="001F50DD">
              <w:rPr>
                <w:rStyle w:val="Hyperlink"/>
                <w:noProof/>
              </w:rPr>
              <w:fldChar w:fldCharType="end"/>
            </w:r>
          </w:ins>
        </w:p>
        <w:p w14:paraId="0A7DEBDE" w14:textId="4AE07ADB" w:rsidR="00F851E4" w:rsidRDefault="00F851E4">
          <w:pPr>
            <w:pStyle w:val="TOC3"/>
            <w:tabs>
              <w:tab w:val="right" w:leader="dot" w:pos="9350"/>
            </w:tabs>
            <w:rPr>
              <w:ins w:id="55" w:author="Hassan Kyanzi" w:date="2022-02-06T16:33:00Z"/>
              <w:rFonts w:asciiTheme="minorHAnsi" w:eastAsiaTheme="minorEastAsia" w:hAnsiTheme="minorHAnsi" w:cstheme="minorBidi"/>
              <w:noProof/>
              <w:color w:val="auto"/>
              <w:sz w:val="22"/>
            </w:rPr>
          </w:pPr>
          <w:ins w:id="56" w:author="Hassan Kyanzi" w:date="2022-02-06T16:33:00Z">
            <w:r w:rsidRPr="001F50DD">
              <w:rPr>
                <w:rStyle w:val="Hyperlink"/>
                <w:noProof/>
              </w:rPr>
              <w:fldChar w:fldCharType="begin"/>
            </w:r>
            <w:r w:rsidRPr="001F50DD">
              <w:rPr>
                <w:rStyle w:val="Hyperlink"/>
                <w:noProof/>
              </w:rPr>
              <w:instrText xml:space="preserve"> </w:instrText>
            </w:r>
            <w:r>
              <w:rPr>
                <w:noProof/>
              </w:rPr>
              <w:instrText>HYPERLINK \l "_Toc95057613"</w:instrText>
            </w:r>
            <w:r w:rsidRPr="001F50DD">
              <w:rPr>
                <w:rStyle w:val="Hyperlink"/>
                <w:noProof/>
              </w:rPr>
              <w:instrText xml:space="preserve"> </w:instrText>
            </w:r>
            <w:r w:rsidRPr="001F50DD">
              <w:rPr>
                <w:rStyle w:val="Hyperlink"/>
                <w:noProof/>
              </w:rPr>
              <w:fldChar w:fldCharType="separate"/>
            </w:r>
            <w:r w:rsidRPr="001F50DD">
              <w:rPr>
                <w:rStyle w:val="Hyperlink"/>
                <w:noProof/>
              </w:rPr>
              <w:t>3.4.1 Model View Controller Pattern</w:t>
            </w:r>
            <w:r>
              <w:rPr>
                <w:noProof/>
                <w:webHidden/>
              </w:rPr>
              <w:tab/>
            </w:r>
            <w:r>
              <w:rPr>
                <w:noProof/>
                <w:webHidden/>
              </w:rPr>
              <w:fldChar w:fldCharType="begin"/>
            </w:r>
            <w:r>
              <w:rPr>
                <w:noProof/>
                <w:webHidden/>
              </w:rPr>
              <w:instrText xml:space="preserve"> PAGEREF _Toc95057613 \h </w:instrText>
            </w:r>
          </w:ins>
          <w:r>
            <w:rPr>
              <w:noProof/>
              <w:webHidden/>
            </w:rPr>
          </w:r>
          <w:r>
            <w:rPr>
              <w:noProof/>
              <w:webHidden/>
            </w:rPr>
            <w:fldChar w:fldCharType="separate"/>
          </w:r>
          <w:ins w:id="57" w:author="USER" w:date="2022-02-09T14:33:00Z">
            <w:r w:rsidR="00BB4FC5">
              <w:rPr>
                <w:noProof/>
                <w:webHidden/>
              </w:rPr>
              <w:t>11</w:t>
            </w:r>
          </w:ins>
          <w:ins w:id="58" w:author="Hassan Kyanzi" w:date="2022-02-06T16:33:00Z">
            <w:r>
              <w:rPr>
                <w:noProof/>
                <w:webHidden/>
              </w:rPr>
              <w:fldChar w:fldCharType="end"/>
            </w:r>
            <w:r w:rsidRPr="001F50DD">
              <w:rPr>
                <w:rStyle w:val="Hyperlink"/>
                <w:noProof/>
              </w:rPr>
              <w:fldChar w:fldCharType="end"/>
            </w:r>
          </w:ins>
        </w:p>
        <w:p w14:paraId="1BCE6A62" w14:textId="5E1A724C" w:rsidR="00F851E4" w:rsidRDefault="00F851E4">
          <w:pPr>
            <w:pStyle w:val="TOC3"/>
            <w:tabs>
              <w:tab w:val="right" w:leader="dot" w:pos="9350"/>
            </w:tabs>
            <w:rPr>
              <w:ins w:id="59" w:author="Hassan Kyanzi" w:date="2022-02-06T16:33:00Z"/>
              <w:rFonts w:asciiTheme="minorHAnsi" w:eastAsiaTheme="minorEastAsia" w:hAnsiTheme="minorHAnsi" w:cstheme="minorBidi"/>
              <w:noProof/>
              <w:color w:val="auto"/>
              <w:sz w:val="22"/>
            </w:rPr>
          </w:pPr>
          <w:ins w:id="60" w:author="Hassan Kyanzi" w:date="2022-02-06T16:33:00Z">
            <w:r w:rsidRPr="001F50DD">
              <w:rPr>
                <w:rStyle w:val="Hyperlink"/>
                <w:noProof/>
              </w:rPr>
              <w:fldChar w:fldCharType="begin"/>
            </w:r>
            <w:r w:rsidRPr="001F50DD">
              <w:rPr>
                <w:rStyle w:val="Hyperlink"/>
                <w:noProof/>
              </w:rPr>
              <w:instrText xml:space="preserve"> </w:instrText>
            </w:r>
            <w:r>
              <w:rPr>
                <w:noProof/>
              </w:rPr>
              <w:instrText>HYPERLINK \l "_Toc95057614"</w:instrText>
            </w:r>
            <w:r w:rsidRPr="001F50DD">
              <w:rPr>
                <w:rStyle w:val="Hyperlink"/>
                <w:noProof/>
              </w:rPr>
              <w:instrText xml:space="preserve"> </w:instrText>
            </w:r>
            <w:r w:rsidRPr="001F50DD">
              <w:rPr>
                <w:rStyle w:val="Hyperlink"/>
                <w:noProof/>
              </w:rPr>
              <w:fldChar w:fldCharType="separate"/>
            </w:r>
            <w:r w:rsidRPr="001F50DD">
              <w:rPr>
                <w:rStyle w:val="Hyperlink"/>
                <w:noProof/>
              </w:rPr>
              <w:t>3.4.2 Iterator Design Pattern</w:t>
            </w:r>
            <w:r>
              <w:rPr>
                <w:noProof/>
                <w:webHidden/>
              </w:rPr>
              <w:tab/>
            </w:r>
            <w:r>
              <w:rPr>
                <w:noProof/>
                <w:webHidden/>
              </w:rPr>
              <w:fldChar w:fldCharType="begin"/>
            </w:r>
            <w:r>
              <w:rPr>
                <w:noProof/>
                <w:webHidden/>
              </w:rPr>
              <w:instrText xml:space="preserve"> PAGEREF _Toc95057614 \h </w:instrText>
            </w:r>
          </w:ins>
          <w:r>
            <w:rPr>
              <w:noProof/>
              <w:webHidden/>
            </w:rPr>
          </w:r>
          <w:r>
            <w:rPr>
              <w:noProof/>
              <w:webHidden/>
            </w:rPr>
            <w:fldChar w:fldCharType="separate"/>
          </w:r>
          <w:ins w:id="61" w:author="USER" w:date="2022-02-09T14:33:00Z">
            <w:r w:rsidR="00BB4FC5">
              <w:rPr>
                <w:noProof/>
                <w:webHidden/>
              </w:rPr>
              <w:t>11</w:t>
            </w:r>
          </w:ins>
          <w:ins w:id="62" w:author="Hassan Kyanzi" w:date="2022-02-06T16:33:00Z">
            <w:r>
              <w:rPr>
                <w:noProof/>
                <w:webHidden/>
              </w:rPr>
              <w:fldChar w:fldCharType="end"/>
            </w:r>
            <w:r w:rsidRPr="001F50DD">
              <w:rPr>
                <w:rStyle w:val="Hyperlink"/>
                <w:noProof/>
              </w:rPr>
              <w:fldChar w:fldCharType="end"/>
            </w:r>
          </w:ins>
        </w:p>
        <w:p w14:paraId="58D3F70F" w14:textId="1B1B14CE" w:rsidR="00F851E4" w:rsidRDefault="00F851E4">
          <w:pPr>
            <w:pStyle w:val="TOC3"/>
            <w:tabs>
              <w:tab w:val="right" w:leader="dot" w:pos="9350"/>
            </w:tabs>
            <w:rPr>
              <w:ins w:id="63" w:author="Hassan Kyanzi" w:date="2022-02-06T16:33:00Z"/>
              <w:rFonts w:asciiTheme="minorHAnsi" w:eastAsiaTheme="minorEastAsia" w:hAnsiTheme="minorHAnsi" w:cstheme="minorBidi"/>
              <w:noProof/>
              <w:color w:val="auto"/>
              <w:sz w:val="22"/>
            </w:rPr>
          </w:pPr>
          <w:ins w:id="64" w:author="Hassan Kyanzi" w:date="2022-02-06T16:33:00Z">
            <w:r w:rsidRPr="001F50DD">
              <w:rPr>
                <w:rStyle w:val="Hyperlink"/>
                <w:noProof/>
              </w:rPr>
              <w:fldChar w:fldCharType="begin"/>
            </w:r>
            <w:r w:rsidRPr="001F50DD">
              <w:rPr>
                <w:rStyle w:val="Hyperlink"/>
                <w:noProof/>
              </w:rPr>
              <w:instrText xml:space="preserve"> </w:instrText>
            </w:r>
            <w:r>
              <w:rPr>
                <w:noProof/>
              </w:rPr>
              <w:instrText>HYPERLINK \l "_Toc95057615"</w:instrText>
            </w:r>
            <w:r w:rsidRPr="001F50DD">
              <w:rPr>
                <w:rStyle w:val="Hyperlink"/>
                <w:noProof/>
              </w:rPr>
              <w:instrText xml:space="preserve"> </w:instrText>
            </w:r>
            <w:r w:rsidRPr="001F50DD">
              <w:rPr>
                <w:rStyle w:val="Hyperlink"/>
                <w:noProof/>
              </w:rPr>
              <w:fldChar w:fldCharType="separate"/>
            </w:r>
            <w:r w:rsidRPr="001F50DD">
              <w:rPr>
                <w:rStyle w:val="Hyperlink"/>
                <w:noProof/>
              </w:rPr>
              <w:t>3.4.3 Singleton Design Pattern</w:t>
            </w:r>
            <w:r>
              <w:rPr>
                <w:noProof/>
                <w:webHidden/>
              </w:rPr>
              <w:tab/>
            </w:r>
            <w:r>
              <w:rPr>
                <w:noProof/>
                <w:webHidden/>
              </w:rPr>
              <w:fldChar w:fldCharType="begin"/>
            </w:r>
            <w:r>
              <w:rPr>
                <w:noProof/>
                <w:webHidden/>
              </w:rPr>
              <w:instrText xml:space="preserve"> PAGEREF _Toc95057615 \h </w:instrText>
            </w:r>
          </w:ins>
          <w:r>
            <w:rPr>
              <w:noProof/>
              <w:webHidden/>
            </w:rPr>
          </w:r>
          <w:r>
            <w:rPr>
              <w:noProof/>
              <w:webHidden/>
            </w:rPr>
            <w:fldChar w:fldCharType="separate"/>
          </w:r>
          <w:ins w:id="65" w:author="USER" w:date="2022-02-09T14:33:00Z">
            <w:r w:rsidR="00BB4FC5">
              <w:rPr>
                <w:noProof/>
                <w:webHidden/>
              </w:rPr>
              <w:t>11</w:t>
            </w:r>
          </w:ins>
          <w:ins w:id="66" w:author="Hassan Kyanzi" w:date="2022-02-06T16:33:00Z">
            <w:r>
              <w:rPr>
                <w:noProof/>
                <w:webHidden/>
              </w:rPr>
              <w:fldChar w:fldCharType="end"/>
            </w:r>
            <w:r w:rsidRPr="001F50DD">
              <w:rPr>
                <w:rStyle w:val="Hyperlink"/>
                <w:noProof/>
              </w:rPr>
              <w:fldChar w:fldCharType="end"/>
            </w:r>
          </w:ins>
        </w:p>
        <w:p w14:paraId="56B9E2E6" w14:textId="556F560D" w:rsidR="00F851E4" w:rsidRDefault="00F851E4">
          <w:pPr>
            <w:pStyle w:val="TOC3"/>
            <w:tabs>
              <w:tab w:val="right" w:leader="dot" w:pos="9350"/>
            </w:tabs>
            <w:rPr>
              <w:ins w:id="67" w:author="Hassan Kyanzi" w:date="2022-02-06T16:33:00Z"/>
              <w:rFonts w:asciiTheme="minorHAnsi" w:eastAsiaTheme="minorEastAsia" w:hAnsiTheme="minorHAnsi" w:cstheme="minorBidi"/>
              <w:noProof/>
              <w:color w:val="auto"/>
              <w:sz w:val="22"/>
            </w:rPr>
          </w:pPr>
          <w:ins w:id="68" w:author="Hassan Kyanzi" w:date="2022-02-06T16:33:00Z">
            <w:r w:rsidRPr="001F50DD">
              <w:rPr>
                <w:rStyle w:val="Hyperlink"/>
                <w:noProof/>
              </w:rPr>
              <w:fldChar w:fldCharType="begin"/>
            </w:r>
            <w:r w:rsidRPr="001F50DD">
              <w:rPr>
                <w:rStyle w:val="Hyperlink"/>
                <w:noProof/>
              </w:rPr>
              <w:instrText xml:space="preserve"> </w:instrText>
            </w:r>
            <w:r>
              <w:rPr>
                <w:noProof/>
              </w:rPr>
              <w:instrText>HYPERLINK \l "_Toc95057616"</w:instrText>
            </w:r>
            <w:r w:rsidRPr="001F50DD">
              <w:rPr>
                <w:rStyle w:val="Hyperlink"/>
                <w:noProof/>
              </w:rPr>
              <w:instrText xml:space="preserve"> </w:instrText>
            </w:r>
            <w:r w:rsidRPr="001F50DD">
              <w:rPr>
                <w:rStyle w:val="Hyperlink"/>
                <w:noProof/>
              </w:rPr>
              <w:fldChar w:fldCharType="separate"/>
            </w:r>
            <w:r w:rsidRPr="001F50DD">
              <w:rPr>
                <w:rStyle w:val="Hyperlink"/>
                <w:noProof/>
              </w:rPr>
              <w:t>3.4.4 Adapter Design Pattern</w:t>
            </w:r>
            <w:r>
              <w:rPr>
                <w:noProof/>
                <w:webHidden/>
              </w:rPr>
              <w:tab/>
            </w:r>
            <w:r>
              <w:rPr>
                <w:noProof/>
                <w:webHidden/>
              </w:rPr>
              <w:fldChar w:fldCharType="begin"/>
            </w:r>
            <w:r>
              <w:rPr>
                <w:noProof/>
                <w:webHidden/>
              </w:rPr>
              <w:instrText xml:space="preserve"> PAGEREF _Toc95057616 \h </w:instrText>
            </w:r>
          </w:ins>
          <w:r>
            <w:rPr>
              <w:noProof/>
              <w:webHidden/>
            </w:rPr>
          </w:r>
          <w:r>
            <w:rPr>
              <w:noProof/>
              <w:webHidden/>
            </w:rPr>
            <w:fldChar w:fldCharType="separate"/>
          </w:r>
          <w:ins w:id="69" w:author="USER" w:date="2022-02-09T14:33:00Z">
            <w:r w:rsidR="00BB4FC5">
              <w:rPr>
                <w:noProof/>
                <w:webHidden/>
              </w:rPr>
              <w:t>11</w:t>
            </w:r>
          </w:ins>
          <w:ins w:id="70" w:author="Hassan Kyanzi" w:date="2022-02-06T16:33:00Z">
            <w:r>
              <w:rPr>
                <w:noProof/>
                <w:webHidden/>
              </w:rPr>
              <w:fldChar w:fldCharType="end"/>
            </w:r>
            <w:r w:rsidRPr="001F50DD">
              <w:rPr>
                <w:rStyle w:val="Hyperlink"/>
                <w:noProof/>
              </w:rPr>
              <w:fldChar w:fldCharType="end"/>
            </w:r>
          </w:ins>
        </w:p>
        <w:p w14:paraId="34427356" w14:textId="34AF4038" w:rsidR="00F851E4" w:rsidRDefault="00F851E4">
          <w:pPr>
            <w:pStyle w:val="TOC3"/>
            <w:tabs>
              <w:tab w:val="right" w:leader="dot" w:pos="9350"/>
            </w:tabs>
            <w:rPr>
              <w:ins w:id="71" w:author="Hassan Kyanzi" w:date="2022-02-06T16:33:00Z"/>
              <w:rFonts w:asciiTheme="minorHAnsi" w:eastAsiaTheme="minorEastAsia" w:hAnsiTheme="minorHAnsi" w:cstheme="minorBidi"/>
              <w:noProof/>
              <w:color w:val="auto"/>
              <w:sz w:val="22"/>
            </w:rPr>
          </w:pPr>
          <w:ins w:id="72" w:author="Hassan Kyanzi" w:date="2022-02-06T16:33:00Z">
            <w:r w:rsidRPr="001F50DD">
              <w:rPr>
                <w:rStyle w:val="Hyperlink"/>
                <w:noProof/>
              </w:rPr>
              <w:fldChar w:fldCharType="begin"/>
            </w:r>
            <w:r w:rsidRPr="001F50DD">
              <w:rPr>
                <w:rStyle w:val="Hyperlink"/>
                <w:noProof/>
              </w:rPr>
              <w:instrText xml:space="preserve"> </w:instrText>
            </w:r>
            <w:r>
              <w:rPr>
                <w:noProof/>
              </w:rPr>
              <w:instrText>HYPERLINK \l "_Toc95057617"</w:instrText>
            </w:r>
            <w:r w:rsidRPr="001F50DD">
              <w:rPr>
                <w:rStyle w:val="Hyperlink"/>
                <w:noProof/>
              </w:rPr>
              <w:instrText xml:space="preserve"> </w:instrText>
            </w:r>
            <w:r w:rsidRPr="001F50DD">
              <w:rPr>
                <w:rStyle w:val="Hyperlink"/>
                <w:noProof/>
              </w:rPr>
              <w:fldChar w:fldCharType="separate"/>
            </w:r>
            <w:r w:rsidRPr="001F50DD">
              <w:rPr>
                <w:rStyle w:val="Hyperlink"/>
                <w:noProof/>
              </w:rPr>
              <w:t>3.4.4 The Object pool Design Pattern</w:t>
            </w:r>
            <w:r>
              <w:rPr>
                <w:noProof/>
                <w:webHidden/>
              </w:rPr>
              <w:tab/>
            </w:r>
            <w:r>
              <w:rPr>
                <w:noProof/>
                <w:webHidden/>
              </w:rPr>
              <w:fldChar w:fldCharType="begin"/>
            </w:r>
            <w:r>
              <w:rPr>
                <w:noProof/>
                <w:webHidden/>
              </w:rPr>
              <w:instrText xml:space="preserve"> PAGEREF _Toc95057617 \h </w:instrText>
            </w:r>
          </w:ins>
          <w:r>
            <w:rPr>
              <w:noProof/>
              <w:webHidden/>
            </w:rPr>
          </w:r>
          <w:r>
            <w:rPr>
              <w:noProof/>
              <w:webHidden/>
            </w:rPr>
            <w:fldChar w:fldCharType="separate"/>
          </w:r>
          <w:ins w:id="73" w:author="USER" w:date="2022-02-09T14:33:00Z">
            <w:r w:rsidR="00BB4FC5">
              <w:rPr>
                <w:noProof/>
                <w:webHidden/>
              </w:rPr>
              <w:t>11</w:t>
            </w:r>
          </w:ins>
          <w:ins w:id="74" w:author="Hassan Kyanzi" w:date="2022-02-06T16:33:00Z">
            <w:r>
              <w:rPr>
                <w:noProof/>
                <w:webHidden/>
              </w:rPr>
              <w:fldChar w:fldCharType="end"/>
            </w:r>
            <w:r w:rsidRPr="001F50DD">
              <w:rPr>
                <w:rStyle w:val="Hyperlink"/>
                <w:noProof/>
              </w:rPr>
              <w:fldChar w:fldCharType="end"/>
            </w:r>
          </w:ins>
        </w:p>
        <w:p w14:paraId="744F85A7" w14:textId="4CB687F0" w:rsidR="00F851E4" w:rsidRDefault="00F851E4">
          <w:pPr>
            <w:pStyle w:val="TOC1"/>
            <w:rPr>
              <w:ins w:id="75" w:author="Hassan Kyanzi" w:date="2022-02-06T16:33:00Z"/>
              <w:rFonts w:asciiTheme="minorHAnsi" w:eastAsiaTheme="minorEastAsia" w:hAnsiTheme="minorHAnsi" w:cstheme="minorBidi"/>
              <w:noProof/>
              <w:color w:val="auto"/>
              <w:sz w:val="22"/>
            </w:rPr>
          </w:pPr>
          <w:ins w:id="76" w:author="Hassan Kyanzi" w:date="2022-02-06T16:33:00Z">
            <w:r w:rsidRPr="001F50DD">
              <w:rPr>
                <w:rStyle w:val="Hyperlink"/>
                <w:noProof/>
              </w:rPr>
              <w:fldChar w:fldCharType="begin"/>
            </w:r>
            <w:r w:rsidRPr="001F50DD">
              <w:rPr>
                <w:rStyle w:val="Hyperlink"/>
                <w:noProof/>
              </w:rPr>
              <w:instrText xml:space="preserve"> </w:instrText>
            </w:r>
            <w:r>
              <w:rPr>
                <w:noProof/>
              </w:rPr>
              <w:instrText>HYPERLINK \l "_Toc95057618"</w:instrText>
            </w:r>
            <w:r w:rsidRPr="001F50DD">
              <w:rPr>
                <w:rStyle w:val="Hyperlink"/>
                <w:noProof/>
              </w:rPr>
              <w:instrText xml:space="preserve"> </w:instrText>
            </w:r>
            <w:r w:rsidRPr="001F50DD">
              <w:rPr>
                <w:rStyle w:val="Hyperlink"/>
                <w:noProof/>
              </w:rPr>
              <w:fldChar w:fldCharType="separate"/>
            </w:r>
            <w:r w:rsidRPr="001F50DD">
              <w:rPr>
                <w:rStyle w:val="Hyperlink"/>
                <w:noProof/>
              </w:rPr>
              <w:t>4.DATA DESIGN</w:t>
            </w:r>
            <w:r>
              <w:rPr>
                <w:noProof/>
                <w:webHidden/>
              </w:rPr>
              <w:tab/>
            </w:r>
            <w:r>
              <w:rPr>
                <w:noProof/>
                <w:webHidden/>
              </w:rPr>
              <w:fldChar w:fldCharType="begin"/>
            </w:r>
            <w:r>
              <w:rPr>
                <w:noProof/>
                <w:webHidden/>
              </w:rPr>
              <w:instrText xml:space="preserve"> PAGEREF _Toc95057618 \h </w:instrText>
            </w:r>
          </w:ins>
          <w:r>
            <w:rPr>
              <w:noProof/>
              <w:webHidden/>
            </w:rPr>
          </w:r>
          <w:r>
            <w:rPr>
              <w:noProof/>
              <w:webHidden/>
            </w:rPr>
            <w:fldChar w:fldCharType="separate"/>
          </w:r>
          <w:ins w:id="77" w:author="USER" w:date="2022-02-09T14:33:00Z">
            <w:r w:rsidR="00BB4FC5">
              <w:rPr>
                <w:noProof/>
                <w:webHidden/>
              </w:rPr>
              <w:t>13</w:t>
            </w:r>
          </w:ins>
          <w:ins w:id="78" w:author="Hassan Kyanzi" w:date="2022-02-06T16:33:00Z">
            <w:r>
              <w:rPr>
                <w:noProof/>
                <w:webHidden/>
              </w:rPr>
              <w:fldChar w:fldCharType="end"/>
            </w:r>
            <w:r w:rsidRPr="001F50DD">
              <w:rPr>
                <w:rStyle w:val="Hyperlink"/>
                <w:noProof/>
              </w:rPr>
              <w:fldChar w:fldCharType="end"/>
            </w:r>
          </w:ins>
        </w:p>
        <w:p w14:paraId="29C74896" w14:textId="5D14A9C1" w:rsidR="00F851E4" w:rsidRDefault="00F851E4">
          <w:pPr>
            <w:pStyle w:val="TOC2"/>
            <w:tabs>
              <w:tab w:val="right" w:leader="dot" w:pos="9350"/>
            </w:tabs>
            <w:rPr>
              <w:ins w:id="79" w:author="Hassan Kyanzi" w:date="2022-02-06T16:33:00Z"/>
              <w:rFonts w:asciiTheme="minorHAnsi" w:eastAsiaTheme="minorEastAsia" w:hAnsiTheme="minorHAnsi" w:cstheme="minorBidi"/>
              <w:noProof/>
              <w:color w:val="auto"/>
              <w:sz w:val="22"/>
            </w:rPr>
          </w:pPr>
          <w:ins w:id="80" w:author="Hassan Kyanzi" w:date="2022-02-06T16:33:00Z">
            <w:r w:rsidRPr="001F50DD">
              <w:rPr>
                <w:rStyle w:val="Hyperlink"/>
                <w:noProof/>
              </w:rPr>
              <w:fldChar w:fldCharType="begin"/>
            </w:r>
            <w:r w:rsidRPr="001F50DD">
              <w:rPr>
                <w:rStyle w:val="Hyperlink"/>
                <w:noProof/>
              </w:rPr>
              <w:instrText xml:space="preserve"> </w:instrText>
            </w:r>
            <w:r>
              <w:rPr>
                <w:noProof/>
              </w:rPr>
              <w:instrText>HYPERLINK \l "_Toc95057619"</w:instrText>
            </w:r>
            <w:r w:rsidRPr="001F50DD">
              <w:rPr>
                <w:rStyle w:val="Hyperlink"/>
                <w:noProof/>
              </w:rPr>
              <w:instrText xml:space="preserve"> </w:instrText>
            </w:r>
            <w:r w:rsidRPr="001F50DD">
              <w:rPr>
                <w:rStyle w:val="Hyperlink"/>
                <w:noProof/>
              </w:rPr>
              <w:fldChar w:fldCharType="separate"/>
            </w:r>
            <w:r w:rsidRPr="001F50DD">
              <w:rPr>
                <w:rStyle w:val="Hyperlink"/>
                <w:noProof/>
              </w:rPr>
              <w:t>4.1 Data Description</w:t>
            </w:r>
            <w:r>
              <w:rPr>
                <w:noProof/>
                <w:webHidden/>
              </w:rPr>
              <w:tab/>
            </w:r>
            <w:r>
              <w:rPr>
                <w:noProof/>
                <w:webHidden/>
              </w:rPr>
              <w:fldChar w:fldCharType="begin"/>
            </w:r>
            <w:r>
              <w:rPr>
                <w:noProof/>
                <w:webHidden/>
              </w:rPr>
              <w:instrText xml:space="preserve"> PAGEREF _Toc95057619 \h </w:instrText>
            </w:r>
          </w:ins>
          <w:r>
            <w:rPr>
              <w:noProof/>
              <w:webHidden/>
            </w:rPr>
          </w:r>
          <w:r>
            <w:rPr>
              <w:noProof/>
              <w:webHidden/>
            </w:rPr>
            <w:fldChar w:fldCharType="separate"/>
          </w:r>
          <w:ins w:id="81" w:author="USER" w:date="2022-02-09T14:33:00Z">
            <w:r w:rsidR="00BB4FC5">
              <w:rPr>
                <w:noProof/>
                <w:webHidden/>
              </w:rPr>
              <w:t>13</w:t>
            </w:r>
          </w:ins>
          <w:ins w:id="82" w:author="Hassan Kyanzi" w:date="2022-02-06T16:33:00Z">
            <w:r>
              <w:rPr>
                <w:noProof/>
                <w:webHidden/>
              </w:rPr>
              <w:fldChar w:fldCharType="end"/>
            </w:r>
            <w:r w:rsidRPr="001F50DD">
              <w:rPr>
                <w:rStyle w:val="Hyperlink"/>
                <w:noProof/>
              </w:rPr>
              <w:fldChar w:fldCharType="end"/>
            </w:r>
          </w:ins>
        </w:p>
        <w:p w14:paraId="5D387224" w14:textId="4CCFC9DD" w:rsidR="00F851E4" w:rsidRDefault="00F851E4">
          <w:pPr>
            <w:pStyle w:val="TOC2"/>
            <w:tabs>
              <w:tab w:val="right" w:leader="dot" w:pos="9350"/>
            </w:tabs>
            <w:rPr>
              <w:ins w:id="83" w:author="Hassan Kyanzi" w:date="2022-02-06T16:33:00Z"/>
              <w:rFonts w:asciiTheme="minorHAnsi" w:eastAsiaTheme="minorEastAsia" w:hAnsiTheme="minorHAnsi" w:cstheme="minorBidi"/>
              <w:noProof/>
              <w:color w:val="auto"/>
              <w:sz w:val="22"/>
            </w:rPr>
          </w:pPr>
          <w:ins w:id="84" w:author="Hassan Kyanzi" w:date="2022-02-06T16:33:00Z">
            <w:r w:rsidRPr="001F50DD">
              <w:rPr>
                <w:rStyle w:val="Hyperlink"/>
                <w:noProof/>
              </w:rPr>
              <w:fldChar w:fldCharType="begin"/>
            </w:r>
            <w:r w:rsidRPr="001F50DD">
              <w:rPr>
                <w:rStyle w:val="Hyperlink"/>
                <w:noProof/>
              </w:rPr>
              <w:instrText xml:space="preserve"> </w:instrText>
            </w:r>
            <w:r>
              <w:rPr>
                <w:noProof/>
              </w:rPr>
              <w:instrText>HYPERLINK \l "_Toc95057620"</w:instrText>
            </w:r>
            <w:r w:rsidRPr="001F50DD">
              <w:rPr>
                <w:rStyle w:val="Hyperlink"/>
                <w:noProof/>
              </w:rPr>
              <w:instrText xml:space="preserve"> </w:instrText>
            </w:r>
            <w:r w:rsidRPr="001F50DD">
              <w:rPr>
                <w:rStyle w:val="Hyperlink"/>
                <w:noProof/>
              </w:rPr>
              <w:fldChar w:fldCharType="separate"/>
            </w:r>
            <w:r w:rsidRPr="001F50DD">
              <w:rPr>
                <w:rStyle w:val="Hyperlink"/>
                <w:noProof/>
                <w:lang w:val="en-GB"/>
              </w:rPr>
              <w:t>4.2 Data Dictionary</w:t>
            </w:r>
            <w:r>
              <w:rPr>
                <w:noProof/>
                <w:webHidden/>
              </w:rPr>
              <w:tab/>
            </w:r>
            <w:r>
              <w:rPr>
                <w:noProof/>
                <w:webHidden/>
              </w:rPr>
              <w:fldChar w:fldCharType="begin"/>
            </w:r>
            <w:r>
              <w:rPr>
                <w:noProof/>
                <w:webHidden/>
              </w:rPr>
              <w:instrText xml:space="preserve"> PAGEREF _Toc95057620 \h </w:instrText>
            </w:r>
          </w:ins>
          <w:r>
            <w:rPr>
              <w:noProof/>
              <w:webHidden/>
            </w:rPr>
          </w:r>
          <w:r>
            <w:rPr>
              <w:noProof/>
              <w:webHidden/>
            </w:rPr>
            <w:fldChar w:fldCharType="separate"/>
          </w:r>
          <w:ins w:id="85" w:author="USER" w:date="2022-02-09T14:33:00Z">
            <w:r w:rsidR="00BB4FC5">
              <w:rPr>
                <w:noProof/>
                <w:webHidden/>
              </w:rPr>
              <w:t>13</w:t>
            </w:r>
          </w:ins>
          <w:ins w:id="86" w:author="Hassan Kyanzi" w:date="2022-02-06T16:33:00Z">
            <w:r>
              <w:rPr>
                <w:noProof/>
                <w:webHidden/>
              </w:rPr>
              <w:fldChar w:fldCharType="end"/>
            </w:r>
            <w:r w:rsidRPr="001F50DD">
              <w:rPr>
                <w:rStyle w:val="Hyperlink"/>
                <w:noProof/>
              </w:rPr>
              <w:fldChar w:fldCharType="end"/>
            </w:r>
          </w:ins>
        </w:p>
        <w:p w14:paraId="597FAC23" w14:textId="5056E80F" w:rsidR="00F851E4" w:rsidRDefault="00F851E4">
          <w:pPr>
            <w:pStyle w:val="TOC1"/>
            <w:rPr>
              <w:ins w:id="87" w:author="Hassan Kyanzi" w:date="2022-02-06T16:33:00Z"/>
              <w:rFonts w:asciiTheme="minorHAnsi" w:eastAsiaTheme="minorEastAsia" w:hAnsiTheme="minorHAnsi" w:cstheme="minorBidi"/>
              <w:noProof/>
              <w:color w:val="auto"/>
              <w:sz w:val="22"/>
            </w:rPr>
          </w:pPr>
          <w:ins w:id="88" w:author="Hassan Kyanzi" w:date="2022-02-06T16:33:00Z">
            <w:r w:rsidRPr="001F50DD">
              <w:rPr>
                <w:rStyle w:val="Hyperlink"/>
                <w:noProof/>
              </w:rPr>
              <w:fldChar w:fldCharType="begin"/>
            </w:r>
            <w:r w:rsidRPr="001F50DD">
              <w:rPr>
                <w:rStyle w:val="Hyperlink"/>
                <w:noProof/>
              </w:rPr>
              <w:instrText xml:space="preserve"> </w:instrText>
            </w:r>
            <w:r>
              <w:rPr>
                <w:noProof/>
              </w:rPr>
              <w:instrText>HYPERLINK \l "_Toc95057621"</w:instrText>
            </w:r>
            <w:r w:rsidRPr="001F50DD">
              <w:rPr>
                <w:rStyle w:val="Hyperlink"/>
                <w:noProof/>
              </w:rPr>
              <w:instrText xml:space="preserve"> </w:instrText>
            </w:r>
            <w:r w:rsidRPr="001F50DD">
              <w:rPr>
                <w:rStyle w:val="Hyperlink"/>
                <w:noProof/>
              </w:rPr>
              <w:fldChar w:fldCharType="separate"/>
            </w:r>
            <w:r w:rsidRPr="001F50DD">
              <w:rPr>
                <w:rStyle w:val="Hyperlink"/>
                <w:noProof/>
                <w:lang w:val="en-GB"/>
              </w:rPr>
              <w:t>5.COMPONENT DESIGN</w:t>
            </w:r>
            <w:r>
              <w:rPr>
                <w:noProof/>
                <w:webHidden/>
              </w:rPr>
              <w:tab/>
            </w:r>
            <w:r>
              <w:rPr>
                <w:noProof/>
                <w:webHidden/>
              </w:rPr>
              <w:fldChar w:fldCharType="begin"/>
            </w:r>
            <w:r>
              <w:rPr>
                <w:noProof/>
                <w:webHidden/>
              </w:rPr>
              <w:instrText xml:space="preserve"> PAGEREF _Toc95057621 \h </w:instrText>
            </w:r>
          </w:ins>
          <w:r>
            <w:rPr>
              <w:noProof/>
              <w:webHidden/>
            </w:rPr>
          </w:r>
          <w:r>
            <w:rPr>
              <w:noProof/>
              <w:webHidden/>
            </w:rPr>
            <w:fldChar w:fldCharType="separate"/>
          </w:r>
          <w:ins w:id="89" w:author="USER" w:date="2022-02-09T14:33:00Z">
            <w:r w:rsidR="00BB4FC5">
              <w:rPr>
                <w:noProof/>
                <w:webHidden/>
              </w:rPr>
              <w:t>14</w:t>
            </w:r>
          </w:ins>
          <w:ins w:id="90" w:author="Hassan Kyanzi" w:date="2022-02-06T16:33:00Z">
            <w:r>
              <w:rPr>
                <w:noProof/>
                <w:webHidden/>
              </w:rPr>
              <w:fldChar w:fldCharType="end"/>
            </w:r>
            <w:r w:rsidRPr="001F50DD">
              <w:rPr>
                <w:rStyle w:val="Hyperlink"/>
                <w:noProof/>
              </w:rPr>
              <w:fldChar w:fldCharType="end"/>
            </w:r>
          </w:ins>
        </w:p>
        <w:p w14:paraId="11FBAB7C" w14:textId="032E6E6B" w:rsidR="00F851E4" w:rsidRDefault="00F851E4">
          <w:pPr>
            <w:pStyle w:val="TOC1"/>
            <w:rPr>
              <w:ins w:id="91" w:author="Hassan Kyanzi" w:date="2022-02-06T16:33:00Z"/>
              <w:rFonts w:asciiTheme="minorHAnsi" w:eastAsiaTheme="minorEastAsia" w:hAnsiTheme="minorHAnsi" w:cstheme="minorBidi"/>
              <w:noProof/>
              <w:color w:val="auto"/>
              <w:sz w:val="22"/>
            </w:rPr>
          </w:pPr>
          <w:ins w:id="92" w:author="Hassan Kyanzi" w:date="2022-02-06T16:33:00Z">
            <w:r w:rsidRPr="001F50DD">
              <w:rPr>
                <w:rStyle w:val="Hyperlink"/>
                <w:noProof/>
              </w:rPr>
              <w:fldChar w:fldCharType="begin"/>
            </w:r>
            <w:r w:rsidRPr="001F50DD">
              <w:rPr>
                <w:rStyle w:val="Hyperlink"/>
                <w:noProof/>
              </w:rPr>
              <w:instrText xml:space="preserve"> </w:instrText>
            </w:r>
            <w:r>
              <w:rPr>
                <w:noProof/>
              </w:rPr>
              <w:instrText>HYPERLINK \l "_Toc95057622"</w:instrText>
            </w:r>
            <w:r w:rsidRPr="001F50DD">
              <w:rPr>
                <w:rStyle w:val="Hyperlink"/>
                <w:noProof/>
              </w:rPr>
              <w:instrText xml:space="preserve"> </w:instrText>
            </w:r>
            <w:r w:rsidRPr="001F50DD">
              <w:rPr>
                <w:rStyle w:val="Hyperlink"/>
                <w:noProof/>
              </w:rPr>
              <w:fldChar w:fldCharType="separate"/>
            </w:r>
            <w:r w:rsidRPr="001F50DD">
              <w:rPr>
                <w:rStyle w:val="Hyperlink"/>
                <w:noProof/>
              </w:rPr>
              <w:t>6.HUMAN INTERFACE DESIGN</w:t>
            </w:r>
            <w:r>
              <w:rPr>
                <w:noProof/>
                <w:webHidden/>
              </w:rPr>
              <w:tab/>
            </w:r>
            <w:r>
              <w:rPr>
                <w:noProof/>
                <w:webHidden/>
              </w:rPr>
              <w:fldChar w:fldCharType="begin"/>
            </w:r>
            <w:r>
              <w:rPr>
                <w:noProof/>
                <w:webHidden/>
              </w:rPr>
              <w:instrText xml:space="preserve"> PAGEREF _Toc95057622 \h </w:instrText>
            </w:r>
          </w:ins>
          <w:r>
            <w:rPr>
              <w:noProof/>
              <w:webHidden/>
            </w:rPr>
          </w:r>
          <w:r>
            <w:rPr>
              <w:noProof/>
              <w:webHidden/>
            </w:rPr>
            <w:fldChar w:fldCharType="separate"/>
          </w:r>
          <w:ins w:id="93" w:author="USER" w:date="2022-02-09T14:33:00Z">
            <w:r w:rsidR="00BB4FC5">
              <w:rPr>
                <w:noProof/>
                <w:webHidden/>
              </w:rPr>
              <w:t>15</w:t>
            </w:r>
          </w:ins>
          <w:ins w:id="94" w:author="Hassan Kyanzi" w:date="2022-02-06T16:33:00Z">
            <w:r>
              <w:rPr>
                <w:noProof/>
                <w:webHidden/>
              </w:rPr>
              <w:fldChar w:fldCharType="end"/>
            </w:r>
            <w:r w:rsidRPr="001F50DD">
              <w:rPr>
                <w:rStyle w:val="Hyperlink"/>
                <w:noProof/>
              </w:rPr>
              <w:fldChar w:fldCharType="end"/>
            </w:r>
          </w:ins>
        </w:p>
        <w:p w14:paraId="7EEE75AE" w14:textId="7525F55B" w:rsidR="00F851E4" w:rsidRDefault="00F851E4">
          <w:pPr>
            <w:pStyle w:val="TOC1"/>
            <w:rPr>
              <w:ins w:id="95" w:author="Hassan Kyanzi" w:date="2022-02-06T16:33:00Z"/>
              <w:rFonts w:asciiTheme="minorHAnsi" w:eastAsiaTheme="minorEastAsia" w:hAnsiTheme="minorHAnsi" w:cstheme="minorBidi"/>
              <w:noProof/>
              <w:color w:val="auto"/>
              <w:sz w:val="22"/>
            </w:rPr>
          </w:pPr>
          <w:ins w:id="96" w:author="Hassan Kyanzi" w:date="2022-02-06T16:33:00Z">
            <w:r w:rsidRPr="001F50DD">
              <w:rPr>
                <w:rStyle w:val="Hyperlink"/>
                <w:noProof/>
              </w:rPr>
              <w:fldChar w:fldCharType="begin"/>
            </w:r>
            <w:r w:rsidRPr="001F50DD">
              <w:rPr>
                <w:rStyle w:val="Hyperlink"/>
                <w:noProof/>
              </w:rPr>
              <w:instrText xml:space="preserve"> </w:instrText>
            </w:r>
            <w:r>
              <w:rPr>
                <w:noProof/>
              </w:rPr>
              <w:instrText>HYPERLINK \l "_Toc95057623"</w:instrText>
            </w:r>
            <w:r w:rsidRPr="001F50DD">
              <w:rPr>
                <w:rStyle w:val="Hyperlink"/>
                <w:noProof/>
              </w:rPr>
              <w:instrText xml:space="preserve"> </w:instrText>
            </w:r>
            <w:r w:rsidRPr="001F50DD">
              <w:rPr>
                <w:rStyle w:val="Hyperlink"/>
                <w:noProof/>
              </w:rPr>
              <w:fldChar w:fldCharType="separate"/>
            </w:r>
            <w:r w:rsidRPr="001F50DD">
              <w:rPr>
                <w:rStyle w:val="Hyperlink"/>
                <w:noProof/>
                <w:lang w:val="en-GB"/>
              </w:rPr>
              <w:t>REQUIREMENTS MATRIX</w:t>
            </w:r>
            <w:r>
              <w:rPr>
                <w:noProof/>
                <w:webHidden/>
              </w:rPr>
              <w:tab/>
            </w:r>
            <w:r>
              <w:rPr>
                <w:noProof/>
                <w:webHidden/>
              </w:rPr>
              <w:fldChar w:fldCharType="begin"/>
            </w:r>
            <w:r>
              <w:rPr>
                <w:noProof/>
                <w:webHidden/>
              </w:rPr>
              <w:instrText xml:space="preserve"> PAGEREF _Toc95057623 \h </w:instrText>
            </w:r>
          </w:ins>
          <w:r>
            <w:rPr>
              <w:noProof/>
              <w:webHidden/>
            </w:rPr>
          </w:r>
          <w:r>
            <w:rPr>
              <w:noProof/>
              <w:webHidden/>
            </w:rPr>
            <w:fldChar w:fldCharType="separate"/>
          </w:r>
          <w:ins w:id="97" w:author="USER" w:date="2022-02-09T14:33:00Z">
            <w:r w:rsidR="00BB4FC5">
              <w:rPr>
                <w:noProof/>
                <w:webHidden/>
              </w:rPr>
              <w:t>21</w:t>
            </w:r>
          </w:ins>
          <w:ins w:id="98" w:author="Hassan Kyanzi" w:date="2022-02-06T16:33:00Z">
            <w:del w:id="99" w:author="USER" w:date="2022-02-09T14:33:00Z">
              <w:r w:rsidDel="00BB4FC5">
                <w:rPr>
                  <w:noProof/>
                  <w:webHidden/>
                </w:rPr>
                <w:delText>19</w:delText>
              </w:r>
            </w:del>
            <w:r>
              <w:rPr>
                <w:noProof/>
                <w:webHidden/>
              </w:rPr>
              <w:fldChar w:fldCharType="end"/>
            </w:r>
            <w:r w:rsidRPr="001F50DD">
              <w:rPr>
                <w:rStyle w:val="Hyperlink"/>
                <w:noProof/>
              </w:rPr>
              <w:fldChar w:fldCharType="end"/>
            </w:r>
          </w:ins>
        </w:p>
        <w:p w14:paraId="056B4CEF" w14:textId="1D2598E9" w:rsidR="002D2D3C" w:rsidDel="0066152B" w:rsidRDefault="002D2D3C">
          <w:pPr>
            <w:pStyle w:val="TOC1"/>
            <w:rPr>
              <w:del w:id="100" w:author="Hassan Kyanzi" w:date="2022-01-26T18:07:00Z"/>
              <w:rFonts w:asciiTheme="minorHAnsi" w:eastAsiaTheme="minorEastAsia" w:hAnsiTheme="minorHAnsi" w:cstheme="minorBidi"/>
              <w:noProof/>
              <w:color w:val="auto"/>
              <w:sz w:val="22"/>
            </w:rPr>
          </w:pPr>
          <w:del w:id="101" w:author="Hassan Kyanzi" w:date="2022-01-26T18:07:00Z">
            <w:r w:rsidRPr="0066152B" w:rsidDel="0066152B">
              <w:rPr>
                <w:rStyle w:val="Hyperlink"/>
                <w:noProof/>
              </w:rPr>
              <w:lastRenderedPageBreak/>
              <w:delText>1. INTRODUCTION</w:delText>
            </w:r>
            <w:r w:rsidDel="0066152B">
              <w:rPr>
                <w:noProof/>
                <w:webHidden/>
              </w:rPr>
              <w:tab/>
              <w:delText>3</w:delText>
            </w:r>
          </w:del>
        </w:p>
        <w:p w14:paraId="0073221A" w14:textId="64AF2CA6" w:rsidR="002D2D3C" w:rsidDel="0066152B" w:rsidRDefault="002D2D3C">
          <w:pPr>
            <w:pStyle w:val="TOC3"/>
            <w:tabs>
              <w:tab w:val="right" w:leader="dot" w:pos="9350"/>
            </w:tabs>
            <w:rPr>
              <w:del w:id="102" w:author="Hassan Kyanzi" w:date="2022-01-26T18:07:00Z"/>
              <w:rFonts w:asciiTheme="minorHAnsi" w:eastAsiaTheme="minorEastAsia" w:hAnsiTheme="minorHAnsi" w:cstheme="minorBidi"/>
              <w:noProof/>
              <w:color w:val="auto"/>
              <w:sz w:val="22"/>
            </w:rPr>
          </w:pPr>
          <w:del w:id="103" w:author="Hassan Kyanzi" w:date="2022-01-26T18:07:00Z">
            <w:r w:rsidRPr="0066152B" w:rsidDel="0066152B">
              <w:rPr>
                <w:rStyle w:val="Hyperlink"/>
                <w:noProof/>
              </w:rPr>
              <w:delText>1.1 Purpose</w:delText>
            </w:r>
            <w:r w:rsidDel="0066152B">
              <w:rPr>
                <w:noProof/>
                <w:webHidden/>
              </w:rPr>
              <w:tab/>
              <w:delText>3</w:delText>
            </w:r>
          </w:del>
        </w:p>
        <w:p w14:paraId="5BEFF88A" w14:textId="6F1701B0" w:rsidR="002D2D3C" w:rsidDel="0066152B" w:rsidRDefault="002D2D3C">
          <w:pPr>
            <w:pStyle w:val="TOC2"/>
            <w:tabs>
              <w:tab w:val="right" w:leader="dot" w:pos="9350"/>
            </w:tabs>
            <w:rPr>
              <w:del w:id="104" w:author="Hassan Kyanzi" w:date="2022-01-26T18:07:00Z"/>
              <w:rFonts w:asciiTheme="minorHAnsi" w:eastAsiaTheme="minorEastAsia" w:hAnsiTheme="minorHAnsi" w:cstheme="minorBidi"/>
              <w:noProof/>
              <w:color w:val="auto"/>
              <w:sz w:val="22"/>
            </w:rPr>
          </w:pPr>
          <w:del w:id="105" w:author="Hassan Kyanzi" w:date="2022-01-26T18:07:00Z">
            <w:r w:rsidRPr="0066152B" w:rsidDel="0066152B">
              <w:rPr>
                <w:rStyle w:val="Hyperlink"/>
                <w:noProof/>
              </w:rPr>
              <w:delText>1.2 Scope</w:delText>
            </w:r>
            <w:r w:rsidDel="0066152B">
              <w:rPr>
                <w:noProof/>
                <w:webHidden/>
              </w:rPr>
              <w:tab/>
              <w:delText>3</w:delText>
            </w:r>
          </w:del>
        </w:p>
        <w:p w14:paraId="201EAFB6" w14:textId="4AA2F9E4" w:rsidR="002D2D3C" w:rsidDel="0066152B" w:rsidRDefault="002D2D3C">
          <w:pPr>
            <w:pStyle w:val="TOC2"/>
            <w:tabs>
              <w:tab w:val="right" w:leader="dot" w:pos="9350"/>
            </w:tabs>
            <w:rPr>
              <w:del w:id="106" w:author="Hassan Kyanzi" w:date="2022-01-26T18:07:00Z"/>
              <w:rFonts w:asciiTheme="minorHAnsi" w:eastAsiaTheme="minorEastAsia" w:hAnsiTheme="minorHAnsi" w:cstheme="minorBidi"/>
              <w:noProof/>
              <w:color w:val="auto"/>
              <w:sz w:val="22"/>
            </w:rPr>
          </w:pPr>
          <w:del w:id="107" w:author="Hassan Kyanzi" w:date="2022-01-26T18:07:00Z">
            <w:r w:rsidRPr="0066152B" w:rsidDel="0066152B">
              <w:rPr>
                <w:rStyle w:val="Hyperlink"/>
                <w:noProof/>
              </w:rPr>
              <w:delText>1.3 Overview</w:delText>
            </w:r>
            <w:r w:rsidDel="0066152B">
              <w:rPr>
                <w:noProof/>
                <w:webHidden/>
              </w:rPr>
              <w:tab/>
              <w:delText>4</w:delText>
            </w:r>
          </w:del>
        </w:p>
        <w:p w14:paraId="5447956F" w14:textId="06FBE14A" w:rsidR="002D2D3C" w:rsidDel="0066152B" w:rsidRDefault="002D2D3C">
          <w:pPr>
            <w:pStyle w:val="TOC2"/>
            <w:tabs>
              <w:tab w:val="right" w:leader="dot" w:pos="9350"/>
            </w:tabs>
            <w:rPr>
              <w:del w:id="108" w:author="Hassan Kyanzi" w:date="2022-01-26T18:07:00Z"/>
              <w:rFonts w:asciiTheme="minorHAnsi" w:eastAsiaTheme="minorEastAsia" w:hAnsiTheme="minorHAnsi" w:cstheme="minorBidi"/>
              <w:noProof/>
              <w:color w:val="auto"/>
              <w:sz w:val="22"/>
            </w:rPr>
          </w:pPr>
          <w:del w:id="109" w:author="Hassan Kyanzi" w:date="2022-01-26T18:07:00Z">
            <w:r w:rsidRPr="0066152B" w:rsidDel="0066152B">
              <w:rPr>
                <w:rStyle w:val="Hyperlink"/>
                <w:noProof/>
              </w:rPr>
              <w:delText>1.4 Reference Material</w:delText>
            </w:r>
            <w:r w:rsidDel="0066152B">
              <w:rPr>
                <w:noProof/>
                <w:webHidden/>
              </w:rPr>
              <w:tab/>
              <w:delText>4</w:delText>
            </w:r>
          </w:del>
        </w:p>
        <w:p w14:paraId="593CA5A1" w14:textId="006A6C39" w:rsidR="002D2D3C" w:rsidDel="0066152B" w:rsidRDefault="002D2D3C">
          <w:pPr>
            <w:pStyle w:val="TOC2"/>
            <w:tabs>
              <w:tab w:val="right" w:leader="dot" w:pos="9350"/>
            </w:tabs>
            <w:rPr>
              <w:del w:id="110" w:author="Hassan Kyanzi" w:date="2022-01-26T18:07:00Z"/>
              <w:rFonts w:asciiTheme="minorHAnsi" w:eastAsiaTheme="minorEastAsia" w:hAnsiTheme="minorHAnsi" w:cstheme="minorBidi"/>
              <w:noProof/>
              <w:color w:val="auto"/>
              <w:sz w:val="22"/>
            </w:rPr>
          </w:pPr>
          <w:del w:id="111" w:author="Hassan Kyanzi" w:date="2022-01-26T18:07:00Z">
            <w:r w:rsidRPr="0066152B" w:rsidDel="0066152B">
              <w:rPr>
                <w:rStyle w:val="Hyperlink"/>
                <w:noProof/>
              </w:rPr>
              <w:delText>1.5 Definitions and Acronyms</w:delText>
            </w:r>
            <w:r w:rsidDel="0066152B">
              <w:rPr>
                <w:noProof/>
                <w:webHidden/>
              </w:rPr>
              <w:tab/>
              <w:delText>5</w:delText>
            </w:r>
          </w:del>
        </w:p>
        <w:p w14:paraId="06AAF752" w14:textId="29CBE8BD" w:rsidR="002D2D3C" w:rsidDel="0066152B" w:rsidRDefault="002D2D3C">
          <w:pPr>
            <w:pStyle w:val="TOC1"/>
            <w:rPr>
              <w:del w:id="112" w:author="Hassan Kyanzi" w:date="2022-01-26T18:07:00Z"/>
              <w:rFonts w:asciiTheme="minorHAnsi" w:eastAsiaTheme="minorEastAsia" w:hAnsiTheme="minorHAnsi" w:cstheme="minorBidi"/>
              <w:noProof/>
              <w:color w:val="auto"/>
              <w:sz w:val="22"/>
            </w:rPr>
          </w:pPr>
          <w:del w:id="113" w:author="Hassan Kyanzi" w:date="2022-01-26T18:07:00Z">
            <w:r w:rsidRPr="0066152B" w:rsidDel="0066152B">
              <w:rPr>
                <w:rStyle w:val="Hyperlink"/>
                <w:noProof/>
              </w:rPr>
              <w:delText>2. SYSTEM OVERVIEW</w:delText>
            </w:r>
            <w:r w:rsidDel="0066152B">
              <w:rPr>
                <w:noProof/>
                <w:webHidden/>
              </w:rPr>
              <w:tab/>
              <w:delText>5</w:delText>
            </w:r>
          </w:del>
        </w:p>
        <w:p w14:paraId="67DEB27E" w14:textId="7AE4B7B7" w:rsidR="002D2D3C" w:rsidDel="0066152B" w:rsidRDefault="002D2D3C">
          <w:pPr>
            <w:pStyle w:val="TOC1"/>
            <w:rPr>
              <w:del w:id="114" w:author="Hassan Kyanzi" w:date="2022-01-26T18:07:00Z"/>
              <w:rFonts w:asciiTheme="minorHAnsi" w:eastAsiaTheme="minorEastAsia" w:hAnsiTheme="minorHAnsi" w:cstheme="minorBidi"/>
              <w:noProof/>
              <w:color w:val="auto"/>
              <w:sz w:val="22"/>
            </w:rPr>
          </w:pPr>
          <w:del w:id="115" w:author="Hassan Kyanzi" w:date="2022-01-26T18:07:00Z">
            <w:r w:rsidRPr="0066152B" w:rsidDel="0066152B">
              <w:rPr>
                <w:rStyle w:val="Hyperlink"/>
                <w:noProof/>
              </w:rPr>
              <w:delText>3. SYSTEM ARCHITECTURE</w:delText>
            </w:r>
            <w:r w:rsidDel="0066152B">
              <w:rPr>
                <w:noProof/>
                <w:webHidden/>
              </w:rPr>
              <w:tab/>
              <w:delText>7</w:delText>
            </w:r>
          </w:del>
        </w:p>
        <w:p w14:paraId="65728455" w14:textId="780701E2" w:rsidR="002D2D3C" w:rsidDel="0066152B" w:rsidRDefault="002D2D3C">
          <w:pPr>
            <w:pStyle w:val="TOC2"/>
            <w:tabs>
              <w:tab w:val="right" w:leader="dot" w:pos="9350"/>
            </w:tabs>
            <w:rPr>
              <w:del w:id="116" w:author="Hassan Kyanzi" w:date="2022-01-26T18:07:00Z"/>
              <w:rFonts w:asciiTheme="minorHAnsi" w:eastAsiaTheme="minorEastAsia" w:hAnsiTheme="minorHAnsi" w:cstheme="minorBidi"/>
              <w:noProof/>
              <w:color w:val="auto"/>
              <w:sz w:val="22"/>
            </w:rPr>
          </w:pPr>
          <w:del w:id="117" w:author="Hassan Kyanzi" w:date="2022-01-26T18:07:00Z">
            <w:r w:rsidRPr="0066152B" w:rsidDel="0066152B">
              <w:rPr>
                <w:rStyle w:val="Hyperlink"/>
                <w:noProof/>
              </w:rPr>
              <w:delText>3.1 Architectural Design</w:delText>
            </w:r>
            <w:r w:rsidDel="0066152B">
              <w:rPr>
                <w:noProof/>
                <w:webHidden/>
              </w:rPr>
              <w:tab/>
              <w:delText>7</w:delText>
            </w:r>
          </w:del>
        </w:p>
        <w:p w14:paraId="754B94AE" w14:textId="346543CC" w:rsidR="002D2D3C" w:rsidDel="0066152B" w:rsidRDefault="002D2D3C">
          <w:pPr>
            <w:pStyle w:val="TOC2"/>
            <w:tabs>
              <w:tab w:val="right" w:leader="dot" w:pos="9350"/>
            </w:tabs>
            <w:rPr>
              <w:del w:id="118" w:author="Hassan Kyanzi" w:date="2022-01-26T18:07:00Z"/>
              <w:rFonts w:asciiTheme="minorHAnsi" w:eastAsiaTheme="minorEastAsia" w:hAnsiTheme="minorHAnsi" w:cstheme="minorBidi"/>
              <w:noProof/>
              <w:color w:val="auto"/>
              <w:sz w:val="22"/>
            </w:rPr>
          </w:pPr>
          <w:del w:id="119" w:author="Hassan Kyanzi" w:date="2022-01-26T18:07:00Z">
            <w:r w:rsidRPr="0066152B" w:rsidDel="0066152B">
              <w:rPr>
                <w:rStyle w:val="Hyperlink"/>
                <w:noProof/>
              </w:rPr>
              <w:delText>3.2 Decomposition Description</w:delText>
            </w:r>
            <w:r w:rsidDel="0066152B">
              <w:rPr>
                <w:noProof/>
                <w:webHidden/>
              </w:rPr>
              <w:tab/>
              <w:delText>8</w:delText>
            </w:r>
          </w:del>
        </w:p>
        <w:p w14:paraId="6F93D550" w14:textId="4C0D5856" w:rsidR="002D2D3C" w:rsidDel="0066152B" w:rsidRDefault="002D2D3C">
          <w:pPr>
            <w:pStyle w:val="TOC2"/>
            <w:tabs>
              <w:tab w:val="right" w:leader="dot" w:pos="9350"/>
            </w:tabs>
            <w:rPr>
              <w:del w:id="120" w:author="Hassan Kyanzi" w:date="2022-01-26T18:07:00Z"/>
              <w:rFonts w:asciiTheme="minorHAnsi" w:eastAsiaTheme="minorEastAsia" w:hAnsiTheme="minorHAnsi" w:cstheme="minorBidi"/>
              <w:noProof/>
              <w:color w:val="auto"/>
              <w:sz w:val="22"/>
            </w:rPr>
          </w:pPr>
          <w:del w:id="121" w:author="Hassan Kyanzi" w:date="2022-01-26T18:07:00Z">
            <w:r w:rsidRPr="0066152B" w:rsidDel="0066152B">
              <w:rPr>
                <w:rStyle w:val="Hyperlink"/>
                <w:noProof/>
              </w:rPr>
              <w:delText>3.3 Design Rationale</w:delText>
            </w:r>
            <w:r w:rsidDel="0066152B">
              <w:rPr>
                <w:noProof/>
                <w:webHidden/>
              </w:rPr>
              <w:tab/>
              <w:delText>11</w:delText>
            </w:r>
          </w:del>
        </w:p>
        <w:p w14:paraId="156B52E1" w14:textId="0B76D7CD" w:rsidR="002D2D3C" w:rsidDel="0066152B" w:rsidRDefault="002D2D3C">
          <w:pPr>
            <w:pStyle w:val="TOC2"/>
            <w:tabs>
              <w:tab w:val="left" w:pos="2405"/>
              <w:tab w:val="right" w:leader="dot" w:pos="9350"/>
            </w:tabs>
            <w:rPr>
              <w:del w:id="122" w:author="Hassan Kyanzi" w:date="2022-01-26T18:07:00Z"/>
              <w:rFonts w:asciiTheme="minorHAnsi" w:eastAsiaTheme="minorEastAsia" w:hAnsiTheme="minorHAnsi" w:cstheme="minorBidi"/>
              <w:noProof/>
              <w:color w:val="auto"/>
              <w:sz w:val="22"/>
            </w:rPr>
          </w:pPr>
          <w:del w:id="123" w:author="Hassan Kyanzi" w:date="2022-01-26T18:07:00Z">
            <w:r w:rsidRPr="0066152B" w:rsidDel="0066152B">
              <w:rPr>
                <w:rStyle w:val="Hyperlink"/>
                <w:noProof/>
              </w:rPr>
              <w:delText xml:space="preserve">3.4 Design Patterns </w:delText>
            </w:r>
            <w:r w:rsidDel="0066152B">
              <w:rPr>
                <w:rFonts w:asciiTheme="minorHAnsi" w:eastAsiaTheme="minorEastAsia" w:hAnsiTheme="minorHAnsi" w:cstheme="minorBidi"/>
                <w:noProof/>
                <w:color w:val="auto"/>
                <w:sz w:val="22"/>
              </w:rPr>
              <w:tab/>
            </w:r>
            <w:r w:rsidRPr="0066152B" w:rsidDel="0066152B">
              <w:rPr>
                <w:rStyle w:val="Hyperlink"/>
                <w:noProof/>
              </w:rPr>
              <w:delText xml:space="preserve">            This section defines the different software design patterns that will be adopted in the implementation of the MMRPAS. It depicts the structure of the design pattern as well as the reasons for its usage.</w:delText>
            </w:r>
            <w:r w:rsidDel="0066152B">
              <w:rPr>
                <w:noProof/>
                <w:webHidden/>
              </w:rPr>
              <w:tab/>
              <w:delText>12</w:delText>
            </w:r>
          </w:del>
        </w:p>
        <w:p w14:paraId="51573C1B" w14:textId="51DAE427" w:rsidR="002D2D3C" w:rsidDel="0066152B" w:rsidRDefault="002D2D3C">
          <w:pPr>
            <w:pStyle w:val="TOC3"/>
            <w:tabs>
              <w:tab w:val="right" w:leader="dot" w:pos="9350"/>
            </w:tabs>
            <w:rPr>
              <w:del w:id="124" w:author="Hassan Kyanzi" w:date="2022-01-26T18:07:00Z"/>
              <w:rFonts w:asciiTheme="minorHAnsi" w:eastAsiaTheme="minorEastAsia" w:hAnsiTheme="minorHAnsi" w:cstheme="minorBidi"/>
              <w:noProof/>
              <w:color w:val="auto"/>
              <w:sz w:val="22"/>
            </w:rPr>
          </w:pPr>
          <w:del w:id="125" w:author="Hassan Kyanzi" w:date="2022-01-26T18:07:00Z">
            <w:r w:rsidRPr="0066152B" w:rsidDel="0066152B">
              <w:rPr>
                <w:rStyle w:val="Hyperlink"/>
                <w:noProof/>
              </w:rPr>
              <w:delText>3.4.1 Model View Controller Pattern</w:delText>
            </w:r>
            <w:r w:rsidDel="0066152B">
              <w:rPr>
                <w:noProof/>
                <w:webHidden/>
              </w:rPr>
              <w:tab/>
              <w:delText>12</w:delText>
            </w:r>
          </w:del>
        </w:p>
        <w:p w14:paraId="1AA9C4C2" w14:textId="61197015" w:rsidR="002D2D3C" w:rsidDel="0066152B" w:rsidRDefault="002D2D3C">
          <w:pPr>
            <w:pStyle w:val="TOC3"/>
            <w:tabs>
              <w:tab w:val="right" w:leader="dot" w:pos="9350"/>
            </w:tabs>
            <w:rPr>
              <w:del w:id="126" w:author="Hassan Kyanzi" w:date="2022-01-26T18:07:00Z"/>
              <w:rFonts w:asciiTheme="minorHAnsi" w:eastAsiaTheme="minorEastAsia" w:hAnsiTheme="minorHAnsi" w:cstheme="minorBidi"/>
              <w:noProof/>
              <w:color w:val="auto"/>
              <w:sz w:val="22"/>
            </w:rPr>
          </w:pPr>
          <w:del w:id="127" w:author="Hassan Kyanzi" w:date="2022-01-26T18:07:00Z">
            <w:r w:rsidRPr="0066152B" w:rsidDel="0066152B">
              <w:rPr>
                <w:rStyle w:val="Hyperlink"/>
                <w:noProof/>
              </w:rPr>
              <w:delText>3.4.2 Iterator Design Pattern</w:delText>
            </w:r>
            <w:r w:rsidDel="0066152B">
              <w:rPr>
                <w:noProof/>
                <w:webHidden/>
              </w:rPr>
              <w:tab/>
              <w:delText>12</w:delText>
            </w:r>
          </w:del>
        </w:p>
        <w:p w14:paraId="7DEDFDFF" w14:textId="4A627B3D" w:rsidR="002D2D3C" w:rsidDel="0066152B" w:rsidRDefault="002D2D3C">
          <w:pPr>
            <w:pStyle w:val="TOC3"/>
            <w:tabs>
              <w:tab w:val="right" w:leader="dot" w:pos="9350"/>
            </w:tabs>
            <w:rPr>
              <w:del w:id="128" w:author="Hassan Kyanzi" w:date="2022-01-26T18:07:00Z"/>
              <w:rFonts w:asciiTheme="minorHAnsi" w:eastAsiaTheme="minorEastAsia" w:hAnsiTheme="minorHAnsi" w:cstheme="minorBidi"/>
              <w:noProof/>
              <w:color w:val="auto"/>
              <w:sz w:val="22"/>
            </w:rPr>
          </w:pPr>
          <w:del w:id="129" w:author="Hassan Kyanzi" w:date="2022-01-26T18:07:00Z">
            <w:r w:rsidRPr="0066152B" w:rsidDel="0066152B">
              <w:rPr>
                <w:rStyle w:val="Hyperlink"/>
                <w:noProof/>
              </w:rPr>
              <w:delText>3.4.3 Singleton Design Pattern</w:delText>
            </w:r>
            <w:r w:rsidDel="0066152B">
              <w:rPr>
                <w:noProof/>
                <w:webHidden/>
              </w:rPr>
              <w:tab/>
              <w:delText>12</w:delText>
            </w:r>
          </w:del>
        </w:p>
        <w:p w14:paraId="2E361055" w14:textId="2D228581" w:rsidR="002D2D3C" w:rsidDel="0066152B" w:rsidRDefault="002D2D3C">
          <w:pPr>
            <w:pStyle w:val="TOC3"/>
            <w:tabs>
              <w:tab w:val="right" w:leader="dot" w:pos="9350"/>
            </w:tabs>
            <w:rPr>
              <w:del w:id="130" w:author="Hassan Kyanzi" w:date="2022-01-26T18:07:00Z"/>
              <w:rFonts w:asciiTheme="minorHAnsi" w:eastAsiaTheme="minorEastAsia" w:hAnsiTheme="minorHAnsi" w:cstheme="minorBidi"/>
              <w:noProof/>
              <w:color w:val="auto"/>
              <w:sz w:val="22"/>
            </w:rPr>
          </w:pPr>
          <w:del w:id="131" w:author="Hassan Kyanzi" w:date="2022-01-26T18:07:00Z">
            <w:r w:rsidRPr="0066152B" w:rsidDel="0066152B">
              <w:rPr>
                <w:rStyle w:val="Hyperlink"/>
                <w:noProof/>
              </w:rPr>
              <w:delText>3.4.4 Adapter Design Pattern</w:delText>
            </w:r>
            <w:r w:rsidDel="0066152B">
              <w:rPr>
                <w:noProof/>
                <w:webHidden/>
              </w:rPr>
              <w:tab/>
              <w:delText>12</w:delText>
            </w:r>
          </w:del>
        </w:p>
        <w:p w14:paraId="6B1D478C" w14:textId="10B6DBE6" w:rsidR="002D2D3C" w:rsidDel="0066152B" w:rsidRDefault="002D2D3C">
          <w:pPr>
            <w:pStyle w:val="TOC3"/>
            <w:tabs>
              <w:tab w:val="right" w:leader="dot" w:pos="9350"/>
            </w:tabs>
            <w:rPr>
              <w:del w:id="132" w:author="Hassan Kyanzi" w:date="2022-01-26T18:07:00Z"/>
              <w:rFonts w:asciiTheme="minorHAnsi" w:eastAsiaTheme="minorEastAsia" w:hAnsiTheme="minorHAnsi" w:cstheme="minorBidi"/>
              <w:noProof/>
              <w:color w:val="auto"/>
              <w:sz w:val="22"/>
            </w:rPr>
          </w:pPr>
          <w:del w:id="133" w:author="Hassan Kyanzi" w:date="2022-01-26T18:07:00Z">
            <w:r w:rsidRPr="0066152B" w:rsidDel="0066152B">
              <w:rPr>
                <w:rStyle w:val="Hyperlink"/>
                <w:noProof/>
              </w:rPr>
              <w:delText>3.4.4 The Object pool Design Pattern</w:delText>
            </w:r>
            <w:r w:rsidDel="0066152B">
              <w:rPr>
                <w:noProof/>
                <w:webHidden/>
              </w:rPr>
              <w:tab/>
              <w:delText>12</w:delText>
            </w:r>
          </w:del>
        </w:p>
        <w:p w14:paraId="5D4EA850" w14:textId="19E04ED5" w:rsidR="002D2D3C" w:rsidDel="0066152B" w:rsidRDefault="002D2D3C">
          <w:pPr>
            <w:pStyle w:val="TOC1"/>
            <w:rPr>
              <w:del w:id="134" w:author="Hassan Kyanzi" w:date="2022-01-26T18:07:00Z"/>
              <w:rFonts w:asciiTheme="minorHAnsi" w:eastAsiaTheme="minorEastAsia" w:hAnsiTheme="minorHAnsi" w:cstheme="minorBidi"/>
              <w:noProof/>
              <w:color w:val="auto"/>
              <w:sz w:val="22"/>
            </w:rPr>
          </w:pPr>
          <w:del w:id="135" w:author="Hassan Kyanzi" w:date="2022-01-26T18:07:00Z">
            <w:r w:rsidRPr="0066152B" w:rsidDel="0066152B">
              <w:rPr>
                <w:rStyle w:val="Hyperlink"/>
                <w:noProof/>
              </w:rPr>
              <w:delText>4.DATA DESIGN</w:delText>
            </w:r>
            <w:r w:rsidDel="0066152B">
              <w:rPr>
                <w:noProof/>
                <w:webHidden/>
              </w:rPr>
              <w:tab/>
              <w:delText>13</w:delText>
            </w:r>
          </w:del>
        </w:p>
        <w:p w14:paraId="2D9BF8FA" w14:textId="15BF2D2F" w:rsidR="002D2D3C" w:rsidDel="0066152B" w:rsidRDefault="002D2D3C">
          <w:pPr>
            <w:pStyle w:val="TOC2"/>
            <w:tabs>
              <w:tab w:val="right" w:leader="dot" w:pos="9350"/>
            </w:tabs>
            <w:rPr>
              <w:del w:id="136" w:author="Hassan Kyanzi" w:date="2022-01-26T18:07:00Z"/>
              <w:rFonts w:asciiTheme="minorHAnsi" w:eastAsiaTheme="minorEastAsia" w:hAnsiTheme="minorHAnsi" w:cstheme="minorBidi"/>
              <w:noProof/>
              <w:color w:val="auto"/>
              <w:sz w:val="22"/>
            </w:rPr>
          </w:pPr>
          <w:del w:id="137" w:author="Hassan Kyanzi" w:date="2022-01-26T18:07:00Z">
            <w:r w:rsidRPr="0066152B" w:rsidDel="0066152B">
              <w:rPr>
                <w:rStyle w:val="Hyperlink"/>
                <w:noProof/>
              </w:rPr>
              <w:delText>4.1 Data Description</w:delText>
            </w:r>
            <w:r w:rsidDel="0066152B">
              <w:rPr>
                <w:noProof/>
                <w:webHidden/>
              </w:rPr>
              <w:tab/>
              <w:delText>13</w:delText>
            </w:r>
          </w:del>
        </w:p>
        <w:p w14:paraId="53AB6895" w14:textId="1C9A62FB" w:rsidR="002D2D3C" w:rsidDel="0066152B" w:rsidRDefault="002D2D3C">
          <w:pPr>
            <w:pStyle w:val="TOC2"/>
            <w:tabs>
              <w:tab w:val="right" w:leader="dot" w:pos="9350"/>
            </w:tabs>
            <w:rPr>
              <w:del w:id="138" w:author="Hassan Kyanzi" w:date="2022-01-26T18:07:00Z"/>
              <w:rFonts w:asciiTheme="minorHAnsi" w:eastAsiaTheme="minorEastAsia" w:hAnsiTheme="minorHAnsi" w:cstheme="minorBidi"/>
              <w:noProof/>
              <w:color w:val="auto"/>
              <w:sz w:val="22"/>
            </w:rPr>
          </w:pPr>
          <w:del w:id="139" w:author="Hassan Kyanzi" w:date="2022-01-26T18:07:00Z">
            <w:r w:rsidRPr="0066152B" w:rsidDel="0066152B">
              <w:rPr>
                <w:rStyle w:val="Hyperlink"/>
                <w:noProof/>
                <w:lang w:val="en-GB"/>
              </w:rPr>
              <w:delText>4.2 Data Dictionary</w:delText>
            </w:r>
            <w:r w:rsidDel="0066152B">
              <w:rPr>
                <w:noProof/>
                <w:webHidden/>
              </w:rPr>
              <w:tab/>
              <w:delText>13</w:delText>
            </w:r>
          </w:del>
        </w:p>
        <w:p w14:paraId="71D80D31" w14:textId="44B9B149" w:rsidR="002D2D3C" w:rsidDel="0066152B" w:rsidRDefault="002D2D3C">
          <w:pPr>
            <w:pStyle w:val="TOC1"/>
            <w:rPr>
              <w:del w:id="140" w:author="Hassan Kyanzi" w:date="2022-01-26T18:07:00Z"/>
              <w:rFonts w:asciiTheme="minorHAnsi" w:eastAsiaTheme="minorEastAsia" w:hAnsiTheme="minorHAnsi" w:cstheme="minorBidi"/>
              <w:noProof/>
              <w:color w:val="auto"/>
              <w:sz w:val="22"/>
            </w:rPr>
          </w:pPr>
          <w:del w:id="141" w:author="Hassan Kyanzi" w:date="2022-01-26T18:07:00Z">
            <w:r w:rsidRPr="0066152B" w:rsidDel="0066152B">
              <w:rPr>
                <w:rStyle w:val="Hyperlink"/>
                <w:noProof/>
                <w:lang w:val="en-GB"/>
              </w:rPr>
              <w:delText>5.COMPONENT DESIGN</w:delText>
            </w:r>
            <w:r w:rsidDel="0066152B">
              <w:rPr>
                <w:noProof/>
                <w:webHidden/>
              </w:rPr>
              <w:tab/>
              <w:delText>14</w:delText>
            </w:r>
          </w:del>
        </w:p>
        <w:p w14:paraId="087F14AE" w14:textId="5547125E" w:rsidR="002D2D3C" w:rsidDel="0066152B" w:rsidRDefault="002D2D3C">
          <w:pPr>
            <w:pStyle w:val="TOC1"/>
            <w:rPr>
              <w:del w:id="142" w:author="Hassan Kyanzi" w:date="2022-01-26T18:07:00Z"/>
              <w:rFonts w:asciiTheme="minorHAnsi" w:eastAsiaTheme="minorEastAsia" w:hAnsiTheme="minorHAnsi" w:cstheme="minorBidi"/>
              <w:noProof/>
              <w:color w:val="auto"/>
              <w:sz w:val="22"/>
            </w:rPr>
          </w:pPr>
          <w:del w:id="143" w:author="Hassan Kyanzi" w:date="2022-01-26T18:07:00Z">
            <w:r w:rsidRPr="0066152B" w:rsidDel="0066152B">
              <w:rPr>
                <w:rStyle w:val="Hyperlink"/>
                <w:noProof/>
              </w:rPr>
              <w:delText>6.HUMAN INTERFACE DESIGN</w:delText>
            </w:r>
            <w:r w:rsidDel="0066152B">
              <w:rPr>
                <w:noProof/>
                <w:webHidden/>
              </w:rPr>
              <w:tab/>
              <w:delText>15</w:delText>
            </w:r>
          </w:del>
        </w:p>
        <w:p w14:paraId="0E48FEB4" w14:textId="5462F064" w:rsidR="002D2D3C" w:rsidDel="0066152B" w:rsidRDefault="002D2D3C">
          <w:pPr>
            <w:pStyle w:val="TOC1"/>
            <w:rPr>
              <w:del w:id="144" w:author="Hassan Kyanzi" w:date="2022-01-26T18:07:00Z"/>
              <w:rFonts w:asciiTheme="minorHAnsi" w:eastAsiaTheme="minorEastAsia" w:hAnsiTheme="minorHAnsi" w:cstheme="minorBidi"/>
              <w:noProof/>
              <w:color w:val="auto"/>
              <w:sz w:val="22"/>
            </w:rPr>
          </w:pPr>
          <w:del w:id="145" w:author="Hassan Kyanzi" w:date="2022-01-26T18:07:00Z">
            <w:r w:rsidRPr="0066152B" w:rsidDel="0066152B">
              <w:rPr>
                <w:rStyle w:val="Hyperlink"/>
                <w:noProof/>
                <w:lang w:val="en-GB"/>
              </w:rPr>
              <w:delText>REQUIREMENTS MATRIX</w:delText>
            </w:r>
            <w:r w:rsidDel="0066152B">
              <w:rPr>
                <w:noProof/>
                <w:webHidden/>
              </w:rPr>
              <w:tab/>
              <w:delText>16</w:delText>
            </w:r>
          </w:del>
        </w:p>
        <w:p w14:paraId="6E715561" w14:textId="215FE84E" w:rsidR="003D38D3" w:rsidRDefault="003D38D3" w:rsidP="003D38D3">
          <w:pPr>
            <w:rPr>
              <w:b/>
              <w:bCs/>
              <w:noProof/>
              <w:sz w:val="22"/>
            </w:rPr>
          </w:pPr>
          <w:r w:rsidRPr="000149E0">
            <w:rPr>
              <w:b/>
              <w:bCs/>
              <w:noProof/>
              <w:sz w:val="22"/>
            </w:rPr>
            <w:fldChar w:fldCharType="end"/>
          </w:r>
        </w:p>
        <w:p w14:paraId="48D56842" w14:textId="216391EE" w:rsidR="0066152B" w:rsidDel="0066152B" w:rsidRDefault="0066152B" w:rsidP="003D38D3">
          <w:pPr>
            <w:rPr>
              <w:del w:id="146" w:author="Hassan Kyanzi" w:date="2022-01-26T18:08:00Z"/>
              <w:b/>
              <w:bCs/>
              <w:noProof/>
              <w:sz w:val="22"/>
            </w:rPr>
          </w:pPr>
        </w:p>
        <w:p w14:paraId="563199D1" w14:textId="77777777" w:rsidR="003D38D3" w:rsidRDefault="00433AB8" w:rsidP="003D38D3"/>
      </w:sdtContent>
    </w:sdt>
    <w:bookmarkStart w:id="147" w:name="_Toc20280" w:displacedByCustomXml="prev"/>
    <w:p w14:paraId="5F4D45BF" w14:textId="710A12AB" w:rsidR="00794FD2" w:rsidDel="00BB4FC5" w:rsidRDefault="00794FD2" w:rsidP="00794FD2">
      <w:pPr>
        <w:jc w:val="center"/>
        <w:rPr>
          <w:ins w:id="148" w:author="Hassan Kyanzi" w:date="2022-02-06T15:48:00Z"/>
          <w:del w:id="149" w:author="USER" w:date="2022-02-09T14:32:00Z"/>
        </w:rPr>
      </w:pPr>
    </w:p>
    <w:p w14:paraId="6E0988B9" w14:textId="546AB9AB" w:rsidR="00794FD2" w:rsidDel="00BB4FC5" w:rsidRDefault="00794FD2" w:rsidP="00794FD2">
      <w:pPr>
        <w:jc w:val="center"/>
        <w:rPr>
          <w:ins w:id="150" w:author="Hassan Kyanzi" w:date="2022-02-06T15:48:00Z"/>
          <w:del w:id="151" w:author="USER" w:date="2022-02-09T14:32:00Z"/>
        </w:rPr>
      </w:pPr>
    </w:p>
    <w:p w14:paraId="6A7A034E" w14:textId="7184A34B" w:rsidR="00794FD2" w:rsidDel="00FB27A7" w:rsidRDefault="00F851E4" w:rsidP="00FB27A7">
      <w:pPr>
        <w:jc w:val="center"/>
        <w:rPr>
          <w:del w:id="152" w:author="Edgar Wamal" w:date="2022-02-09T14:50:00Z"/>
        </w:rPr>
      </w:pPr>
      <w:ins w:id="153" w:author="Hassan Kyanzi" w:date="2022-02-06T16:33:00Z">
        <w:r>
          <w:t>L</w:t>
        </w:r>
      </w:ins>
      <w:ins w:id="154" w:author="Hassan Kyanzi" w:date="2022-02-06T15:46:00Z">
        <w:r w:rsidR="00794FD2">
          <w:t xml:space="preserve">ist of </w:t>
        </w:r>
      </w:ins>
      <w:ins w:id="155" w:author="Edgar Wamal" w:date="2022-02-09T14:50:00Z">
        <w:r w:rsidR="00FB27A7">
          <w:t>Tables</w:t>
        </w:r>
      </w:ins>
      <w:ins w:id="156" w:author="Hassan Kyanzi" w:date="2022-02-06T15:47:00Z">
        <w:del w:id="157" w:author="Edgar Wamal" w:date="2022-02-09T14:50:00Z">
          <w:r w:rsidR="00794FD2" w:rsidDel="00FB27A7">
            <w:delText>Tables</w:delText>
          </w:r>
        </w:del>
      </w:ins>
    </w:p>
    <w:p w14:paraId="08797BA5" w14:textId="77777777" w:rsidR="00FB27A7" w:rsidRDefault="00FB27A7">
      <w:pPr>
        <w:jc w:val="center"/>
        <w:rPr>
          <w:ins w:id="158" w:author="Edgar Wamal" w:date="2022-02-09T14:50:00Z"/>
        </w:rPr>
        <w:pPrChange w:id="159" w:author="Hassan Kyanzi" w:date="2022-02-06T15:48:00Z">
          <w:pPr>
            <w:pStyle w:val="Heading1"/>
            <w:spacing w:line="360" w:lineRule="auto"/>
          </w:pPr>
        </w:pPrChange>
      </w:pPr>
    </w:p>
    <w:p w14:paraId="7A968808" w14:textId="77777777" w:rsidR="00F851E4" w:rsidRDefault="00794FD2" w:rsidP="00FB27A7">
      <w:pPr>
        <w:jc w:val="center"/>
        <w:rPr>
          <w:ins w:id="160" w:author="Hassan Kyanzi" w:date="2022-02-06T16:33:00Z"/>
          <w:rFonts w:asciiTheme="minorHAnsi" w:eastAsiaTheme="minorEastAsia" w:hAnsiTheme="minorHAnsi" w:cstheme="minorBidi"/>
          <w:noProof/>
          <w:color w:val="auto"/>
          <w:sz w:val="22"/>
        </w:rPr>
        <w:pPrChange w:id="161" w:author="Edgar Wamal" w:date="2022-02-09T14:50:00Z">
          <w:pPr>
            <w:pStyle w:val="TableofFigures"/>
            <w:tabs>
              <w:tab w:val="right" w:leader="dot" w:pos="9350"/>
            </w:tabs>
          </w:pPr>
        </w:pPrChange>
      </w:pPr>
      <w:ins w:id="162" w:author="Hassan Kyanzi" w:date="2022-02-06T15:46:00Z">
        <w:r>
          <w:fldChar w:fldCharType="begin"/>
        </w:r>
        <w:r>
          <w:instrText xml:space="preserve"> TOC \h \z \c "Table" </w:instrText>
        </w:r>
      </w:ins>
      <w:r>
        <w:fldChar w:fldCharType="separate"/>
      </w:r>
      <w:ins w:id="163" w:author="Hassan Kyanzi" w:date="2022-02-06T16:33:00Z">
        <w:del w:id="164" w:author="Edgar Wamal" w:date="2022-02-09T14:50:00Z">
          <w:r w:rsidR="00F851E4" w:rsidRPr="00165BB8" w:rsidDel="00FB27A7">
            <w:rPr>
              <w:rStyle w:val="Hyperlink"/>
              <w:noProof/>
            </w:rPr>
            <w:fldChar w:fldCharType="begin"/>
          </w:r>
          <w:r w:rsidR="00F851E4" w:rsidRPr="00165BB8" w:rsidDel="00FB27A7">
            <w:rPr>
              <w:rStyle w:val="Hyperlink"/>
              <w:noProof/>
            </w:rPr>
            <w:delInstrText xml:space="preserve"> </w:delInstrText>
          </w:r>
          <w:r w:rsidR="00F851E4" w:rsidDel="00FB27A7">
            <w:rPr>
              <w:noProof/>
            </w:rPr>
            <w:delInstrText>HYPERLINK \l "_Toc95057628"</w:delInstrText>
          </w:r>
          <w:r w:rsidR="00F851E4" w:rsidRPr="00165BB8" w:rsidDel="00FB27A7">
            <w:rPr>
              <w:rStyle w:val="Hyperlink"/>
              <w:noProof/>
            </w:rPr>
            <w:delInstrText xml:space="preserve"> </w:delInstrText>
          </w:r>
          <w:r w:rsidR="00F851E4" w:rsidRPr="00165BB8" w:rsidDel="00FB27A7">
            <w:rPr>
              <w:rStyle w:val="Hyperlink"/>
              <w:noProof/>
            </w:rPr>
            <w:fldChar w:fldCharType="separate"/>
          </w:r>
          <w:r w:rsidR="00F851E4" w:rsidRPr="00165BB8" w:rsidDel="00FB27A7">
            <w:rPr>
              <w:rStyle w:val="Hyperlink"/>
              <w:noProof/>
            </w:rPr>
            <w:delText>Table 1: Requirements Matrix</w:delText>
          </w:r>
          <w:r w:rsidR="00F851E4" w:rsidDel="00FB27A7">
            <w:rPr>
              <w:noProof/>
              <w:webHidden/>
            </w:rPr>
            <w:tab/>
          </w:r>
          <w:r w:rsidR="00F851E4" w:rsidDel="00FB27A7">
            <w:rPr>
              <w:noProof/>
              <w:webHidden/>
            </w:rPr>
            <w:fldChar w:fldCharType="begin"/>
          </w:r>
          <w:r w:rsidR="00F851E4" w:rsidDel="00FB27A7">
            <w:rPr>
              <w:noProof/>
              <w:webHidden/>
            </w:rPr>
            <w:delInstrText xml:space="preserve"> PAGEREF _Toc95057628 \h </w:delInstrText>
          </w:r>
        </w:del>
      </w:ins>
      <w:del w:id="165" w:author="Edgar Wamal" w:date="2022-02-09T14:50:00Z">
        <w:r w:rsidR="00F851E4" w:rsidDel="00FB27A7">
          <w:rPr>
            <w:noProof/>
            <w:webHidden/>
          </w:rPr>
        </w:r>
        <w:r w:rsidR="00F851E4" w:rsidDel="00FB27A7">
          <w:rPr>
            <w:noProof/>
            <w:webHidden/>
          </w:rPr>
          <w:fldChar w:fldCharType="separate"/>
        </w:r>
      </w:del>
      <w:ins w:id="166" w:author="USER" w:date="2022-02-09T14:33:00Z">
        <w:del w:id="167" w:author="Edgar Wamal" w:date="2022-02-09T14:50:00Z">
          <w:r w:rsidR="00BB4FC5" w:rsidDel="00FB27A7">
            <w:rPr>
              <w:noProof/>
              <w:webHidden/>
            </w:rPr>
            <w:delText>21</w:delText>
          </w:r>
        </w:del>
      </w:ins>
      <w:ins w:id="168" w:author="Hassan Kyanzi" w:date="2022-02-06T16:33:00Z">
        <w:del w:id="169" w:author="Edgar Wamal" w:date="2022-02-09T14:50:00Z">
          <w:r w:rsidR="00F851E4" w:rsidDel="00FB27A7">
            <w:rPr>
              <w:noProof/>
              <w:webHidden/>
            </w:rPr>
            <w:delText>19</w:delText>
          </w:r>
          <w:r w:rsidR="00F851E4" w:rsidDel="00FB27A7">
            <w:rPr>
              <w:noProof/>
              <w:webHidden/>
            </w:rPr>
            <w:fldChar w:fldCharType="end"/>
          </w:r>
          <w:r w:rsidR="00F851E4" w:rsidRPr="00165BB8" w:rsidDel="00FB27A7">
            <w:rPr>
              <w:rStyle w:val="Hyperlink"/>
              <w:noProof/>
            </w:rPr>
            <w:fldChar w:fldCharType="end"/>
          </w:r>
        </w:del>
      </w:ins>
    </w:p>
    <w:p w14:paraId="7F465AD4" w14:textId="77777777" w:rsidR="00433AB8" w:rsidRDefault="00794FD2" w:rsidP="00794FD2">
      <w:pPr>
        <w:rPr>
          <w:noProof/>
        </w:rPr>
      </w:pPr>
      <w:ins w:id="170" w:author="Hassan Kyanzi" w:date="2022-02-06T15:46:00Z">
        <w:r>
          <w:fldChar w:fldCharType="end"/>
        </w:r>
      </w:ins>
      <w:r w:rsidR="00433AB8">
        <w:fldChar w:fldCharType="begin"/>
      </w:r>
      <w:r w:rsidR="00433AB8">
        <w:instrText xml:space="preserve"> TOC \h \z \c "Table" </w:instrText>
      </w:r>
      <w:r w:rsidR="00433AB8">
        <w:fldChar w:fldCharType="separate"/>
      </w:r>
    </w:p>
    <w:p w14:paraId="491772CC" w14:textId="124AE3AE" w:rsidR="00433AB8" w:rsidRDefault="00433AB8">
      <w:pPr>
        <w:pStyle w:val="TableofFigures"/>
        <w:tabs>
          <w:tab w:val="right" w:leader="dot" w:pos="9350"/>
        </w:tabs>
        <w:rPr>
          <w:rFonts w:asciiTheme="minorHAnsi" w:eastAsiaTheme="minorEastAsia" w:hAnsiTheme="minorHAnsi" w:cstheme="minorBidi"/>
          <w:noProof/>
          <w:color w:val="auto"/>
          <w:sz w:val="22"/>
          <w:lang w:val="en-GB" w:eastAsia="en-GB"/>
        </w:rPr>
      </w:pPr>
      <w:r w:rsidRPr="00D36DE1">
        <w:rPr>
          <w:rStyle w:val="Hyperlink"/>
          <w:noProof/>
        </w:rPr>
        <w:fldChar w:fldCharType="begin"/>
      </w:r>
      <w:r w:rsidRPr="00D36DE1">
        <w:rPr>
          <w:rStyle w:val="Hyperlink"/>
          <w:noProof/>
        </w:rPr>
        <w:instrText xml:space="preserve"> </w:instrText>
      </w:r>
      <w:r>
        <w:rPr>
          <w:noProof/>
        </w:rPr>
        <w:instrText>HYPERLINK \l "_Toc95310992"</w:instrText>
      </w:r>
      <w:r w:rsidRPr="00D36DE1">
        <w:rPr>
          <w:rStyle w:val="Hyperlink"/>
          <w:noProof/>
        </w:rPr>
        <w:instrText xml:space="preserve"> </w:instrText>
      </w:r>
      <w:r w:rsidRPr="00D36DE1">
        <w:rPr>
          <w:rStyle w:val="Hyperlink"/>
          <w:noProof/>
        </w:rPr>
      </w:r>
      <w:r w:rsidRPr="00D36DE1">
        <w:rPr>
          <w:rStyle w:val="Hyperlink"/>
          <w:noProof/>
        </w:rPr>
        <w:fldChar w:fldCharType="separate"/>
      </w:r>
      <w:r w:rsidRPr="00D36DE1">
        <w:rPr>
          <w:rStyle w:val="Hyperlink"/>
          <w:noProof/>
        </w:rPr>
        <w:t>Table 1:Data dictionary</w:t>
      </w:r>
      <w:r>
        <w:rPr>
          <w:noProof/>
          <w:webHidden/>
        </w:rPr>
        <w:tab/>
      </w:r>
      <w:r>
        <w:rPr>
          <w:noProof/>
          <w:webHidden/>
        </w:rPr>
        <w:fldChar w:fldCharType="begin"/>
      </w:r>
      <w:r>
        <w:rPr>
          <w:noProof/>
          <w:webHidden/>
        </w:rPr>
        <w:instrText xml:space="preserve"> PAGEREF _Toc95310992 \h </w:instrText>
      </w:r>
      <w:r>
        <w:rPr>
          <w:noProof/>
          <w:webHidden/>
        </w:rPr>
      </w:r>
      <w:r>
        <w:rPr>
          <w:noProof/>
          <w:webHidden/>
        </w:rPr>
        <w:fldChar w:fldCharType="separate"/>
      </w:r>
      <w:r>
        <w:rPr>
          <w:noProof/>
          <w:webHidden/>
        </w:rPr>
        <w:t>13</w:t>
      </w:r>
      <w:r>
        <w:rPr>
          <w:noProof/>
          <w:webHidden/>
        </w:rPr>
        <w:fldChar w:fldCharType="end"/>
      </w:r>
      <w:r w:rsidRPr="00D36DE1">
        <w:rPr>
          <w:rStyle w:val="Hyperlink"/>
          <w:noProof/>
        </w:rPr>
        <w:fldChar w:fldCharType="end"/>
      </w:r>
    </w:p>
    <w:p w14:paraId="239BD8A6" w14:textId="6C8A7BA1" w:rsidR="00433AB8" w:rsidRDefault="00433AB8">
      <w:pPr>
        <w:pStyle w:val="TableofFigures"/>
        <w:tabs>
          <w:tab w:val="right" w:leader="dot" w:pos="9350"/>
        </w:tabs>
        <w:rPr>
          <w:rFonts w:asciiTheme="minorHAnsi" w:eastAsiaTheme="minorEastAsia" w:hAnsiTheme="minorHAnsi" w:cstheme="minorBidi"/>
          <w:noProof/>
          <w:color w:val="auto"/>
          <w:sz w:val="22"/>
          <w:lang w:val="en-GB" w:eastAsia="en-GB"/>
        </w:rPr>
      </w:pPr>
      <w:r w:rsidRPr="00D36DE1">
        <w:rPr>
          <w:rStyle w:val="Hyperlink"/>
          <w:noProof/>
        </w:rPr>
        <w:fldChar w:fldCharType="begin"/>
      </w:r>
      <w:r w:rsidRPr="00D36DE1">
        <w:rPr>
          <w:rStyle w:val="Hyperlink"/>
          <w:noProof/>
        </w:rPr>
        <w:instrText xml:space="preserve"> </w:instrText>
      </w:r>
      <w:r>
        <w:rPr>
          <w:noProof/>
        </w:rPr>
        <w:instrText>HYPERLINK \l "_Toc95310993"</w:instrText>
      </w:r>
      <w:r w:rsidRPr="00D36DE1">
        <w:rPr>
          <w:rStyle w:val="Hyperlink"/>
          <w:noProof/>
        </w:rPr>
        <w:instrText xml:space="preserve"> </w:instrText>
      </w:r>
      <w:r w:rsidRPr="00D36DE1">
        <w:rPr>
          <w:rStyle w:val="Hyperlink"/>
          <w:noProof/>
        </w:rPr>
      </w:r>
      <w:r w:rsidRPr="00D36DE1">
        <w:rPr>
          <w:rStyle w:val="Hyperlink"/>
          <w:noProof/>
        </w:rPr>
        <w:fldChar w:fldCharType="separate"/>
      </w:r>
      <w:r w:rsidRPr="00D36DE1">
        <w:rPr>
          <w:rStyle w:val="Hyperlink"/>
          <w:noProof/>
        </w:rPr>
        <w:t>Table 2: Requirements Matrix</w:t>
      </w:r>
      <w:r>
        <w:rPr>
          <w:noProof/>
          <w:webHidden/>
        </w:rPr>
        <w:tab/>
      </w:r>
      <w:r>
        <w:rPr>
          <w:noProof/>
          <w:webHidden/>
        </w:rPr>
        <w:fldChar w:fldCharType="begin"/>
      </w:r>
      <w:r>
        <w:rPr>
          <w:noProof/>
          <w:webHidden/>
        </w:rPr>
        <w:instrText xml:space="preserve"> PAGEREF _Toc95310993 \h </w:instrText>
      </w:r>
      <w:r>
        <w:rPr>
          <w:noProof/>
          <w:webHidden/>
        </w:rPr>
      </w:r>
      <w:r>
        <w:rPr>
          <w:noProof/>
          <w:webHidden/>
        </w:rPr>
        <w:fldChar w:fldCharType="separate"/>
      </w:r>
      <w:r>
        <w:rPr>
          <w:noProof/>
          <w:webHidden/>
        </w:rPr>
        <w:t>21</w:t>
      </w:r>
      <w:r>
        <w:rPr>
          <w:noProof/>
          <w:webHidden/>
        </w:rPr>
        <w:fldChar w:fldCharType="end"/>
      </w:r>
      <w:r w:rsidRPr="00D36DE1">
        <w:rPr>
          <w:rStyle w:val="Hyperlink"/>
          <w:noProof/>
        </w:rPr>
        <w:fldChar w:fldCharType="end"/>
      </w:r>
    </w:p>
    <w:p w14:paraId="5F99E710" w14:textId="26D2C7C3" w:rsidR="00794FD2" w:rsidRDefault="00433AB8" w:rsidP="00794FD2">
      <w:pPr>
        <w:rPr>
          <w:ins w:id="171" w:author="Hassan Kyanzi" w:date="2022-02-06T15:47:00Z"/>
        </w:rPr>
      </w:pPr>
      <w:r>
        <w:fldChar w:fldCharType="end"/>
      </w:r>
    </w:p>
    <w:p w14:paraId="5017AEC1" w14:textId="76C32F6D" w:rsidR="00794FD2" w:rsidRDefault="00794FD2" w:rsidP="00794FD2">
      <w:pPr>
        <w:rPr>
          <w:ins w:id="172" w:author="Hassan Kyanzi" w:date="2022-02-06T15:47:00Z"/>
        </w:rPr>
      </w:pPr>
    </w:p>
    <w:p w14:paraId="38FF5984" w14:textId="3719EC9A" w:rsidR="00794FD2" w:rsidRDefault="00794FD2" w:rsidP="00794FD2">
      <w:pPr>
        <w:rPr>
          <w:ins w:id="173" w:author="Hassan Kyanzi" w:date="2022-02-06T15:47:00Z"/>
        </w:rPr>
      </w:pPr>
    </w:p>
    <w:p w14:paraId="7896AD01" w14:textId="4777F021" w:rsidR="00794FD2" w:rsidRDefault="00794FD2" w:rsidP="00794FD2">
      <w:pPr>
        <w:rPr>
          <w:ins w:id="174" w:author="Hassan Kyanzi" w:date="2022-02-06T15:47:00Z"/>
        </w:rPr>
      </w:pPr>
    </w:p>
    <w:p w14:paraId="5F440A10" w14:textId="5042ED1D" w:rsidR="00794FD2" w:rsidRDefault="00794FD2" w:rsidP="00794FD2">
      <w:pPr>
        <w:rPr>
          <w:ins w:id="175" w:author="Hassan Kyanzi" w:date="2022-02-06T15:47:00Z"/>
        </w:rPr>
      </w:pPr>
    </w:p>
    <w:p w14:paraId="328F618E" w14:textId="419E4D44" w:rsidR="00794FD2" w:rsidRDefault="00794FD2" w:rsidP="00794FD2">
      <w:pPr>
        <w:rPr>
          <w:ins w:id="176" w:author="Hassan Kyanzi" w:date="2022-02-06T15:47:00Z"/>
        </w:rPr>
      </w:pPr>
    </w:p>
    <w:p w14:paraId="71070AE2" w14:textId="3639707F" w:rsidR="00794FD2" w:rsidRDefault="00794FD2" w:rsidP="00794FD2">
      <w:pPr>
        <w:rPr>
          <w:ins w:id="177" w:author="Hassan Kyanzi" w:date="2022-02-06T15:47:00Z"/>
        </w:rPr>
      </w:pPr>
    </w:p>
    <w:p w14:paraId="549D7D4B" w14:textId="38DC9930" w:rsidR="00794FD2" w:rsidRDefault="00794FD2" w:rsidP="00794FD2">
      <w:pPr>
        <w:rPr>
          <w:ins w:id="178" w:author="Hassan Kyanzi" w:date="2022-02-06T15:47:00Z"/>
        </w:rPr>
      </w:pPr>
    </w:p>
    <w:p w14:paraId="01ED9258" w14:textId="2773CDBD" w:rsidR="00794FD2" w:rsidRDefault="00794FD2" w:rsidP="00794FD2">
      <w:pPr>
        <w:rPr>
          <w:ins w:id="179" w:author="Hassan Kyanzi" w:date="2022-02-06T15:47:00Z"/>
        </w:rPr>
      </w:pPr>
    </w:p>
    <w:p w14:paraId="20A89CCF" w14:textId="647959CD" w:rsidR="00794FD2" w:rsidRDefault="00794FD2" w:rsidP="00794FD2">
      <w:pPr>
        <w:rPr>
          <w:ins w:id="180" w:author="Hassan Kyanzi" w:date="2022-02-06T15:47:00Z"/>
        </w:rPr>
      </w:pPr>
    </w:p>
    <w:p w14:paraId="1E77073C" w14:textId="575D42A4" w:rsidR="00794FD2" w:rsidRDefault="00794FD2" w:rsidP="00794FD2">
      <w:pPr>
        <w:rPr>
          <w:ins w:id="181" w:author="Hassan Kyanzi" w:date="2022-02-06T15:47:00Z"/>
        </w:rPr>
      </w:pPr>
    </w:p>
    <w:p w14:paraId="2FD2701C" w14:textId="3723B68B" w:rsidR="00794FD2" w:rsidRDefault="00794FD2" w:rsidP="00794FD2">
      <w:pPr>
        <w:rPr>
          <w:ins w:id="182" w:author="Hassan Kyanzi" w:date="2022-02-06T15:47:00Z"/>
        </w:rPr>
      </w:pPr>
    </w:p>
    <w:p w14:paraId="701EBA33" w14:textId="65DA3035" w:rsidR="00794FD2" w:rsidRDefault="00794FD2" w:rsidP="00794FD2">
      <w:pPr>
        <w:rPr>
          <w:ins w:id="183" w:author="Hassan Kyanzi" w:date="2022-02-06T15:47:00Z"/>
        </w:rPr>
      </w:pPr>
    </w:p>
    <w:p w14:paraId="7E7860DA" w14:textId="6B289835" w:rsidR="00794FD2" w:rsidRDefault="00794FD2" w:rsidP="00794FD2">
      <w:pPr>
        <w:rPr>
          <w:ins w:id="184" w:author="Hassan Kyanzi" w:date="2022-02-06T15:47:00Z"/>
        </w:rPr>
      </w:pPr>
    </w:p>
    <w:p w14:paraId="0F6423C4" w14:textId="0FBCC915" w:rsidR="00794FD2" w:rsidRDefault="00794FD2" w:rsidP="00794FD2">
      <w:pPr>
        <w:rPr>
          <w:ins w:id="185" w:author="Hassan Kyanzi" w:date="2022-02-06T15:47:00Z"/>
        </w:rPr>
      </w:pPr>
    </w:p>
    <w:p w14:paraId="587AEAEB" w14:textId="7E930D5D" w:rsidR="00794FD2" w:rsidRDefault="00794FD2" w:rsidP="00794FD2">
      <w:pPr>
        <w:rPr>
          <w:ins w:id="186" w:author="Hassan Kyanzi" w:date="2022-02-06T15:47:00Z"/>
        </w:rPr>
      </w:pPr>
    </w:p>
    <w:p w14:paraId="6A749A60" w14:textId="16533CCE" w:rsidR="00794FD2" w:rsidRDefault="00794FD2" w:rsidP="00794FD2">
      <w:pPr>
        <w:rPr>
          <w:ins w:id="187" w:author="Hassan Kyanzi" w:date="2022-02-06T15:47:00Z"/>
        </w:rPr>
      </w:pPr>
    </w:p>
    <w:p w14:paraId="12505BD8" w14:textId="2FE01901" w:rsidR="00794FD2" w:rsidRDefault="00794FD2" w:rsidP="00794FD2">
      <w:pPr>
        <w:rPr>
          <w:ins w:id="188" w:author="Hassan Kyanzi" w:date="2022-02-06T15:47:00Z"/>
        </w:rPr>
      </w:pPr>
    </w:p>
    <w:p w14:paraId="432C034B" w14:textId="0A873C7A" w:rsidR="00794FD2" w:rsidRDefault="00794FD2" w:rsidP="00794FD2">
      <w:pPr>
        <w:rPr>
          <w:ins w:id="189" w:author="Hassan Kyanzi" w:date="2022-02-06T15:47:00Z"/>
        </w:rPr>
      </w:pPr>
    </w:p>
    <w:p w14:paraId="0127BAD6" w14:textId="6C376527" w:rsidR="00794FD2" w:rsidRDefault="00794FD2" w:rsidP="00794FD2">
      <w:pPr>
        <w:rPr>
          <w:ins w:id="190" w:author="USER" w:date="2022-02-09T14:32:00Z"/>
        </w:rPr>
      </w:pPr>
    </w:p>
    <w:p w14:paraId="1D61AC7D" w14:textId="77777777" w:rsidR="00BB4FC5" w:rsidRDefault="00BB4FC5" w:rsidP="00794FD2">
      <w:pPr>
        <w:rPr>
          <w:ins w:id="191" w:author="USER" w:date="2022-02-09T14:32:00Z"/>
        </w:rPr>
      </w:pPr>
    </w:p>
    <w:p w14:paraId="4723094F" w14:textId="77777777" w:rsidR="00BB4FC5" w:rsidRDefault="00BB4FC5" w:rsidP="00794FD2">
      <w:pPr>
        <w:rPr>
          <w:ins w:id="192" w:author="Hassan Kyanzi" w:date="2022-02-06T15:47:00Z"/>
        </w:rPr>
      </w:pPr>
    </w:p>
    <w:p w14:paraId="243078F7" w14:textId="729D5B0B" w:rsidR="00794FD2" w:rsidRDefault="00794FD2" w:rsidP="00794FD2">
      <w:pPr>
        <w:rPr>
          <w:ins w:id="193" w:author="Hassan Kyanzi" w:date="2022-02-06T15:47:00Z"/>
        </w:rPr>
      </w:pPr>
    </w:p>
    <w:p w14:paraId="19BAA17F" w14:textId="27D23937" w:rsidR="00794FD2" w:rsidRDefault="00794FD2" w:rsidP="00794FD2">
      <w:pPr>
        <w:rPr>
          <w:ins w:id="194" w:author="Hassan Kyanzi" w:date="2022-02-06T15:47:00Z"/>
        </w:rPr>
      </w:pPr>
    </w:p>
    <w:p w14:paraId="46E9AFAC" w14:textId="6A0BBA8F" w:rsidR="00794FD2" w:rsidRDefault="00794FD2" w:rsidP="00794FD2">
      <w:pPr>
        <w:rPr>
          <w:ins w:id="195" w:author="Hassan Kyanzi" w:date="2022-02-06T15:47:00Z"/>
        </w:rPr>
      </w:pPr>
    </w:p>
    <w:p w14:paraId="5F00EFF7" w14:textId="5F10307D" w:rsidR="00794FD2" w:rsidRDefault="00794FD2" w:rsidP="00794FD2">
      <w:pPr>
        <w:rPr>
          <w:ins w:id="196" w:author="Hassan Kyanzi" w:date="2022-02-06T15:49:00Z"/>
        </w:rPr>
      </w:pPr>
    </w:p>
    <w:p w14:paraId="0B211B82" w14:textId="77777777" w:rsidR="00794FD2" w:rsidRDefault="00794FD2" w:rsidP="00794FD2">
      <w:pPr>
        <w:rPr>
          <w:ins w:id="197" w:author="Hassan Kyanzi" w:date="2022-02-06T15:47:00Z"/>
        </w:rPr>
      </w:pPr>
    </w:p>
    <w:p w14:paraId="3D9E62AC" w14:textId="0B4E1B84" w:rsidR="00794FD2" w:rsidRPr="00794FD2" w:rsidRDefault="00794FD2">
      <w:pPr>
        <w:jc w:val="center"/>
        <w:rPr>
          <w:ins w:id="198" w:author="Hassan Kyanzi" w:date="2022-02-06T15:47:00Z"/>
          <w:b/>
          <w:bCs/>
          <w:rPrChange w:id="199" w:author="Hassan Kyanzi" w:date="2022-02-06T15:48:00Z">
            <w:rPr>
              <w:ins w:id="200" w:author="Hassan Kyanzi" w:date="2022-02-06T15:47:00Z"/>
            </w:rPr>
          </w:rPrChange>
        </w:rPr>
        <w:pPrChange w:id="201" w:author="Hassan Kyanzi" w:date="2022-02-06T15:47:00Z">
          <w:pPr/>
        </w:pPrChange>
      </w:pPr>
      <w:ins w:id="202" w:author="Hassan Kyanzi" w:date="2022-02-06T15:47:00Z">
        <w:r w:rsidRPr="00794FD2">
          <w:rPr>
            <w:b/>
            <w:bCs/>
            <w:rPrChange w:id="203" w:author="Hassan Kyanzi" w:date="2022-02-06T15:48:00Z">
              <w:rPr/>
            </w:rPrChange>
          </w:rPr>
          <w:t>List of Figures</w:t>
        </w:r>
      </w:ins>
    </w:p>
    <w:p w14:paraId="412FEEE4" w14:textId="1E7C1EAB" w:rsidR="00740751" w:rsidRDefault="00794FD2">
      <w:pPr>
        <w:pStyle w:val="TableofFigures"/>
        <w:tabs>
          <w:tab w:val="right" w:leader="dot" w:pos="9350"/>
        </w:tabs>
        <w:rPr>
          <w:ins w:id="204" w:author="Hassan Kyanzi" w:date="2022-02-07T16:08:00Z"/>
          <w:rFonts w:asciiTheme="minorHAnsi" w:eastAsiaTheme="minorEastAsia" w:hAnsiTheme="minorHAnsi" w:cstheme="minorBidi"/>
          <w:noProof/>
          <w:color w:val="auto"/>
          <w:sz w:val="22"/>
        </w:rPr>
      </w:pPr>
      <w:ins w:id="205" w:author="Hassan Kyanzi" w:date="2022-02-06T15:47:00Z">
        <w:r>
          <w:fldChar w:fldCharType="begin"/>
        </w:r>
        <w:r>
          <w:instrText xml:space="preserve"> TOC \h \z \c "Figure" </w:instrText>
        </w:r>
      </w:ins>
      <w:r>
        <w:fldChar w:fldCharType="separate"/>
      </w:r>
      <w:ins w:id="206" w:author="Hassan Kyanzi" w:date="2022-02-07T16:08:00Z">
        <w:r w:rsidR="00740751" w:rsidRPr="00017A52">
          <w:rPr>
            <w:rStyle w:val="Hyperlink"/>
            <w:noProof/>
          </w:rPr>
          <w:fldChar w:fldCharType="begin"/>
        </w:r>
        <w:r w:rsidR="00740751" w:rsidRPr="00017A52">
          <w:rPr>
            <w:rStyle w:val="Hyperlink"/>
            <w:noProof/>
          </w:rPr>
          <w:instrText xml:space="preserve"> </w:instrText>
        </w:r>
        <w:r w:rsidR="00740751">
          <w:rPr>
            <w:noProof/>
          </w:rPr>
          <w:instrText>HYPERLINK \l "_Toc95142502"</w:instrText>
        </w:r>
        <w:r w:rsidR="00740751" w:rsidRPr="00017A52">
          <w:rPr>
            <w:rStyle w:val="Hyperlink"/>
            <w:noProof/>
          </w:rPr>
          <w:instrText xml:space="preserve"> </w:instrText>
        </w:r>
        <w:r w:rsidR="00740751" w:rsidRPr="00017A52">
          <w:rPr>
            <w:rStyle w:val="Hyperlink"/>
            <w:noProof/>
          </w:rPr>
          <w:fldChar w:fldCharType="separate"/>
        </w:r>
        <w:r w:rsidR="00740751" w:rsidRPr="00017A52">
          <w:rPr>
            <w:rStyle w:val="Hyperlink"/>
            <w:noProof/>
          </w:rPr>
          <w:t>Figure 1:System Decomposition</w:t>
        </w:r>
        <w:r w:rsidR="00740751">
          <w:rPr>
            <w:noProof/>
            <w:webHidden/>
          </w:rPr>
          <w:tab/>
        </w:r>
        <w:r w:rsidR="00740751">
          <w:rPr>
            <w:noProof/>
            <w:webHidden/>
          </w:rPr>
          <w:fldChar w:fldCharType="begin"/>
        </w:r>
        <w:r w:rsidR="00740751">
          <w:rPr>
            <w:noProof/>
            <w:webHidden/>
          </w:rPr>
          <w:instrText xml:space="preserve"> PAGEREF _Toc95142502 \h </w:instrText>
        </w:r>
      </w:ins>
      <w:r w:rsidR="00740751">
        <w:rPr>
          <w:noProof/>
          <w:webHidden/>
        </w:rPr>
      </w:r>
      <w:r w:rsidR="00740751">
        <w:rPr>
          <w:noProof/>
          <w:webHidden/>
        </w:rPr>
        <w:fldChar w:fldCharType="separate"/>
      </w:r>
      <w:ins w:id="207" w:author="USER" w:date="2022-02-09T14:33:00Z">
        <w:r w:rsidR="00BB4FC5">
          <w:rPr>
            <w:noProof/>
            <w:webHidden/>
          </w:rPr>
          <w:t>5</w:t>
        </w:r>
      </w:ins>
      <w:ins w:id="208" w:author="Hassan Kyanzi" w:date="2022-02-07T16:08:00Z">
        <w:r w:rsidR="00740751">
          <w:rPr>
            <w:noProof/>
            <w:webHidden/>
          </w:rPr>
          <w:fldChar w:fldCharType="end"/>
        </w:r>
        <w:r w:rsidR="00740751" w:rsidRPr="00017A52">
          <w:rPr>
            <w:rStyle w:val="Hyperlink"/>
            <w:noProof/>
          </w:rPr>
          <w:fldChar w:fldCharType="end"/>
        </w:r>
      </w:ins>
    </w:p>
    <w:p w14:paraId="66EC84B5" w14:textId="07AF3CDA" w:rsidR="00740751" w:rsidRDefault="00740751">
      <w:pPr>
        <w:pStyle w:val="TableofFigures"/>
        <w:tabs>
          <w:tab w:val="right" w:leader="dot" w:pos="9350"/>
        </w:tabs>
        <w:rPr>
          <w:ins w:id="209" w:author="Hassan Kyanzi" w:date="2022-02-07T16:08:00Z"/>
          <w:rFonts w:asciiTheme="minorHAnsi" w:eastAsiaTheme="minorEastAsia" w:hAnsiTheme="minorHAnsi" w:cstheme="minorBidi"/>
          <w:noProof/>
          <w:color w:val="auto"/>
          <w:sz w:val="22"/>
        </w:rPr>
      </w:pPr>
      <w:ins w:id="210" w:author="Hassan Kyanzi" w:date="2022-02-07T16:08:00Z">
        <w:r w:rsidRPr="00017A52">
          <w:rPr>
            <w:rStyle w:val="Hyperlink"/>
            <w:noProof/>
          </w:rPr>
          <w:fldChar w:fldCharType="begin"/>
        </w:r>
        <w:r w:rsidRPr="00017A52">
          <w:rPr>
            <w:rStyle w:val="Hyperlink"/>
            <w:noProof/>
          </w:rPr>
          <w:instrText xml:space="preserve"> </w:instrText>
        </w:r>
        <w:r>
          <w:rPr>
            <w:noProof/>
          </w:rPr>
          <w:instrText>HYPERLINK \l "_Toc95142503"</w:instrText>
        </w:r>
        <w:r w:rsidRPr="00017A52">
          <w:rPr>
            <w:rStyle w:val="Hyperlink"/>
            <w:noProof/>
          </w:rPr>
          <w:instrText xml:space="preserve"> </w:instrText>
        </w:r>
        <w:r w:rsidRPr="00017A52">
          <w:rPr>
            <w:rStyle w:val="Hyperlink"/>
            <w:noProof/>
          </w:rPr>
          <w:fldChar w:fldCharType="separate"/>
        </w:r>
        <w:r w:rsidRPr="00017A52">
          <w:rPr>
            <w:rStyle w:val="Hyperlink"/>
            <w:noProof/>
          </w:rPr>
          <w:t>Figure 2:Repository Architecture</w:t>
        </w:r>
        <w:r>
          <w:rPr>
            <w:noProof/>
            <w:webHidden/>
          </w:rPr>
          <w:tab/>
        </w:r>
        <w:r>
          <w:rPr>
            <w:noProof/>
            <w:webHidden/>
          </w:rPr>
          <w:fldChar w:fldCharType="begin"/>
        </w:r>
        <w:r>
          <w:rPr>
            <w:noProof/>
            <w:webHidden/>
          </w:rPr>
          <w:instrText xml:space="preserve"> PAGEREF _Toc95142503 \h </w:instrText>
        </w:r>
      </w:ins>
      <w:r>
        <w:rPr>
          <w:noProof/>
          <w:webHidden/>
        </w:rPr>
      </w:r>
      <w:r>
        <w:rPr>
          <w:noProof/>
          <w:webHidden/>
        </w:rPr>
        <w:fldChar w:fldCharType="separate"/>
      </w:r>
      <w:ins w:id="211" w:author="USER" w:date="2022-02-09T14:33:00Z">
        <w:r w:rsidR="00BB4FC5">
          <w:rPr>
            <w:noProof/>
            <w:webHidden/>
          </w:rPr>
          <w:t>6</w:t>
        </w:r>
      </w:ins>
      <w:ins w:id="212" w:author="Hassan Kyanzi" w:date="2022-02-07T16:08:00Z">
        <w:r>
          <w:rPr>
            <w:noProof/>
            <w:webHidden/>
          </w:rPr>
          <w:fldChar w:fldCharType="end"/>
        </w:r>
        <w:r w:rsidRPr="00017A52">
          <w:rPr>
            <w:rStyle w:val="Hyperlink"/>
            <w:noProof/>
          </w:rPr>
          <w:fldChar w:fldCharType="end"/>
        </w:r>
      </w:ins>
    </w:p>
    <w:p w14:paraId="1AABF277" w14:textId="1A7630BD" w:rsidR="00740751" w:rsidRDefault="00740751">
      <w:pPr>
        <w:pStyle w:val="TableofFigures"/>
        <w:tabs>
          <w:tab w:val="right" w:leader="dot" w:pos="9350"/>
        </w:tabs>
        <w:rPr>
          <w:ins w:id="213" w:author="Hassan Kyanzi" w:date="2022-02-07T16:08:00Z"/>
          <w:rFonts w:asciiTheme="minorHAnsi" w:eastAsiaTheme="minorEastAsia" w:hAnsiTheme="minorHAnsi" w:cstheme="minorBidi"/>
          <w:noProof/>
          <w:color w:val="auto"/>
          <w:sz w:val="22"/>
        </w:rPr>
      </w:pPr>
      <w:ins w:id="214" w:author="Hassan Kyanzi" w:date="2022-02-07T16:08:00Z">
        <w:r w:rsidRPr="00017A52">
          <w:rPr>
            <w:rStyle w:val="Hyperlink"/>
            <w:noProof/>
          </w:rPr>
          <w:fldChar w:fldCharType="begin"/>
        </w:r>
        <w:r w:rsidRPr="00017A52">
          <w:rPr>
            <w:rStyle w:val="Hyperlink"/>
            <w:noProof/>
          </w:rPr>
          <w:instrText xml:space="preserve"> </w:instrText>
        </w:r>
        <w:r>
          <w:rPr>
            <w:noProof/>
          </w:rPr>
          <w:instrText>HYPERLINK \l "_Toc95142504"</w:instrText>
        </w:r>
        <w:r w:rsidRPr="00017A52">
          <w:rPr>
            <w:rStyle w:val="Hyperlink"/>
            <w:noProof/>
          </w:rPr>
          <w:instrText xml:space="preserve"> </w:instrText>
        </w:r>
        <w:r w:rsidRPr="00017A52">
          <w:rPr>
            <w:rStyle w:val="Hyperlink"/>
            <w:noProof/>
          </w:rPr>
          <w:fldChar w:fldCharType="separate"/>
        </w:r>
        <w:r w:rsidRPr="00017A52">
          <w:rPr>
            <w:rStyle w:val="Hyperlink"/>
            <w:noProof/>
          </w:rPr>
          <w:t>Figure 3:Decomposition Diagram</w:t>
        </w:r>
        <w:r>
          <w:rPr>
            <w:noProof/>
            <w:webHidden/>
          </w:rPr>
          <w:tab/>
        </w:r>
        <w:r>
          <w:rPr>
            <w:noProof/>
            <w:webHidden/>
          </w:rPr>
          <w:fldChar w:fldCharType="begin"/>
        </w:r>
        <w:r>
          <w:rPr>
            <w:noProof/>
            <w:webHidden/>
          </w:rPr>
          <w:instrText xml:space="preserve"> PAGEREF _Toc95142504 \h </w:instrText>
        </w:r>
      </w:ins>
      <w:r>
        <w:rPr>
          <w:noProof/>
          <w:webHidden/>
        </w:rPr>
      </w:r>
      <w:r>
        <w:rPr>
          <w:noProof/>
          <w:webHidden/>
        </w:rPr>
        <w:fldChar w:fldCharType="separate"/>
      </w:r>
      <w:ins w:id="215" w:author="USER" w:date="2022-02-09T14:33:00Z">
        <w:r w:rsidR="00BB4FC5">
          <w:rPr>
            <w:noProof/>
            <w:webHidden/>
          </w:rPr>
          <w:t>7</w:t>
        </w:r>
      </w:ins>
      <w:ins w:id="216" w:author="Hassan Kyanzi" w:date="2022-02-07T16:08:00Z">
        <w:r>
          <w:rPr>
            <w:noProof/>
            <w:webHidden/>
          </w:rPr>
          <w:fldChar w:fldCharType="end"/>
        </w:r>
        <w:r w:rsidRPr="00017A52">
          <w:rPr>
            <w:rStyle w:val="Hyperlink"/>
            <w:noProof/>
          </w:rPr>
          <w:fldChar w:fldCharType="end"/>
        </w:r>
      </w:ins>
    </w:p>
    <w:p w14:paraId="5181897C" w14:textId="4A2A9756" w:rsidR="00740751" w:rsidRDefault="00740751">
      <w:pPr>
        <w:pStyle w:val="TableofFigures"/>
        <w:tabs>
          <w:tab w:val="right" w:leader="dot" w:pos="9350"/>
        </w:tabs>
        <w:rPr>
          <w:ins w:id="217" w:author="Hassan Kyanzi" w:date="2022-02-07T16:08:00Z"/>
          <w:rFonts w:asciiTheme="minorHAnsi" w:eastAsiaTheme="minorEastAsia" w:hAnsiTheme="minorHAnsi" w:cstheme="minorBidi"/>
          <w:noProof/>
          <w:color w:val="auto"/>
          <w:sz w:val="22"/>
        </w:rPr>
      </w:pPr>
      <w:ins w:id="218" w:author="Hassan Kyanzi" w:date="2022-02-07T16:08:00Z">
        <w:r w:rsidRPr="00017A52">
          <w:rPr>
            <w:rStyle w:val="Hyperlink"/>
            <w:noProof/>
          </w:rPr>
          <w:fldChar w:fldCharType="begin"/>
        </w:r>
        <w:r w:rsidRPr="00017A52">
          <w:rPr>
            <w:rStyle w:val="Hyperlink"/>
            <w:noProof/>
          </w:rPr>
          <w:instrText xml:space="preserve"> </w:instrText>
        </w:r>
        <w:r>
          <w:rPr>
            <w:noProof/>
          </w:rPr>
          <w:instrText>HYPERLINK \l "_Toc95142505"</w:instrText>
        </w:r>
        <w:r w:rsidRPr="00017A52">
          <w:rPr>
            <w:rStyle w:val="Hyperlink"/>
            <w:noProof/>
          </w:rPr>
          <w:instrText xml:space="preserve"> </w:instrText>
        </w:r>
        <w:r w:rsidRPr="00017A52">
          <w:rPr>
            <w:rStyle w:val="Hyperlink"/>
            <w:noProof/>
          </w:rPr>
          <w:fldChar w:fldCharType="separate"/>
        </w:r>
        <w:r w:rsidRPr="00017A52">
          <w:rPr>
            <w:rStyle w:val="Hyperlink"/>
            <w:noProof/>
          </w:rPr>
          <w:t>Figure 4:Advisory Sub system</w:t>
        </w:r>
        <w:r>
          <w:rPr>
            <w:noProof/>
            <w:webHidden/>
          </w:rPr>
          <w:tab/>
        </w:r>
        <w:r>
          <w:rPr>
            <w:noProof/>
            <w:webHidden/>
          </w:rPr>
          <w:fldChar w:fldCharType="begin"/>
        </w:r>
        <w:r>
          <w:rPr>
            <w:noProof/>
            <w:webHidden/>
          </w:rPr>
          <w:instrText xml:space="preserve"> PAGEREF _Toc95142505 \h </w:instrText>
        </w:r>
      </w:ins>
      <w:r>
        <w:rPr>
          <w:noProof/>
          <w:webHidden/>
        </w:rPr>
      </w:r>
      <w:r>
        <w:rPr>
          <w:noProof/>
          <w:webHidden/>
        </w:rPr>
        <w:fldChar w:fldCharType="separate"/>
      </w:r>
      <w:ins w:id="219" w:author="USER" w:date="2022-02-09T14:33:00Z">
        <w:r w:rsidR="00BB4FC5">
          <w:rPr>
            <w:noProof/>
            <w:webHidden/>
          </w:rPr>
          <w:t>9</w:t>
        </w:r>
      </w:ins>
      <w:ins w:id="220" w:author="Hassan Kyanzi" w:date="2022-02-07T16:08:00Z">
        <w:r>
          <w:rPr>
            <w:noProof/>
            <w:webHidden/>
          </w:rPr>
          <w:fldChar w:fldCharType="end"/>
        </w:r>
        <w:r w:rsidRPr="00017A52">
          <w:rPr>
            <w:rStyle w:val="Hyperlink"/>
            <w:noProof/>
          </w:rPr>
          <w:fldChar w:fldCharType="end"/>
        </w:r>
      </w:ins>
    </w:p>
    <w:p w14:paraId="7184341C" w14:textId="1FE633E2" w:rsidR="00740751" w:rsidRDefault="00740751">
      <w:pPr>
        <w:pStyle w:val="TableofFigures"/>
        <w:tabs>
          <w:tab w:val="right" w:leader="dot" w:pos="9350"/>
        </w:tabs>
        <w:rPr>
          <w:ins w:id="221" w:author="Hassan Kyanzi" w:date="2022-02-07T16:08:00Z"/>
          <w:rFonts w:asciiTheme="minorHAnsi" w:eastAsiaTheme="minorEastAsia" w:hAnsiTheme="minorHAnsi" w:cstheme="minorBidi"/>
          <w:noProof/>
          <w:color w:val="auto"/>
          <w:sz w:val="22"/>
        </w:rPr>
      </w:pPr>
      <w:ins w:id="222" w:author="Hassan Kyanzi" w:date="2022-02-07T16:08:00Z">
        <w:r w:rsidRPr="00017A52">
          <w:rPr>
            <w:rStyle w:val="Hyperlink"/>
            <w:noProof/>
          </w:rPr>
          <w:fldChar w:fldCharType="begin"/>
        </w:r>
        <w:r w:rsidRPr="00017A52">
          <w:rPr>
            <w:rStyle w:val="Hyperlink"/>
            <w:noProof/>
          </w:rPr>
          <w:instrText xml:space="preserve"> </w:instrText>
        </w:r>
        <w:r>
          <w:rPr>
            <w:noProof/>
          </w:rPr>
          <w:instrText>HYPERLINK \l "_Toc95142506"</w:instrText>
        </w:r>
        <w:r w:rsidRPr="00017A52">
          <w:rPr>
            <w:rStyle w:val="Hyperlink"/>
            <w:noProof/>
          </w:rPr>
          <w:instrText xml:space="preserve"> </w:instrText>
        </w:r>
        <w:r w:rsidRPr="00017A52">
          <w:rPr>
            <w:rStyle w:val="Hyperlink"/>
            <w:noProof/>
          </w:rPr>
          <w:fldChar w:fldCharType="separate"/>
        </w:r>
        <w:r w:rsidRPr="00017A52">
          <w:rPr>
            <w:rStyle w:val="Hyperlink"/>
            <w:noProof/>
          </w:rPr>
          <w:t>Figure 5: Component Design</w:t>
        </w:r>
        <w:r>
          <w:rPr>
            <w:noProof/>
            <w:webHidden/>
          </w:rPr>
          <w:tab/>
        </w:r>
        <w:r>
          <w:rPr>
            <w:noProof/>
            <w:webHidden/>
          </w:rPr>
          <w:fldChar w:fldCharType="begin"/>
        </w:r>
        <w:r>
          <w:rPr>
            <w:noProof/>
            <w:webHidden/>
          </w:rPr>
          <w:instrText xml:space="preserve"> PAGEREF _Toc95142506 \h </w:instrText>
        </w:r>
      </w:ins>
      <w:r>
        <w:rPr>
          <w:noProof/>
          <w:webHidden/>
        </w:rPr>
      </w:r>
      <w:r>
        <w:rPr>
          <w:noProof/>
          <w:webHidden/>
        </w:rPr>
        <w:fldChar w:fldCharType="separate"/>
      </w:r>
      <w:ins w:id="223" w:author="USER" w:date="2022-02-09T14:33:00Z">
        <w:r w:rsidR="00BB4FC5">
          <w:rPr>
            <w:noProof/>
            <w:webHidden/>
          </w:rPr>
          <w:t>14</w:t>
        </w:r>
      </w:ins>
      <w:ins w:id="224" w:author="Hassan Kyanzi" w:date="2022-02-07T16:08:00Z">
        <w:r>
          <w:rPr>
            <w:noProof/>
            <w:webHidden/>
          </w:rPr>
          <w:fldChar w:fldCharType="end"/>
        </w:r>
        <w:r w:rsidRPr="00017A52">
          <w:rPr>
            <w:rStyle w:val="Hyperlink"/>
            <w:noProof/>
          </w:rPr>
          <w:fldChar w:fldCharType="end"/>
        </w:r>
      </w:ins>
    </w:p>
    <w:p w14:paraId="77CFFCBF" w14:textId="073C5DF8" w:rsidR="00740751" w:rsidRDefault="00740751">
      <w:pPr>
        <w:pStyle w:val="TableofFigures"/>
        <w:tabs>
          <w:tab w:val="right" w:leader="dot" w:pos="9350"/>
        </w:tabs>
        <w:rPr>
          <w:ins w:id="225" w:author="Hassan Kyanzi" w:date="2022-02-07T16:08:00Z"/>
          <w:rFonts w:asciiTheme="minorHAnsi" w:eastAsiaTheme="minorEastAsia" w:hAnsiTheme="minorHAnsi" w:cstheme="minorBidi"/>
          <w:noProof/>
          <w:color w:val="auto"/>
          <w:sz w:val="22"/>
        </w:rPr>
      </w:pPr>
      <w:ins w:id="226" w:author="Hassan Kyanzi" w:date="2022-02-07T16:08:00Z">
        <w:r w:rsidRPr="00017A52">
          <w:rPr>
            <w:rStyle w:val="Hyperlink"/>
            <w:noProof/>
          </w:rPr>
          <w:fldChar w:fldCharType="begin"/>
        </w:r>
        <w:r w:rsidRPr="00017A52">
          <w:rPr>
            <w:rStyle w:val="Hyperlink"/>
            <w:noProof/>
          </w:rPr>
          <w:instrText xml:space="preserve"> </w:instrText>
        </w:r>
        <w:r>
          <w:rPr>
            <w:noProof/>
          </w:rPr>
          <w:instrText>HYPERLINK \l "_Toc95142507"</w:instrText>
        </w:r>
        <w:r w:rsidRPr="00017A52">
          <w:rPr>
            <w:rStyle w:val="Hyperlink"/>
            <w:noProof/>
          </w:rPr>
          <w:instrText xml:space="preserve"> </w:instrText>
        </w:r>
        <w:r w:rsidRPr="00017A52">
          <w:rPr>
            <w:rStyle w:val="Hyperlink"/>
            <w:noProof/>
          </w:rPr>
          <w:fldChar w:fldCharType="separate"/>
        </w:r>
        <w:r w:rsidRPr="00017A52">
          <w:rPr>
            <w:rStyle w:val="Hyperlink"/>
            <w:noProof/>
          </w:rPr>
          <w:t>Figure 6:Admin Interface</w:t>
        </w:r>
        <w:r>
          <w:rPr>
            <w:noProof/>
            <w:webHidden/>
          </w:rPr>
          <w:tab/>
        </w:r>
        <w:r>
          <w:rPr>
            <w:noProof/>
            <w:webHidden/>
          </w:rPr>
          <w:fldChar w:fldCharType="begin"/>
        </w:r>
        <w:r>
          <w:rPr>
            <w:noProof/>
            <w:webHidden/>
          </w:rPr>
          <w:instrText xml:space="preserve"> PAGEREF _Toc95142507 \h </w:instrText>
        </w:r>
      </w:ins>
      <w:r>
        <w:rPr>
          <w:noProof/>
          <w:webHidden/>
        </w:rPr>
      </w:r>
      <w:r>
        <w:rPr>
          <w:noProof/>
          <w:webHidden/>
        </w:rPr>
        <w:fldChar w:fldCharType="separate"/>
      </w:r>
      <w:ins w:id="227" w:author="USER" w:date="2022-02-09T14:33:00Z">
        <w:r w:rsidR="00BB4FC5">
          <w:rPr>
            <w:noProof/>
            <w:webHidden/>
          </w:rPr>
          <w:t>15</w:t>
        </w:r>
      </w:ins>
      <w:ins w:id="228" w:author="Hassan Kyanzi" w:date="2022-02-07T16:08:00Z">
        <w:r>
          <w:rPr>
            <w:noProof/>
            <w:webHidden/>
          </w:rPr>
          <w:fldChar w:fldCharType="end"/>
        </w:r>
        <w:r w:rsidRPr="00017A52">
          <w:rPr>
            <w:rStyle w:val="Hyperlink"/>
            <w:noProof/>
          </w:rPr>
          <w:fldChar w:fldCharType="end"/>
        </w:r>
      </w:ins>
    </w:p>
    <w:p w14:paraId="01201EDB" w14:textId="6F617753" w:rsidR="00740751" w:rsidRDefault="00740751">
      <w:pPr>
        <w:pStyle w:val="TableofFigures"/>
        <w:tabs>
          <w:tab w:val="right" w:leader="dot" w:pos="9350"/>
        </w:tabs>
        <w:rPr>
          <w:ins w:id="229" w:author="Hassan Kyanzi" w:date="2022-02-07T16:08:00Z"/>
          <w:rFonts w:asciiTheme="minorHAnsi" w:eastAsiaTheme="minorEastAsia" w:hAnsiTheme="minorHAnsi" w:cstheme="minorBidi"/>
          <w:noProof/>
          <w:color w:val="auto"/>
          <w:sz w:val="22"/>
        </w:rPr>
      </w:pPr>
      <w:ins w:id="230" w:author="Hassan Kyanzi" w:date="2022-02-07T16:08:00Z">
        <w:r w:rsidRPr="00017A52">
          <w:rPr>
            <w:rStyle w:val="Hyperlink"/>
            <w:noProof/>
          </w:rPr>
          <w:fldChar w:fldCharType="begin"/>
        </w:r>
        <w:r w:rsidRPr="00017A52">
          <w:rPr>
            <w:rStyle w:val="Hyperlink"/>
            <w:noProof/>
          </w:rPr>
          <w:instrText xml:space="preserve"> </w:instrText>
        </w:r>
        <w:r>
          <w:rPr>
            <w:noProof/>
          </w:rPr>
          <w:instrText>HYPERLINK \l "_Toc95142508"</w:instrText>
        </w:r>
        <w:r w:rsidRPr="00017A52">
          <w:rPr>
            <w:rStyle w:val="Hyperlink"/>
            <w:noProof/>
          </w:rPr>
          <w:instrText xml:space="preserve"> </w:instrText>
        </w:r>
        <w:r w:rsidRPr="00017A52">
          <w:rPr>
            <w:rStyle w:val="Hyperlink"/>
            <w:noProof/>
          </w:rPr>
          <w:fldChar w:fldCharType="separate"/>
        </w:r>
        <w:r w:rsidRPr="00017A52">
          <w:rPr>
            <w:rStyle w:val="Hyperlink"/>
            <w:noProof/>
          </w:rPr>
          <w:t>Figure 7:Maternal Mortality prediction pipe line</w:t>
        </w:r>
        <w:r>
          <w:rPr>
            <w:noProof/>
            <w:webHidden/>
          </w:rPr>
          <w:tab/>
        </w:r>
        <w:r>
          <w:rPr>
            <w:noProof/>
            <w:webHidden/>
          </w:rPr>
          <w:fldChar w:fldCharType="begin"/>
        </w:r>
        <w:r>
          <w:rPr>
            <w:noProof/>
            <w:webHidden/>
          </w:rPr>
          <w:instrText xml:space="preserve"> PAGEREF _Toc95142508 \h </w:instrText>
        </w:r>
      </w:ins>
      <w:r>
        <w:rPr>
          <w:noProof/>
          <w:webHidden/>
        </w:rPr>
      </w:r>
      <w:r>
        <w:rPr>
          <w:noProof/>
          <w:webHidden/>
        </w:rPr>
        <w:fldChar w:fldCharType="separate"/>
      </w:r>
      <w:ins w:id="231" w:author="USER" w:date="2022-02-09T14:33:00Z">
        <w:r w:rsidR="00BB4FC5">
          <w:rPr>
            <w:noProof/>
            <w:webHidden/>
          </w:rPr>
          <w:t>16</w:t>
        </w:r>
      </w:ins>
      <w:ins w:id="232" w:author="Hassan Kyanzi" w:date="2022-02-07T16:08:00Z">
        <w:r>
          <w:rPr>
            <w:noProof/>
            <w:webHidden/>
          </w:rPr>
          <w:fldChar w:fldCharType="end"/>
        </w:r>
        <w:r w:rsidRPr="00017A52">
          <w:rPr>
            <w:rStyle w:val="Hyperlink"/>
            <w:noProof/>
          </w:rPr>
          <w:fldChar w:fldCharType="end"/>
        </w:r>
      </w:ins>
    </w:p>
    <w:p w14:paraId="484C6796" w14:textId="329C7824" w:rsidR="00740751" w:rsidRDefault="00740751">
      <w:pPr>
        <w:pStyle w:val="TableofFigures"/>
        <w:tabs>
          <w:tab w:val="right" w:leader="dot" w:pos="9350"/>
        </w:tabs>
        <w:rPr>
          <w:ins w:id="233" w:author="Hassan Kyanzi" w:date="2022-02-07T16:08:00Z"/>
          <w:rFonts w:asciiTheme="minorHAnsi" w:eastAsiaTheme="minorEastAsia" w:hAnsiTheme="minorHAnsi" w:cstheme="minorBidi"/>
          <w:noProof/>
          <w:color w:val="auto"/>
          <w:sz w:val="22"/>
        </w:rPr>
      </w:pPr>
      <w:ins w:id="234" w:author="Hassan Kyanzi" w:date="2022-02-07T16:08:00Z">
        <w:r w:rsidRPr="00017A52">
          <w:rPr>
            <w:rStyle w:val="Hyperlink"/>
            <w:noProof/>
          </w:rPr>
          <w:fldChar w:fldCharType="begin"/>
        </w:r>
        <w:r w:rsidRPr="00017A52">
          <w:rPr>
            <w:rStyle w:val="Hyperlink"/>
            <w:noProof/>
          </w:rPr>
          <w:instrText xml:space="preserve"> </w:instrText>
        </w:r>
        <w:r>
          <w:rPr>
            <w:noProof/>
          </w:rPr>
          <w:instrText>HYPERLINK \l "_Toc95142509"</w:instrText>
        </w:r>
        <w:r w:rsidRPr="00017A52">
          <w:rPr>
            <w:rStyle w:val="Hyperlink"/>
            <w:noProof/>
          </w:rPr>
          <w:instrText xml:space="preserve"> </w:instrText>
        </w:r>
        <w:r w:rsidRPr="00017A52">
          <w:rPr>
            <w:rStyle w:val="Hyperlink"/>
            <w:noProof/>
          </w:rPr>
          <w:fldChar w:fldCharType="separate"/>
        </w:r>
        <w:r w:rsidRPr="00017A52">
          <w:rPr>
            <w:rStyle w:val="Hyperlink"/>
            <w:noProof/>
          </w:rPr>
          <w:t>Figure 8:Time series analysis of the general dataset of Uganda on jupyter</w:t>
        </w:r>
        <w:r>
          <w:rPr>
            <w:noProof/>
            <w:webHidden/>
          </w:rPr>
          <w:tab/>
        </w:r>
        <w:r>
          <w:rPr>
            <w:noProof/>
            <w:webHidden/>
          </w:rPr>
          <w:fldChar w:fldCharType="begin"/>
        </w:r>
        <w:r>
          <w:rPr>
            <w:noProof/>
            <w:webHidden/>
          </w:rPr>
          <w:instrText xml:space="preserve"> PAGEREF _Toc95142509 \h </w:instrText>
        </w:r>
      </w:ins>
      <w:r>
        <w:rPr>
          <w:noProof/>
          <w:webHidden/>
        </w:rPr>
      </w:r>
      <w:r>
        <w:rPr>
          <w:noProof/>
          <w:webHidden/>
        </w:rPr>
        <w:fldChar w:fldCharType="separate"/>
      </w:r>
      <w:ins w:id="235" w:author="USER" w:date="2022-02-09T14:33:00Z">
        <w:r w:rsidR="00BB4FC5">
          <w:rPr>
            <w:noProof/>
            <w:webHidden/>
          </w:rPr>
          <w:t>17</w:t>
        </w:r>
      </w:ins>
      <w:ins w:id="236" w:author="Hassan Kyanzi" w:date="2022-02-07T16:08:00Z">
        <w:del w:id="237" w:author="USER" w:date="2022-02-09T14:33:00Z">
          <w:r w:rsidDel="00BB4FC5">
            <w:rPr>
              <w:noProof/>
              <w:webHidden/>
            </w:rPr>
            <w:delText>16</w:delText>
          </w:r>
        </w:del>
        <w:r>
          <w:rPr>
            <w:noProof/>
            <w:webHidden/>
          </w:rPr>
          <w:fldChar w:fldCharType="end"/>
        </w:r>
        <w:r w:rsidRPr="00017A52">
          <w:rPr>
            <w:rStyle w:val="Hyperlink"/>
            <w:noProof/>
          </w:rPr>
          <w:fldChar w:fldCharType="end"/>
        </w:r>
      </w:ins>
    </w:p>
    <w:p w14:paraId="362ECFE4" w14:textId="78FFBFC1" w:rsidR="00740751" w:rsidRDefault="00740751">
      <w:pPr>
        <w:pStyle w:val="TableofFigures"/>
        <w:tabs>
          <w:tab w:val="right" w:leader="dot" w:pos="9350"/>
        </w:tabs>
        <w:rPr>
          <w:ins w:id="238" w:author="Hassan Kyanzi" w:date="2022-02-07T16:08:00Z"/>
          <w:rFonts w:asciiTheme="minorHAnsi" w:eastAsiaTheme="minorEastAsia" w:hAnsiTheme="minorHAnsi" w:cstheme="minorBidi"/>
          <w:noProof/>
          <w:color w:val="auto"/>
          <w:sz w:val="22"/>
        </w:rPr>
      </w:pPr>
      <w:ins w:id="239" w:author="Hassan Kyanzi" w:date="2022-02-07T16:08:00Z">
        <w:r w:rsidRPr="00017A52">
          <w:rPr>
            <w:rStyle w:val="Hyperlink"/>
            <w:noProof/>
          </w:rPr>
          <w:fldChar w:fldCharType="begin"/>
        </w:r>
        <w:r w:rsidRPr="00017A52">
          <w:rPr>
            <w:rStyle w:val="Hyperlink"/>
            <w:noProof/>
          </w:rPr>
          <w:instrText xml:space="preserve"> </w:instrText>
        </w:r>
        <w:r>
          <w:rPr>
            <w:noProof/>
          </w:rPr>
          <w:instrText>HYPERLINK \l "_Toc95142510"</w:instrText>
        </w:r>
        <w:r w:rsidRPr="00017A52">
          <w:rPr>
            <w:rStyle w:val="Hyperlink"/>
            <w:noProof/>
          </w:rPr>
          <w:instrText xml:space="preserve"> </w:instrText>
        </w:r>
        <w:r w:rsidRPr="00017A52">
          <w:rPr>
            <w:rStyle w:val="Hyperlink"/>
            <w:noProof/>
          </w:rPr>
          <w:fldChar w:fldCharType="separate"/>
        </w:r>
        <w:r w:rsidRPr="00017A52">
          <w:rPr>
            <w:rStyle w:val="Hyperlink"/>
            <w:noProof/>
          </w:rPr>
          <w:t>Figure 9: Doctor's Interface</w:t>
        </w:r>
        <w:r>
          <w:rPr>
            <w:noProof/>
            <w:webHidden/>
          </w:rPr>
          <w:tab/>
        </w:r>
        <w:r>
          <w:rPr>
            <w:noProof/>
            <w:webHidden/>
          </w:rPr>
          <w:fldChar w:fldCharType="begin"/>
        </w:r>
        <w:r>
          <w:rPr>
            <w:noProof/>
            <w:webHidden/>
          </w:rPr>
          <w:instrText xml:space="preserve"> PAGEREF _Toc95142510 \h </w:instrText>
        </w:r>
      </w:ins>
      <w:r>
        <w:rPr>
          <w:noProof/>
          <w:webHidden/>
        </w:rPr>
      </w:r>
      <w:r>
        <w:rPr>
          <w:noProof/>
          <w:webHidden/>
        </w:rPr>
        <w:fldChar w:fldCharType="separate"/>
      </w:r>
      <w:ins w:id="240" w:author="USER" w:date="2022-02-09T14:33:00Z">
        <w:r w:rsidR="00BB4FC5">
          <w:rPr>
            <w:noProof/>
            <w:webHidden/>
          </w:rPr>
          <w:t>18</w:t>
        </w:r>
      </w:ins>
      <w:ins w:id="241" w:author="Hassan Kyanzi" w:date="2022-02-07T16:08:00Z">
        <w:del w:id="242" w:author="USER" w:date="2022-02-09T14:33:00Z">
          <w:r w:rsidDel="00BB4FC5">
            <w:rPr>
              <w:noProof/>
              <w:webHidden/>
            </w:rPr>
            <w:delText>17</w:delText>
          </w:r>
        </w:del>
        <w:r>
          <w:rPr>
            <w:noProof/>
            <w:webHidden/>
          </w:rPr>
          <w:fldChar w:fldCharType="end"/>
        </w:r>
        <w:r w:rsidRPr="00017A52">
          <w:rPr>
            <w:rStyle w:val="Hyperlink"/>
            <w:noProof/>
          </w:rPr>
          <w:fldChar w:fldCharType="end"/>
        </w:r>
      </w:ins>
    </w:p>
    <w:p w14:paraId="2345806D" w14:textId="3CEA406F" w:rsidR="00794FD2" w:rsidRDefault="00794FD2" w:rsidP="00794FD2">
      <w:pPr>
        <w:rPr>
          <w:ins w:id="243" w:author="Hassan Kyanzi" w:date="2022-02-06T15:47:00Z"/>
        </w:rPr>
      </w:pPr>
      <w:ins w:id="244" w:author="Hassan Kyanzi" w:date="2022-02-06T15:47:00Z">
        <w:r>
          <w:fldChar w:fldCharType="end"/>
        </w:r>
      </w:ins>
    </w:p>
    <w:p w14:paraId="4A0B4406" w14:textId="1C67AB11" w:rsidR="00794FD2" w:rsidRDefault="00794FD2" w:rsidP="00794FD2">
      <w:pPr>
        <w:rPr>
          <w:ins w:id="245" w:author="Hassan Kyanzi" w:date="2022-02-06T15:47:00Z"/>
        </w:rPr>
      </w:pPr>
    </w:p>
    <w:p w14:paraId="501A7222" w14:textId="673D51BD" w:rsidR="00794FD2" w:rsidRDefault="00794FD2" w:rsidP="00794FD2">
      <w:pPr>
        <w:rPr>
          <w:ins w:id="246" w:author="Hassan Kyanzi" w:date="2022-02-06T15:47:00Z"/>
        </w:rPr>
      </w:pPr>
    </w:p>
    <w:p w14:paraId="3675BE4A" w14:textId="56513E5A" w:rsidR="00794FD2" w:rsidRDefault="00794FD2" w:rsidP="00794FD2">
      <w:pPr>
        <w:rPr>
          <w:ins w:id="247" w:author="Hassan Kyanzi" w:date="2022-02-06T15:47:00Z"/>
        </w:rPr>
      </w:pPr>
    </w:p>
    <w:p w14:paraId="05D1E408" w14:textId="1ED517F5" w:rsidR="00794FD2" w:rsidRDefault="00794FD2" w:rsidP="00794FD2">
      <w:pPr>
        <w:rPr>
          <w:ins w:id="248" w:author="Hassan Kyanzi" w:date="2022-02-06T15:47:00Z"/>
        </w:rPr>
      </w:pPr>
    </w:p>
    <w:p w14:paraId="7004D25D" w14:textId="04073B1E" w:rsidR="00794FD2" w:rsidRDefault="00794FD2" w:rsidP="00794FD2">
      <w:pPr>
        <w:rPr>
          <w:ins w:id="249" w:author="Hassan Kyanzi" w:date="2022-02-06T15:47:00Z"/>
        </w:rPr>
      </w:pPr>
    </w:p>
    <w:p w14:paraId="24738ECB" w14:textId="0039D1A0" w:rsidR="00794FD2" w:rsidRDefault="00794FD2" w:rsidP="00794FD2">
      <w:pPr>
        <w:rPr>
          <w:ins w:id="250" w:author="Hassan Kyanzi" w:date="2022-02-06T15:47:00Z"/>
        </w:rPr>
      </w:pPr>
    </w:p>
    <w:p w14:paraId="452B8C5D" w14:textId="1A5A91AB" w:rsidR="00794FD2" w:rsidRDefault="00794FD2" w:rsidP="00794FD2">
      <w:pPr>
        <w:rPr>
          <w:ins w:id="251" w:author="Hassan Kyanzi" w:date="2022-02-06T15:48:00Z"/>
        </w:rPr>
      </w:pPr>
    </w:p>
    <w:p w14:paraId="1F9303BF" w14:textId="27B89D7D" w:rsidR="00794FD2" w:rsidRDefault="00794FD2" w:rsidP="00794FD2">
      <w:pPr>
        <w:rPr>
          <w:ins w:id="252" w:author="Hassan Kyanzi" w:date="2022-02-06T15:48:00Z"/>
        </w:rPr>
      </w:pPr>
    </w:p>
    <w:p w14:paraId="662D2795" w14:textId="77777777" w:rsidR="00794FD2" w:rsidRDefault="00794FD2" w:rsidP="00794FD2">
      <w:pPr>
        <w:rPr>
          <w:ins w:id="253" w:author="Hassan Kyanzi" w:date="2022-02-06T15:46:00Z"/>
        </w:rPr>
      </w:pPr>
    </w:p>
    <w:p w14:paraId="264EE341" w14:textId="0F846BED" w:rsidR="00794FD2" w:rsidRPr="00794FD2" w:rsidRDefault="00794FD2">
      <w:pPr>
        <w:rPr>
          <w:ins w:id="254" w:author="Hassan Kyanzi" w:date="2022-01-26T18:08:00Z"/>
          <w:b/>
        </w:rPr>
        <w:sectPr w:rsidR="00794FD2" w:rsidRPr="00794FD2" w:rsidSect="0036255F">
          <w:footerReference w:type="default" r:id="rId8"/>
          <w:type w:val="continuous"/>
          <w:pgSz w:w="12240" w:h="15840"/>
          <w:pgMar w:top="1440" w:right="1440" w:bottom="1440" w:left="1440" w:header="720" w:footer="720" w:gutter="0"/>
          <w:pgNumType w:fmt="lowerRoman" w:start="1"/>
          <w:cols w:space="720"/>
          <w:titlePg/>
          <w:docGrid w:linePitch="360"/>
          <w:sectPrChange w:id="260" w:author="Hassan Kyanzi" w:date="2022-01-26T18:11:00Z">
            <w:sectPr w:rsidR="00794FD2" w:rsidRPr="00794FD2" w:rsidSect="0036255F">
              <w:pgMar w:top="1440" w:right="1440" w:bottom="1440" w:left="1440" w:header="720" w:footer="720" w:gutter="0"/>
              <w:pgNumType w:fmt="decimal"/>
              <w:titlePg w:val="0"/>
            </w:sectPr>
          </w:sectPrChange>
        </w:sectPr>
        <w:pPrChange w:id="261" w:author="Hassan Kyanzi" w:date="2022-02-06T15:46:00Z">
          <w:pPr>
            <w:pStyle w:val="Heading1"/>
            <w:spacing w:line="360" w:lineRule="auto"/>
          </w:pPr>
        </w:pPrChange>
      </w:pPr>
    </w:p>
    <w:p w14:paraId="0B735D3E" w14:textId="6F60DB01" w:rsidR="0066152B" w:rsidRPr="0066152B" w:rsidDel="0036255F" w:rsidRDefault="0066152B">
      <w:pPr>
        <w:pStyle w:val="Heading1"/>
        <w:rPr>
          <w:del w:id="262" w:author="Hassan Kyanzi" w:date="2022-01-26T18:12:00Z"/>
        </w:rPr>
        <w:pPrChange w:id="263" w:author="Hassan Kyanzi" w:date="2022-02-06T14:38:00Z">
          <w:pPr>
            <w:pStyle w:val="Heading1"/>
            <w:spacing w:line="360" w:lineRule="auto"/>
          </w:pPr>
        </w:pPrChange>
      </w:pPr>
    </w:p>
    <w:p w14:paraId="47E6CBEE" w14:textId="77777777" w:rsidR="003D38D3" w:rsidRPr="00F62A33" w:rsidRDefault="003D38D3">
      <w:pPr>
        <w:pStyle w:val="Heading1"/>
        <w:spacing w:line="360" w:lineRule="auto"/>
        <w:jc w:val="both"/>
        <w:pPrChange w:id="264" w:author="Hassan Kyanzi" w:date="2022-02-06T14:39:00Z">
          <w:pPr>
            <w:pStyle w:val="Heading1"/>
            <w:spacing w:line="360" w:lineRule="auto"/>
          </w:pPr>
        </w:pPrChange>
      </w:pPr>
      <w:bookmarkStart w:id="265" w:name="_Toc95057600"/>
      <w:r w:rsidRPr="00F62A33">
        <w:t>1. INTRODUCTION</w:t>
      </w:r>
      <w:bookmarkEnd w:id="147"/>
      <w:bookmarkEnd w:id="265"/>
    </w:p>
    <w:p w14:paraId="1323D908" w14:textId="77777777" w:rsidR="000905BB" w:rsidRDefault="003D38D3">
      <w:pPr>
        <w:pStyle w:val="Heading2"/>
        <w:spacing w:line="360" w:lineRule="auto"/>
        <w:jc w:val="both"/>
        <w:pPrChange w:id="266" w:author="Hassan Kyanzi" w:date="2022-02-06T14:39:00Z">
          <w:pPr>
            <w:pStyle w:val="Heading3"/>
          </w:pPr>
        </w:pPrChange>
      </w:pPr>
      <w:bookmarkStart w:id="267" w:name="_Toc20281"/>
      <w:bookmarkStart w:id="268" w:name="_Toc95057601"/>
      <w:r>
        <w:t>1.1 Purpose</w:t>
      </w:r>
      <w:bookmarkEnd w:id="267"/>
      <w:bookmarkEnd w:id="268"/>
      <w:r>
        <w:tab/>
      </w:r>
      <w:r>
        <w:tab/>
      </w:r>
      <w:r>
        <w:tab/>
      </w:r>
      <w:r>
        <w:tab/>
      </w:r>
      <w:r>
        <w:tab/>
      </w:r>
      <w:r>
        <w:tab/>
      </w:r>
      <w:r>
        <w:tab/>
      </w:r>
      <w:r>
        <w:tab/>
      </w:r>
      <w:r>
        <w:tab/>
        <w:t xml:space="preserve">            </w:t>
      </w:r>
    </w:p>
    <w:p w14:paraId="7C2A3D9A" w14:textId="178B82EF" w:rsidR="003D38D3" w:rsidRDefault="003D38D3">
      <w:pPr>
        <w:spacing w:line="360" w:lineRule="auto"/>
        <w:rPr>
          <w:ins w:id="269" w:author="Hassan Kyanzi" w:date="2022-01-26T18:05:00Z"/>
        </w:rPr>
        <w:pPrChange w:id="270" w:author="Hassan Kyanzi" w:date="2022-02-06T14:39:00Z">
          <w:pPr/>
        </w:pPrChange>
      </w:pPr>
      <w:r>
        <w:t xml:space="preserve"> </w:t>
      </w:r>
      <w:r w:rsidRPr="00D17539">
        <w:t>This</w:t>
      </w:r>
      <w:r w:rsidR="000905BB">
        <w:t xml:space="preserve"> d</w:t>
      </w:r>
      <w:r w:rsidRPr="00D17539">
        <w:t xml:space="preserve">ocument defines the architecture and system design of the </w:t>
      </w:r>
      <w:r w:rsidR="00771517" w:rsidRPr="00D17539">
        <w:t xml:space="preserve">Maternal Mortality Rate Prediction and Advisory System </w:t>
      </w:r>
      <w:r w:rsidRPr="00D17539">
        <w:t>version1.</w:t>
      </w:r>
      <w:r w:rsidR="00771517" w:rsidRPr="00D17539">
        <w:t>1</w:t>
      </w:r>
      <w:r w:rsidRPr="00D17539">
        <w:t>. Th</w:t>
      </w:r>
      <w:r w:rsidR="007377C7" w:rsidRPr="00D17539">
        <w:t xml:space="preserve">is </w:t>
      </w:r>
      <w:r w:rsidRPr="00D17539">
        <w:t xml:space="preserve">system is used </w:t>
      </w:r>
      <w:r w:rsidR="00771517" w:rsidRPr="00D17539">
        <w:t xml:space="preserve">to predict </w:t>
      </w:r>
      <w:r w:rsidR="007377C7" w:rsidRPr="00D17539">
        <w:t>maternal mortality in the coming years</w:t>
      </w:r>
      <w:r w:rsidR="00A51504" w:rsidRPr="00D17539">
        <w:t>. This system</w:t>
      </w:r>
      <w:r w:rsidR="00E7769D" w:rsidRPr="00D17539">
        <w:t xml:space="preserve"> also provides advice to </w:t>
      </w:r>
      <w:r w:rsidR="00AC35B5" w:rsidRPr="00D17539">
        <w:t>pregnant</w:t>
      </w:r>
      <w:r w:rsidR="00722E26" w:rsidRPr="00D17539">
        <w:t xml:space="preserve"> mothers by </w:t>
      </w:r>
      <w:ins w:id="271" w:author="Hassan Kyanzi" w:date="2022-02-06T14:40:00Z">
        <w:r w:rsidR="007F5F1C">
          <w:t>providing necessary maternal health care information whic</w:t>
        </w:r>
      </w:ins>
      <w:ins w:id="272" w:author="Hassan Kyanzi" w:date="2022-02-06T14:41:00Z">
        <w:r w:rsidR="007F5F1C">
          <w:t xml:space="preserve">h is regarded as an intervention to reducing maternal mortality. The system also responds </w:t>
        </w:r>
      </w:ins>
      <w:del w:id="273" w:author="Hassan Kyanzi" w:date="2022-02-06T14:40:00Z">
        <w:r w:rsidR="00722E26" w:rsidRPr="00D17539" w:rsidDel="007F5F1C">
          <w:delText xml:space="preserve">responding </w:delText>
        </w:r>
      </w:del>
      <w:r w:rsidR="00722E26" w:rsidRPr="00D17539">
        <w:t>to the issues</w:t>
      </w:r>
      <w:ins w:id="274" w:author="Hassan Kyanzi" w:date="2022-02-06T14:41:00Z">
        <w:r w:rsidR="007F5F1C">
          <w:t xml:space="preserve"> pregnant mothers are</w:t>
        </w:r>
      </w:ins>
      <w:del w:id="275" w:author="Hassan Kyanzi" w:date="2022-02-06T14:41:00Z">
        <w:r w:rsidR="00722E26" w:rsidRPr="00D17539" w:rsidDel="007F5F1C">
          <w:delText xml:space="preserve"> they</w:delText>
        </w:r>
      </w:del>
      <w:r w:rsidR="00722E26" w:rsidRPr="00D17539">
        <w:t xml:space="preserve"> facing using machine learning.</w:t>
      </w:r>
    </w:p>
    <w:p w14:paraId="3924EB77" w14:textId="77777777" w:rsidR="00654236" w:rsidRPr="00D17539" w:rsidRDefault="00654236">
      <w:pPr>
        <w:spacing w:line="360" w:lineRule="auto"/>
        <w:pPrChange w:id="276" w:author="Hassan Kyanzi" w:date="2022-02-06T14:39:00Z">
          <w:pPr/>
        </w:pPrChange>
      </w:pPr>
    </w:p>
    <w:p w14:paraId="7B8A3C78" w14:textId="1BF43324" w:rsidR="003D38D3" w:rsidRDefault="003D38D3" w:rsidP="007F5F1C">
      <w:pPr>
        <w:spacing w:line="360" w:lineRule="auto"/>
        <w:rPr>
          <w:ins w:id="277" w:author="Hassan Kyanzi" w:date="2022-02-06T14:42:00Z"/>
        </w:rPr>
      </w:pPr>
      <w:bookmarkStart w:id="278" w:name="_Toc95057602"/>
      <w:bookmarkStart w:id="279" w:name="_Toc20282"/>
      <w:r w:rsidRPr="0066152B">
        <w:rPr>
          <w:rStyle w:val="Heading2Char"/>
        </w:rPr>
        <w:t>1.2 Scope</w:t>
      </w:r>
      <w:bookmarkEnd w:id="278"/>
      <w:r w:rsidRPr="00654236">
        <w:rPr>
          <w:rStyle w:val="Heading1Char"/>
          <w:rPrChange w:id="280" w:author="Hassan Kyanzi" w:date="2022-01-26T18:05:00Z">
            <w:rPr>
              <w:rStyle w:val="Heading2Char"/>
            </w:rPr>
          </w:rPrChange>
        </w:rPr>
        <w:t xml:space="preserve"> </w:t>
      </w:r>
      <w:bookmarkEnd w:id="279"/>
      <w:r w:rsidRPr="00654236">
        <w:rPr>
          <w:rStyle w:val="Heading1Char"/>
          <w:rPrChange w:id="281" w:author="Hassan Kyanzi" w:date="2022-01-26T18:05:00Z">
            <w:rPr>
              <w:rStyle w:val="Heading2Char"/>
            </w:rPr>
          </w:rPrChange>
        </w:rPr>
        <w:tab/>
      </w:r>
      <w:r>
        <w:tab/>
      </w:r>
      <w:r>
        <w:tab/>
      </w:r>
      <w:r>
        <w:tab/>
      </w:r>
      <w:r>
        <w:tab/>
      </w:r>
      <w:r>
        <w:tab/>
      </w:r>
      <w:r>
        <w:tab/>
      </w:r>
      <w:r>
        <w:tab/>
      </w:r>
      <w:r>
        <w:tab/>
      </w:r>
      <w:r>
        <w:tab/>
      </w:r>
      <w:r>
        <w:tab/>
        <w:t xml:space="preserve">     </w:t>
      </w:r>
      <w:r w:rsidR="00722E26" w:rsidRPr="000905BB">
        <w:t xml:space="preserve">Maternal Mortality Rate Prediction and Advisory System (MMRPAS) </w:t>
      </w:r>
      <w:r w:rsidRPr="000905BB">
        <w:t xml:space="preserve">is an artificial intelligence </w:t>
      </w:r>
      <w:r w:rsidR="00722E26" w:rsidRPr="000905BB">
        <w:t xml:space="preserve">and embedded systems </w:t>
      </w:r>
      <w:r w:rsidRPr="000905BB">
        <w:t xml:space="preserve">software system that </w:t>
      </w:r>
      <w:ins w:id="282" w:author="Hassan Kyanzi" w:date="2022-02-06T14:42:00Z">
        <w:r w:rsidR="007F5F1C">
          <w:t xml:space="preserve">is </w:t>
        </w:r>
      </w:ins>
      <w:del w:id="283" w:author="Hassan Kyanzi" w:date="2022-02-06T14:42:00Z">
        <w:r w:rsidRPr="000905BB" w:rsidDel="007F5F1C">
          <w:delText xml:space="preserve">will be </w:delText>
        </w:r>
      </w:del>
      <w:r w:rsidRPr="000905BB">
        <w:t xml:space="preserve">developed using python </w:t>
      </w:r>
      <w:r w:rsidR="00722E26" w:rsidRPr="000905BB">
        <w:t>together time series FB prophet model to make prediction of the coming years.</w:t>
      </w:r>
    </w:p>
    <w:p w14:paraId="025AA5DA" w14:textId="77777777" w:rsidR="007F5F1C" w:rsidRPr="000905BB" w:rsidRDefault="007F5F1C">
      <w:pPr>
        <w:spacing w:line="360" w:lineRule="auto"/>
        <w:pPrChange w:id="284" w:author="Hassan Kyanzi" w:date="2022-02-06T14:39:00Z">
          <w:pPr/>
        </w:pPrChange>
      </w:pPr>
    </w:p>
    <w:p w14:paraId="6169A482" w14:textId="1A04786B" w:rsidR="003D38D3" w:rsidRDefault="003D38D3" w:rsidP="007F5F1C">
      <w:pPr>
        <w:spacing w:line="360" w:lineRule="auto"/>
        <w:ind w:left="0" w:firstLine="0"/>
      </w:pPr>
      <w:r>
        <w:t xml:space="preserve">The objective of the system is to </w:t>
      </w:r>
      <w:r w:rsidR="00722E26">
        <w:t>predict maternal mortality rates of the</w:t>
      </w:r>
      <w:ins w:id="285" w:author="Hassan Kyanzi" w:date="2022-02-06T14:43:00Z">
        <w:r w:rsidR="007F5F1C">
          <w:t xml:space="preserve"> coming years so that the </w:t>
        </w:r>
      </w:ins>
      <w:del w:id="286" w:author="Hassan Kyanzi" w:date="2022-02-06T14:43:00Z">
        <w:r w:rsidR="00722E26" w:rsidDel="007F5F1C">
          <w:delText xml:space="preserve"> given years </w:delText>
        </w:r>
        <w:r w:rsidR="00722E26" w:rsidRPr="00722E26" w:rsidDel="007F5F1C">
          <w:rPr>
            <w:bCs/>
          </w:rPr>
          <w:delText>given the</w:delText>
        </w:r>
      </w:del>
      <w:r w:rsidR="00722E26" w:rsidRPr="00722E26">
        <w:rPr>
          <w:bCs/>
        </w:rPr>
        <w:t xml:space="preserve"> Ugandan government makes key interventions that can redu</w:t>
      </w:r>
      <w:ins w:id="287" w:author="Hassan Kyanzi" w:date="2022-02-06T14:44:00Z">
        <w:r w:rsidR="009A0CAF">
          <w:rPr>
            <w:bCs/>
          </w:rPr>
          <w:t xml:space="preserve">ce maternal mortality in our case providing maternal health care information </w:t>
        </w:r>
      </w:ins>
      <w:del w:id="288" w:author="Hassan Kyanzi" w:date="2022-02-06T14:44:00Z">
        <w:r w:rsidR="00722E26" w:rsidRPr="00722E26" w:rsidDel="009A0CAF">
          <w:rPr>
            <w:bCs/>
          </w:rPr>
          <w:delText xml:space="preserve">ce it </w:delText>
        </w:r>
      </w:del>
      <w:r w:rsidR="00722E26" w:rsidRPr="00722E26">
        <w:rPr>
          <w:bCs/>
        </w:rPr>
        <w:t>then compare with the data collected by the Ministry of health in past years</w:t>
      </w:r>
      <w:r w:rsidR="00722E26">
        <w:t xml:space="preserve"> a</w:t>
      </w:r>
      <w:r w:rsidR="00045635">
        <w:t xml:space="preserve">nd to also provide advice inform of </w:t>
      </w:r>
      <w:proofErr w:type="spellStart"/>
      <w:r w:rsidR="00045635">
        <w:t>sms</w:t>
      </w:r>
      <w:proofErr w:type="spellEnd"/>
      <w:r w:rsidR="00045635">
        <w:t xml:space="preserve"> messages to women. The</w:t>
      </w:r>
      <w:r>
        <w:t xml:space="preserve"> goals of the system </w:t>
      </w:r>
      <w:proofErr w:type="gramStart"/>
      <w:r w:rsidR="00045635">
        <w:t>are;</w:t>
      </w:r>
      <w:proofErr w:type="gramEnd"/>
      <w:r w:rsidR="00045635">
        <w:t xml:space="preserve"> -</w:t>
      </w:r>
    </w:p>
    <w:p w14:paraId="2CD8FF2C" w14:textId="4196CA75" w:rsidR="003D38D3" w:rsidRDefault="003D38D3" w:rsidP="007F5F1C">
      <w:pPr>
        <w:pStyle w:val="ListParagraph"/>
        <w:numPr>
          <w:ilvl w:val="0"/>
          <w:numId w:val="1"/>
        </w:numPr>
        <w:spacing w:line="360" w:lineRule="auto"/>
      </w:pPr>
      <w:r>
        <w:t xml:space="preserve">To </w:t>
      </w:r>
      <w:r w:rsidR="00045635">
        <w:t>predict maternal mortality of coming years.</w:t>
      </w:r>
    </w:p>
    <w:p w14:paraId="1BC2082A" w14:textId="355D846A" w:rsidR="003D38D3" w:rsidRDefault="003D38D3" w:rsidP="007F5F1C">
      <w:pPr>
        <w:pStyle w:val="ListParagraph"/>
        <w:numPr>
          <w:ilvl w:val="0"/>
          <w:numId w:val="1"/>
        </w:numPr>
        <w:spacing w:line="360" w:lineRule="auto"/>
      </w:pPr>
      <w:r>
        <w:t xml:space="preserve">To </w:t>
      </w:r>
      <w:r w:rsidR="00045635">
        <w:rPr>
          <w:szCs w:val="24"/>
        </w:rPr>
        <w:t xml:space="preserve">provide </w:t>
      </w:r>
      <w:ins w:id="289" w:author="Hassan Kyanzi" w:date="2022-02-06T14:44:00Z">
        <w:r w:rsidR="009A0CAF">
          <w:rPr>
            <w:szCs w:val="24"/>
          </w:rPr>
          <w:t>advice by autoreplying</w:t>
        </w:r>
      </w:ins>
      <w:ins w:id="290" w:author="Hassan Kyanzi" w:date="2022-02-06T14:45:00Z">
        <w:r w:rsidR="009A0CAF">
          <w:rPr>
            <w:szCs w:val="24"/>
          </w:rPr>
          <w:t xml:space="preserve"> </w:t>
        </w:r>
      </w:ins>
      <w:del w:id="291" w:author="Hassan Kyanzi" w:date="2022-02-06T14:44:00Z">
        <w:r w:rsidR="00045635" w:rsidDel="009A0CAF">
          <w:rPr>
            <w:szCs w:val="24"/>
          </w:rPr>
          <w:delText>auto replies</w:delText>
        </w:r>
      </w:del>
      <w:r w:rsidR="00045635">
        <w:rPr>
          <w:szCs w:val="24"/>
        </w:rPr>
        <w:t xml:space="preserve"> to SMSs sent by pregnant women regarding issues they are facing.</w:t>
      </w:r>
    </w:p>
    <w:p w14:paraId="7DBFEA2D" w14:textId="57EDB471" w:rsidR="003D38D3" w:rsidRDefault="003D38D3" w:rsidP="007F5F1C">
      <w:pPr>
        <w:pStyle w:val="ListParagraph"/>
        <w:numPr>
          <w:ilvl w:val="0"/>
          <w:numId w:val="1"/>
        </w:numPr>
        <w:spacing w:line="360" w:lineRule="auto"/>
      </w:pPr>
      <w:r>
        <w:t xml:space="preserve">To </w:t>
      </w:r>
      <w:r w:rsidR="00045635">
        <w:t xml:space="preserve">help the Ugandan government </w:t>
      </w:r>
      <w:ins w:id="292" w:author="Hassan Kyanzi" w:date="2022-02-06T14:45:00Z">
        <w:r w:rsidR="009A0CAF">
          <w:t>use information regarding maternal mortality as</w:t>
        </w:r>
      </w:ins>
      <w:del w:id="293" w:author="Hassan Kyanzi" w:date="2022-02-06T14:45:00Z">
        <w:r w:rsidR="00045635" w:rsidDel="009A0CAF">
          <w:delText>decide on which approaches they can deploy</w:delText>
        </w:r>
      </w:del>
      <w:ins w:id="294" w:author="Hassan Kyanzi" w:date="2022-02-06T14:45:00Z">
        <w:r w:rsidR="009A0CAF">
          <w:t xml:space="preserve"> approach</w:t>
        </w:r>
      </w:ins>
      <w:r w:rsidR="00045635">
        <w:t xml:space="preserve"> to reduce maternal mortality using </w:t>
      </w:r>
      <w:ins w:id="295" w:author="Hassan Kyanzi" w:date="2022-02-06T14:46:00Z">
        <w:r w:rsidR="009A0CAF">
          <w:t>information or advice.</w:t>
        </w:r>
      </w:ins>
      <w:del w:id="296" w:author="Hassan Kyanzi" w:date="2022-02-06T14:46:00Z">
        <w:r w:rsidR="00045635" w:rsidDel="009A0CAF">
          <w:delText>data</w:delText>
        </w:r>
        <w:r w:rsidDel="009A0CAF">
          <w:delText xml:space="preserve">. </w:delText>
        </w:r>
      </w:del>
    </w:p>
    <w:p w14:paraId="4687C605" w14:textId="531F36B2" w:rsidR="003D38D3" w:rsidRDefault="003D38D3" w:rsidP="007F5F1C">
      <w:pPr>
        <w:pStyle w:val="ListParagraph"/>
        <w:numPr>
          <w:ilvl w:val="0"/>
          <w:numId w:val="1"/>
        </w:numPr>
        <w:spacing w:line="360" w:lineRule="auto"/>
        <w:rPr>
          <w:ins w:id="297" w:author="Hassan Kyanzi" w:date="2022-01-31T15:08:00Z"/>
        </w:rPr>
      </w:pPr>
      <w:r>
        <w:t xml:space="preserve">To </w:t>
      </w:r>
      <w:r w:rsidRPr="000F4580">
        <w:t xml:space="preserve">provide </w:t>
      </w:r>
      <w:r w:rsidR="00045635">
        <w:t>data analytics to all parties that plan for this country to influence them on prioritizing maternal health.</w:t>
      </w:r>
    </w:p>
    <w:p w14:paraId="6F8227DF" w14:textId="77777777" w:rsidR="00101274" w:rsidRDefault="00101274">
      <w:pPr>
        <w:spacing w:line="360" w:lineRule="auto"/>
        <w:pPrChange w:id="298" w:author="Hassan Kyanzi" w:date="2022-02-06T14:39:00Z">
          <w:pPr>
            <w:pStyle w:val="ListParagraph"/>
            <w:numPr>
              <w:numId w:val="1"/>
            </w:numPr>
            <w:spacing w:line="360" w:lineRule="auto"/>
            <w:ind w:hanging="360"/>
          </w:pPr>
        </w:pPrChange>
      </w:pPr>
    </w:p>
    <w:p w14:paraId="61C48974" w14:textId="77777777" w:rsidR="003D38D3" w:rsidRDefault="003D38D3">
      <w:pPr>
        <w:pStyle w:val="Heading3"/>
        <w:spacing w:line="360" w:lineRule="auto"/>
        <w:pPrChange w:id="299" w:author="Hassan Kyanzi" w:date="2022-02-06T14:49:00Z">
          <w:pPr>
            <w:pStyle w:val="Heading4"/>
          </w:pPr>
        </w:pPrChange>
      </w:pPr>
      <w:bookmarkStart w:id="300" w:name="_Toc95057603"/>
      <w:bookmarkStart w:id="301" w:name="_Toc20283"/>
      <w:r>
        <w:t>1.2.1 Geographical Scope</w:t>
      </w:r>
      <w:bookmarkEnd w:id="300"/>
      <w:r>
        <w:t xml:space="preserve"> </w:t>
      </w:r>
      <w:bookmarkEnd w:id="301"/>
    </w:p>
    <w:p w14:paraId="04171F31" w14:textId="52FBB551" w:rsidR="00101274" w:rsidRDefault="003D38D3" w:rsidP="00695A21">
      <w:pPr>
        <w:spacing w:line="360" w:lineRule="auto"/>
        <w:rPr>
          <w:ins w:id="302" w:author="Hassan Kyanzi" w:date="2022-02-06T14:48:00Z"/>
        </w:rPr>
      </w:pPr>
      <w:r>
        <w:t xml:space="preserve">The system will be used by </w:t>
      </w:r>
      <w:r w:rsidR="001B21A3">
        <w:t xml:space="preserve">people around Kampala </w:t>
      </w:r>
      <w:r>
        <w:t xml:space="preserve">and </w:t>
      </w:r>
      <w:proofErr w:type="gramStart"/>
      <w:r>
        <w:t>later on</w:t>
      </w:r>
      <w:proofErr w:type="gramEnd"/>
      <w:r>
        <w:t xml:space="preserve"> deployed to other </w:t>
      </w:r>
      <w:r w:rsidR="001B21A3">
        <w:t xml:space="preserve">districts and </w:t>
      </w:r>
      <w:del w:id="303" w:author="Hassan Kyanzi" w:date="2022-02-06T14:46:00Z">
        <w:r w:rsidR="001B21A3" w:rsidDel="009A0CAF">
          <w:delText xml:space="preserve">regions </w:delText>
        </w:r>
      </w:del>
      <w:ins w:id="304" w:author="Hassan Kyanzi" w:date="2022-02-06T14:46:00Z">
        <w:r w:rsidR="009A0CAF">
          <w:t>regions.</w:t>
        </w:r>
      </w:ins>
      <w:del w:id="305" w:author="Hassan Kyanzi" w:date="2022-02-06T14:46:00Z">
        <w:r w:rsidR="001B21A3" w:rsidDel="009A0CAF">
          <w:delText>via advertisement on media.</w:delText>
        </w:r>
      </w:del>
    </w:p>
    <w:p w14:paraId="1D67B520" w14:textId="77777777" w:rsidR="00446ED5" w:rsidRDefault="00446ED5" w:rsidP="00695A21">
      <w:pPr>
        <w:spacing w:line="360" w:lineRule="auto"/>
      </w:pPr>
    </w:p>
    <w:p w14:paraId="063C0529" w14:textId="77777777" w:rsidR="003D38D3" w:rsidRDefault="003D38D3">
      <w:pPr>
        <w:pStyle w:val="Heading3"/>
        <w:spacing w:line="360" w:lineRule="auto"/>
        <w:pPrChange w:id="306" w:author="Hassan Kyanzi" w:date="2022-02-06T14:49:00Z">
          <w:pPr>
            <w:pStyle w:val="Heading4"/>
          </w:pPr>
        </w:pPrChange>
      </w:pPr>
      <w:bookmarkStart w:id="307" w:name="_Toc95057604"/>
      <w:bookmarkStart w:id="308" w:name="_Toc20284"/>
      <w:r>
        <w:t>1.2.2 Technical Scope</w:t>
      </w:r>
      <w:bookmarkEnd w:id="307"/>
      <w:r>
        <w:t xml:space="preserve"> </w:t>
      </w:r>
      <w:bookmarkEnd w:id="308"/>
    </w:p>
    <w:p w14:paraId="479EA6BF" w14:textId="5A3219B9" w:rsidR="003D38D3" w:rsidDel="00446ED5" w:rsidRDefault="003D38D3">
      <w:pPr>
        <w:spacing w:line="360" w:lineRule="auto"/>
        <w:rPr>
          <w:del w:id="309" w:author="Hassan Kyanzi" w:date="2022-02-06T14:48:00Z"/>
        </w:rPr>
      </w:pPr>
      <w:r>
        <w:t xml:space="preserve">The system </w:t>
      </w:r>
      <w:del w:id="310" w:author="Hassan Kyanzi" w:date="2022-02-06T14:39:00Z">
        <w:r w:rsidDel="007F5F1C">
          <w:delText xml:space="preserve">shall </w:delText>
        </w:r>
      </w:del>
      <w:r>
        <w:t>provide</w:t>
      </w:r>
      <w:ins w:id="311" w:author="Hassan Kyanzi" w:date="2022-02-06T14:39:00Z">
        <w:r w:rsidR="007F5F1C">
          <w:t>s</w:t>
        </w:r>
      </w:ins>
      <w:r>
        <w:t xml:space="preserve"> an interface for </w:t>
      </w:r>
      <w:r w:rsidR="001B21A3">
        <w:t xml:space="preserve">admin </w:t>
      </w:r>
      <w:r>
        <w:t xml:space="preserve">to log into the </w:t>
      </w:r>
      <w:r w:rsidR="001B21A3">
        <w:t xml:space="preserve">Maternal Mortality Rate Prediction and Advisory </w:t>
      </w:r>
      <w:r>
        <w:t xml:space="preserve">system for access. </w:t>
      </w:r>
    </w:p>
    <w:p w14:paraId="1B6188C1" w14:textId="062AE644" w:rsidR="00446ED5" w:rsidRDefault="00446ED5" w:rsidP="00695A21">
      <w:pPr>
        <w:spacing w:line="360" w:lineRule="auto"/>
        <w:rPr>
          <w:ins w:id="312" w:author="Hassan Kyanzi" w:date="2022-02-06T14:50:00Z"/>
        </w:rPr>
      </w:pPr>
    </w:p>
    <w:p w14:paraId="36D06538" w14:textId="77777777" w:rsidR="00695A21" w:rsidRDefault="00695A21" w:rsidP="00695A21">
      <w:pPr>
        <w:spacing w:line="360" w:lineRule="auto"/>
        <w:rPr>
          <w:ins w:id="313" w:author="Hassan Kyanzi" w:date="2022-02-06T14:48:00Z"/>
        </w:rPr>
      </w:pPr>
    </w:p>
    <w:p w14:paraId="2C6FD7B6" w14:textId="07A593AB" w:rsidR="003D38D3" w:rsidRDefault="003D38D3" w:rsidP="00695A21">
      <w:pPr>
        <w:spacing w:line="360" w:lineRule="auto"/>
        <w:rPr>
          <w:ins w:id="314" w:author="Hassan Kyanzi" w:date="2022-02-06T14:49:00Z"/>
        </w:rPr>
      </w:pPr>
      <w:r>
        <w:t xml:space="preserve">The system </w:t>
      </w:r>
      <w:del w:id="315" w:author="Hassan Kyanzi" w:date="2022-02-06T14:48:00Z">
        <w:r w:rsidDel="00446ED5">
          <w:delText xml:space="preserve">shall </w:delText>
        </w:r>
      </w:del>
      <w:r>
        <w:t>provide</w:t>
      </w:r>
      <w:ins w:id="316" w:author="Hassan Kyanzi" w:date="2022-02-06T14:48:00Z">
        <w:r w:rsidR="00446ED5">
          <w:t>s</w:t>
        </w:r>
      </w:ins>
      <w:r>
        <w:t xml:space="preserve"> an interface for th</w:t>
      </w:r>
      <w:r w:rsidR="001B21A3">
        <w:t>e policy makers to upload data for predictions.</w:t>
      </w:r>
      <w:r>
        <w:t xml:space="preserve"> </w:t>
      </w:r>
    </w:p>
    <w:p w14:paraId="761EBF9D" w14:textId="77777777" w:rsidR="00695A21" w:rsidRDefault="00695A21" w:rsidP="00695A21">
      <w:pPr>
        <w:spacing w:line="360" w:lineRule="auto"/>
      </w:pPr>
    </w:p>
    <w:p w14:paraId="59B3314A" w14:textId="0AA60DA7" w:rsidR="003D38D3" w:rsidRDefault="003D38D3" w:rsidP="00695A21">
      <w:pPr>
        <w:spacing w:line="360" w:lineRule="auto"/>
        <w:rPr>
          <w:ins w:id="317" w:author="Hassan Kyanzi" w:date="2022-02-06T14:49:00Z"/>
        </w:rPr>
      </w:pPr>
      <w:r>
        <w:t xml:space="preserve">The system </w:t>
      </w:r>
      <w:del w:id="318" w:author="Hassan Kyanzi" w:date="2022-02-06T14:48:00Z">
        <w:r w:rsidDel="00446ED5">
          <w:delText xml:space="preserve">shall </w:delText>
        </w:r>
      </w:del>
      <w:r>
        <w:t>enable</w:t>
      </w:r>
      <w:ins w:id="319" w:author="Hassan Kyanzi" w:date="2022-02-06T14:48:00Z">
        <w:r w:rsidR="00446ED5">
          <w:t>s</w:t>
        </w:r>
      </w:ins>
      <w:r>
        <w:t xml:space="preserve"> the </w:t>
      </w:r>
      <w:r w:rsidR="001B21A3">
        <w:t>admins</w:t>
      </w:r>
      <w:r>
        <w:t xml:space="preserve"> to confirm the </w:t>
      </w:r>
      <w:r w:rsidR="001B21A3">
        <w:t>prediction</w:t>
      </w:r>
      <w:r>
        <w:t xml:space="preserve"> results and save confirmed results.</w:t>
      </w:r>
    </w:p>
    <w:p w14:paraId="1F6677A4" w14:textId="77777777" w:rsidR="00695A21" w:rsidRDefault="00695A21" w:rsidP="00695A21">
      <w:pPr>
        <w:spacing w:line="360" w:lineRule="auto"/>
      </w:pPr>
    </w:p>
    <w:p w14:paraId="4A76CB5C" w14:textId="432606F5" w:rsidR="003D38D3" w:rsidRDefault="003D38D3" w:rsidP="00695A21">
      <w:pPr>
        <w:spacing w:line="360" w:lineRule="auto"/>
        <w:rPr>
          <w:ins w:id="320" w:author="Hassan Kyanzi" w:date="2022-02-06T14:49:00Z"/>
        </w:rPr>
      </w:pPr>
      <w:r>
        <w:t xml:space="preserve">The system </w:t>
      </w:r>
      <w:del w:id="321" w:author="Hassan Kyanzi" w:date="2022-02-06T14:48:00Z">
        <w:r w:rsidDel="00446ED5">
          <w:delText xml:space="preserve">shall </w:delText>
        </w:r>
      </w:del>
      <w:r>
        <w:t>suggest</w:t>
      </w:r>
      <w:ins w:id="322" w:author="Hassan Kyanzi" w:date="2022-02-06T14:48:00Z">
        <w:r w:rsidR="00446ED5">
          <w:t>s</w:t>
        </w:r>
      </w:ins>
      <w:r>
        <w:t xml:space="preserve"> treatment decision</w:t>
      </w:r>
      <w:r w:rsidR="001B21A3">
        <w:t xml:space="preserve"> for pregnant women e.g.,</w:t>
      </w:r>
      <w:r>
        <w:t xml:space="preserve"> for worst cases suggests operation. </w:t>
      </w:r>
    </w:p>
    <w:p w14:paraId="24E5C6CA" w14:textId="77777777" w:rsidR="00695A21" w:rsidRDefault="00695A21" w:rsidP="00695A21">
      <w:pPr>
        <w:spacing w:line="360" w:lineRule="auto"/>
      </w:pPr>
    </w:p>
    <w:p w14:paraId="4A645C57" w14:textId="34ED654C" w:rsidR="003D38D3" w:rsidRDefault="003D38D3" w:rsidP="00695A21">
      <w:pPr>
        <w:spacing w:line="360" w:lineRule="auto"/>
      </w:pPr>
      <w:r>
        <w:t xml:space="preserve">The system </w:t>
      </w:r>
      <w:del w:id="323" w:author="Hassan Kyanzi" w:date="2022-02-06T14:49:00Z">
        <w:r w:rsidDel="00695A21">
          <w:delText xml:space="preserve">shall </w:delText>
        </w:r>
      </w:del>
      <w:r>
        <w:t>allow</w:t>
      </w:r>
      <w:ins w:id="324" w:author="Hassan Kyanzi" w:date="2022-02-06T14:49:00Z">
        <w:r w:rsidR="00695A21">
          <w:t>s</w:t>
        </w:r>
      </w:ins>
      <w:r>
        <w:t xml:space="preserve"> p</w:t>
      </w:r>
      <w:r w:rsidR="001B21A3">
        <w:t>regnant women access maternal health information via</w:t>
      </w:r>
      <w:r>
        <w:t xml:space="preserve"> their mobile phones.</w:t>
      </w:r>
    </w:p>
    <w:p w14:paraId="7E243F9C" w14:textId="22914EA8" w:rsidR="00101274" w:rsidRDefault="003D38D3" w:rsidP="00695A21">
      <w:pPr>
        <w:spacing w:line="360" w:lineRule="auto"/>
      </w:pPr>
      <w:del w:id="325" w:author="Hassan Kyanzi" w:date="2022-02-06T14:49:00Z">
        <w:r w:rsidDel="00695A21">
          <w:delText>The system shall notify p</w:delText>
        </w:r>
        <w:r w:rsidR="001B21A3" w:rsidDel="00695A21">
          <w:delText xml:space="preserve">regnant </w:delText>
        </w:r>
      </w:del>
      <w:del w:id="326" w:author="Hassan Kyanzi" w:date="2022-01-26T17:59:00Z">
        <w:r w:rsidR="001B21A3" w:rsidDel="000D5CE0">
          <w:delText xml:space="preserve">women </w:delText>
        </w:r>
        <w:r w:rsidDel="000D5CE0">
          <w:delText xml:space="preserve"> about</w:delText>
        </w:r>
      </w:del>
      <w:del w:id="327" w:author="Hassan Kyanzi" w:date="2022-02-06T14:49:00Z">
        <w:r w:rsidDel="00695A21">
          <w:delText xml:space="preserve"> their next </w:delText>
        </w:r>
        <w:r w:rsidR="00FC1440" w:rsidDel="00695A21">
          <w:delText xml:space="preserve">antenatal care </w:delText>
        </w:r>
      </w:del>
      <w:del w:id="328" w:author="Hassan Kyanzi" w:date="2022-01-26T18:15:00Z">
        <w:r w:rsidR="00FC1440" w:rsidDel="00B10831">
          <w:delText>visits.</w:delText>
        </w:r>
        <w:r w:rsidDel="00B10831">
          <w:delText>.</w:delText>
        </w:r>
      </w:del>
    </w:p>
    <w:p w14:paraId="72737D1D" w14:textId="77777777" w:rsidR="003D38D3" w:rsidRDefault="003D38D3">
      <w:pPr>
        <w:pStyle w:val="Heading2"/>
        <w:spacing w:line="360" w:lineRule="auto"/>
        <w:ind w:left="0" w:firstLine="0"/>
        <w:jc w:val="both"/>
        <w:pPrChange w:id="329" w:author="Hassan Kyanzi" w:date="2022-02-06T14:49:00Z">
          <w:pPr>
            <w:pStyle w:val="Heading2"/>
            <w:spacing w:line="360" w:lineRule="auto"/>
            <w:ind w:left="0" w:firstLine="0"/>
          </w:pPr>
        </w:pPrChange>
      </w:pPr>
      <w:bookmarkStart w:id="330" w:name="_Toc95057605"/>
      <w:bookmarkStart w:id="331" w:name="_Toc20285"/>
      <w:r>
        <w:t>1.3 Overview</w:t>
      </w:r>
      <w:bookmarkEnd w:id="330"/>
      <w:r>
        <w:t xml:space="preserve"> </w:t>
      </w:r>
      <w:bookmarkEnd w:id="331"/>
    </w:p>
    <w:p w14:paraId="5393BEE4" w14:textId="7E186CE9" w:rsidR="003D38D3" w:rsidDel="00695A21" w:rsidRDefault="003D38D3" w:rsidP="00695A21">
      <w:pPr>
        <w:spacing w:line="360" w:lineRule="auto"/>
        <w:rPr>
          <w:del w:id="332" w:author="Hassan Kyanzi" w:date="2022-02-06T14:50:00Z"/>
          <w:b/>
        </w:rPr>
      </w:pPr>
      <w:r w:rsidRPr="00AA08FD">
        <w:t xml:space="preserve">This document has 8 sections that explain its use to the users.  </w:t>
      </w:r>
    </w:p>
    <w:p w14:paraId="660F0652" w14:textId="325AF551" w:rsidR="003D38D3" w:rsidRDefault="003D38D3" w:rsidP="00695A21">
      <w:pPr>
        <w:spacing w:line="360" w:lineRule="auto"/>
        <w:ind w:left="0" w:firstLine="0"/>
        <w:rPr>
          <w:ins w:id="333" w:author="Hassan Kyanzi" w:date="2022-02-06T14:50:00Z"/>
        </w:rPr>
      </w:pPr>
      <w:r w:rsidRPr="00AA08FD">
        <w:t xml:space="preserve">The Introduction defines the system’s objective and the summary of the system functionality </w:t>
      </w:r>
      <w:proofErr w:type="gramStart"/>
      <w:r w:rsidRPr="00AA08FD">
        <w:t>so as to</w:t>
      </w:r>
      <w:proofErr w:type="gramEnd"/>
      <w:r w:rsidRPr="00AA08FD">
        <w:t xml:space="preserve"> give the reader a good understanding of the system goals. </w:t>
      </w:r>
    </w:p>
    <w:p w14:paraId="6681F3D9" w14:textId="77777777" w:rsidR="00695A21" w:rsidRPr="00AA08FD" w:rsidRDefault="00695A21">
      <w:pPr>
        <w:spacing w:line="360" w:lineRule="auto"/>
        <w:ind w:left="0" w:firstLine="0"/>
        <w:rPr>
          <w:b/>
        </w:rPr>
        <w:pPrChange w:id="334" w:author="Hassan Kyanzi" w:date="2022-02-06T14:50:00Z">
          <w:pPr>
            <w:spacing w:line="360" w:lineRule="auto"/>
          </w:pPr>
        </w:pPrChange>
      </w:pPr>
    </w:p>
    <w:p w14:paraId="69725B4B" w14:textId="1D6450C7" w:rsidR="003D38D3" w:rsidRDefault="003D38D3" w:rsidP="00695A21">
      <w:pPr>
        <w:spacing w:line="360" w:lineRule="auto"/>
        <w:rPr>
          <w:ins w:id="335" w:author="Hassan Kyanzi" w:date="2022-02-06T14:50:00Z"/>
        </w:rPr>
      </w:pPr>
      <w:r w:rsidRPr="00AA08FD">
        <w:t xml:space="preserve">The System Overview explains to the reader the general system functionality and its design. The System Architecture has the detailed view of the different conceptual requirements for setting up the system in terms of hardware and software. </w:t>
      </w:r>
    </w:p>
    <w:p w14:paraId="2C7B9240" w14:textId="77777777" w:rsidR="00695A21" w:rsidRPr="00AA08FD" w:rsidRDefault="00695A21" w:rsidP="00695A21">
      <w:pPr>
        <w:spacing w:line="360" w:lineRule="auto"/>
        <w:rPr>
          <w:b/>
        </w:rPr>
      </w:pPr>
    </w:p>
    <w:p w14:paraId="63252E7A" w14:textId="1EA5C62E" w:rsidR="003D38D3" w:rsidRDefault="003D38D3" w:rsidP="00695A21">
      <w:pPr>
        <w:spacing w:line="360" w:lineRule="auto"/>
        <w:rPr>
          <w:ins w:id="336" w:author="Hassan Kyanzi" w:date="2022-02-06T14:51:00Z"/>
        </w:rPr>
      </w:pPr>
      <w:r w:rsidRPr="00AA08FD">
        <w:t xml:space="preserve">The Data Design defines the data storage techniques and the format of the data for each of the stored data files. </w:t>
      </w:r>
    </w:p>
    <w:p w14:paraId="58B0842A" w14:textId="77777777" w:rsidR="00695A21" w:rsidRPr="00AA08FD" w:rsidRDefault="00695A21" w:rsidP="00695A21">
      <w:pPr>
        <w:spacing w:line="360" w:lineRule="auto"/>
        <w:rPr>
          <w:b/>
        </w:rPr>
      </w:pPr>
    </w:p>
    <w:p w14:paraId="2474DD2E" w14:textId="0D9266ED" w:rsidR="003D38D3" w:rsidRDefault="003D38D3" w:rsidP="0081134D">
      <w:pPr>
        <w:spacing w:line="360" w:lineRule="auto"/>
        <w:rPr>
          <w:ins w:id="337" w:author="Hassan Kyanzi" w:date="2022-02-06T14:51:00Z"/>
        </w:rPr>
      </w:pPr>
      <w:r w:rsidRPr="00AA08FD">
        <w:t xml:space="preserve">The Component Design describes how the different components of the system interact to satisfy the user needs. </w:t>
      </w:r>
    </w:p>
    <w:p w14:paraId="44833803" w14:textId="77777777" w:rsidR="00695A21" w:rsidRPr="00AA08FD" w:rsidRDefault="00695A21" w:rsidP="0081134D">
      <w:pPr>
        <w:spacing w:line="360" w:lineRule="auto"/>
        <w:rPr>
          <w:b/>
        </w:rPr>
      </w:pPr>
    </w:p>
    <w:p w14:paraId="325605E7" w14:textId="56EE61E0" w:rsidR="003D38D3" w:rsidRDefault="003D38D3" w:rsidP="0081134D">
      <w:pPr>
        <w:spacing w:line="360" w:lineRule="auto"/>
        <w:rPr>
          <w:ins w:id="338" w:author="Hassan Kyanzi" w:date="2022-02-06T14:51:00Z"/>
        </w:rPr>
      </w:pPr>
      <w:r w:rsidRPr="00AA08FD">
        <w:t xml:space="preserve">The Human machine interface explains to the reader the needed skills of the system’s interface </w:t>
      </w:r>
      <w:proofErr w:type="gramStart"/>
      <w:r w:rsidRPr="00AA08FD">
        <w:t>in order to</w:t>
      </w:r>
      <w:proofErr w:type="gramEnd"/>
      <w:r w:rsidRPr="00AA08FD">
        <w:t xml:space="preserve"> be able to interact freely with the system. </w:t>
      </w:r>
    </w:p>
    <w:p w14:paraId="122DB70E" w14:textId="77777777" w:rsidR="00695A21" w:rsidRPr="00AA08FD" w:rsidRDefault="00695A21" w:rsidP="0081134D">
      <w:pPr>
        <w:spacing w:line="360" w:lineRule="auto"/>
        <w:rPr>
          <w:b/>
        </w:rPr>
      </w:pPr>
    </w:p>
    <w:p w14:paraId="292D40BE" w14:textId="1A6F6B9A" w:rsidR="003D38D3" w:rsidRDefault="003D38D3" w:rsidP="0081134D">
      <w:pPr>
        <w:spacing w:line="360" w:lineRule="auto"/>
        <w:rPr>
          <w:ins w:id="339" w:author="Hassan Kyanzi" w:date="2022-02-06T14:51:00Z"/>
        </w:rPr>
      </w:pPr>
      <w:r w:rsidRPr="00AA08FD">
        <w:t xml:space="preserve">The Requirements matrix shows the system components that satisfy each of the functional requirements from the SRS document. </w:t>
      </w:r>
    </w:p>
    <w:p w14:paraId="3F7FC3A5" w14:textId="77777777" w:rsidR="00695A21" w:rsidRPr="00AA08FD" w:rsidRDefault="00695A21" w:rsidP="0081134D">
      <w:pPr>
        <w:spacing w:line="360" w:lineRule="auto"/>
        <w:rPr>
          <w:b/>
        </w:rPr>
      </w:pPr>
    </w:p>
    <w:p w14:paraId="481979FC" w14:textId="735D3CE4" w:rsidR="003D38D3" w:rsidRDefault="003D38D3" w:rsidP="0081134D">
      <w:pPr>
        <w:spacing w:line="360" w:lineRule="auto"/>
        <w:rPr>
          <w:ins w:id="340" w:author="Hassan Kyanzi" w:date="2022-01-31T15:09:00Z"/>
        </w:rPr>
      </w:pPr>
      <w:r w:rsidRPr="00AA08FD">
        <w:t xml:space="preserve">Appendices contains the glossary where all the key terms used in this document are defined. </w:t>
      </w:r>
    </w:p>
    <w:p w14:paraId="5AF5EF9C" w14:textId="77777777" w:rsidR="00101274" w:rsidRDefault="00101274" w:rsidP="0081134D">
      <w:pPr>
        <w:spacing w:line="360" w:lineRule="auto"/>
        <w:rPr>
          <w:b/>
        </w:rPr>
      </w:pPr>
    </w:p>
    <w:p w14:paraId="1469A4E5" w14:textId="77777777" w:rsidR="003D38D3" w:rsidRPr="00101274" w:rsidRDefault="003D38D3">
      <w:pPr>
        <w:pStyle w:val="Heading2"/>
        <w:spacing w:line="360" w:lineRule="auto"/>
        <w:jc w:val="both"/>
        <w:pPrChange w:id="341" w:author="Hassan Kyanzi" w:date="2022-02-06T15:12:00Z">
          <w:pPr>
            <w:pStyle w:val="Heading2"/>
            <w:spacing w:line="360" w:lineRule="auto"/>
          </w:pPr>
        </w:pPrChange>
      </w:pPr>
      <w:bookmarkStart w:id="342" w:name="_Toc95057606"/>
      <w:bookmarkStart w:id="343" w:name="_Toc20286"/>
      <w:r w:rsidRPr="00101274">
        <w:t>1.4 Reference Material</w:t>
      </w:r>
      <w:bookmarkEnd w:id="342"/>
    </w:p>
    <w:p w14:paraId="0156DAEE" w14:textId="77777777" w:rsidR="0081134D" w:rsidRPr="0081134D" w:rsidRDefault="003D38D3" w:rsidP="0081134D">
      <w:pPr>
        <w:widowControl w:val="0"/>
        <w:autoSpaceDE w:val="0"/>
        <w:autoSpaceDN w:val="0"/>
        <w:adjustRightInd w:val="0"/>
        <w:spacing w:after="0" w:line="360" w:lineRule="auto"/>
        <w:ind w:left="640" w:hanging="640"/>
        <w:rPr>
          <w:ins w:id="344" w:author="Hassan Kyanzi" w:date="2022-02-06T15:11:00Z"/>
          <w:rFonts w:eastAsiaTheme="minorHAnsi"/>
          <w:noProof/>
          <w:color w:val="auto"/>
          <w:szCs w:val="24"/>
        </w:rPr>
      </w:pPr>
      <w:r>
        <w:t xml:space="preserve"> </w:t>
      </w:r>
      <w:bookmarkEnd w:id="343"/>
      <w:ins w:id="345" w:author="Hassan Kyanzi" w:date="2022-02-06T15:11:00Z">
        <w:r w:rsidR="0081134D" w:rsidRPr="0081134D">
          <w:fldChar w:fldCharType="begin" w:fldLock="1"/>
        </w:r>
        <w:r w:rsidR="0081134D" w:rsidRPr="0081134D">
          <w:instrText xml:space="preserve">ADDIN Mendeley Bibliography CSL_BIBLIOGRAPHY </w:instrText>
        </w:r>
        <w:r w:rsidR="0081134D" w:rsidRPr="0081134D">
          <w:fldChar w:fldCharType="separate"/>
        </w:r>
        <w:r w:rsidR="0081134D" w:rsidRPr="0081134D">
          <w:rPr>
            <w:rFonts w:eastAsiaTheme="minorHAnsi"/>
            <w:noProof/>
            <w:color w:val="auto"/>
            <w:szCs w:val="24"/>
          </w:rPr>
          <w:t>[1]</w:t>
        </w:r>
        <w:r w:rsidR="0081134D" w:rsidRPr="0081134D">
          <w:rPr>
            <w:rFonts w:eastAsiaTheme="minorHAnsi"/>
            <w:noProof/>
            <w:color w:val="auto"/>
            <w:szCs w:val="24"/>
          </w:rPr>
          <w:tab/>
          <w:t>“Maternal Mortality.” https://www.who.int/data/gho/indicator-metadata-registry/imr-details/4622#:~:text=Definition%3A,and site of the pregnancy.</w:t>
        </w:r>
      </w:ins>
    </w:p>
    <w:p w14:paraId="7C19957B" w14:textId="77777777" w:rsidR="0081134D" w:rsidRPr="0081134D" w:rsidRDefault="0081134D">
      <w:pPr>
        <w:widowControl w:val="0"/>
        <w:autoSpaceDE w:val="0"/>
        <w:autoSpaceDN w:val="0"/>
        <w:adjustRightInd w:val="0"/>
        <w:spacing w:after="0" w:line="360" w:lineRule="auto"/>
        <w:ind w:left="640" w:hanging="640"/>
        <w:rPr>
          <w:ins w:id="346" w:author="Hassan Kyanzi" w:date="2022-02-06T15:11:00Z"/>
          <w:rFonts w:eastAsiaTheme="minorHAnsi"/>
          <w:noProof/>
          <w:color w:val="auto"/>
          <w:szCs w:val="24"/>
        </w:rPr>
        <w:pPrChange w:id="347" w:author="Hassan Kyanzi" w:date="2022-02-06T15:12:00Z">
          <w:pPr>
            <w:widowControl w:val="0"/>
            <w:autoSpaceDE w:val="0"/>
            <w:autoSpaceDN w:val="0"/>
            <w:adjustRightInd w:val="0"/>
            <w:spacing w:after="0" w:line="360" w:lineRule="auto"/>
            <w:ind w:left="640" w:hanging="640"/>
            <w:jc w:val="left"/>
          </w:pPr>
        </w:pPrChange>
      </w:pPr>
      <w:ins w:id="348" w:author="Hassan Kyanzi" w:date="2022-02-06T15:11:00Z">
        <w:r w:rsidRPr="0081134D">
          <w:rPr>
            <w:rFonts w:eastAsiaTheme="minorHAnsi"/>
            <w:noProof/>
            <w:color w:val="auto"/>
            <w:szCs w:val="24"/>
          </w:rPr>
          <w:t>[2]</w:t>
        </w:r>
        <w:r w:rsidRPr="0081134D">
          <w:rPr>
            <w:rFonts w:eastAsiaTheme="minorHAnsi"/>
            <w:noProof/>
            <w:color w:val="auto"/>
            <w:szCs w:val="24"/>
          </w:rPr>
          <w:tab/>
          <w:t>sdsn, “Indicators and a Monitoring Framework Launching a data revolution for the Sustainable Development Goals.” https://indicators.report/indicators/i-17/.</w:t>
        </w:r>
      </w:ins>
    </w:p>
    <w:p w14:paraId="7C887DC9" w14:textId="77777777" w:rsidR="0081134D" w:rsidRPr="0081134D" w:rsidRDefault="0081134D">
      <w:pPr>
        <w:widowControl w:val="0"/>
        <w:autoSpaceDE w:val="0"/>
        <w:autoSpaceDN w:val="0"/>
        <w:adjustRightInd w:val="0"/>
        <w:spacing w:after="0" w:line="360" w:lineRule="auto"/>
        <w:ind w:left="640" w:hanging="640"/>
        <w:rPr>
          <w:ins w:id="349" w:author="Hassan Kyanzi" w:date="2022-02-06T15:11:00Z"/>
          <w:rFonts w:eastAsiaTheme="minorHAnsi"/>
          <w:noProof/>
          <w:color w:val="auto"/>
          <w:szCs w:val="24"/>
        </w:rPr>
        <w:pPrChange w:id="350" w:author="Hassan Kyanzi" w:date="2022-02-06T15:12:00Z">
          <w:pPr>
            <w:widowControl w:val="0"/>
            <w:autoSpaceDE w:val="0"/>
            <w:autoSpaceDN w:val="0"/>
            <w:adjustRightInd w:val="0"/>
            <w:spacing w:after="0" w:line="360" w:lineRule="auto"/>
            <w:ind w:left="640" w:hanging="640"/>
            <w:jc w:val="left"/>
          </w:pPr>
        </w:pPrChange>
      </w:pPr>
      <w:ins w:id="351" w:author="Hassan Kyanzi" w:date="2022-02-06T15:11:00Z">
        <w:r w:rsidRPr="0081134D">
          <w:rPr>
            <w:rFonts w:eastAsiaTheme="minorHAnsi"/>
            <w:noProof/>
            <w:color w:val="auto"/>
            <w:szCs w:val="24"/>
          </w:rPr>
          <w:t>[3]</w:t>
        </w:r>
        <w:r w:rsidRPr="0081134D">
          <w:rPr>
            <w:rFonts w:eastAsiaTheme="minorHAnsi"/>
            <w:noProof/>
            <w:color w:val="auto"/>
            <w:szCs w:val="24"/>
          </w:rPr>
          <w:tab/>
          <w:t>MITRE, “No Title,” 2021. https://www.mitre.org/publications/project-stories/can-data-modeling-and-analytics-help-reduce-pregnancy-related-deaths.</w:t>
        </w:r>
      </w:ins>
    </w:p>
    <w:p w14:paraId="1B4E817B" w14:textId="77777777" w:rsidR="0081134D" w:rsidRPr="0081134D" w:rsidRDefault="0081134D">
      <w:pPr>
        <w:widowControl w:val="0"/>
        <w:autoSpaceDE w:val="0"/>
        <w:autoSpaceDN w:val="0"/>
        <w:adjustRightInd w:val="0"/>
        <w:spacing w:after="0" w:line="360" w:lineRule="auto"/>
        <w:ind w:left="640" w:hanging="640"/>
        <w:rPr>
          <w:ins w:id="352" w:author="Hassan Kyanzi" w:date="2022-02-06T15:11:00Z"/>
          <w:rFonts w:eastAsiaTheme="minorHAnsi"/>
          <w:noProof/>
          <w:color w:val="auto"/>
          <w:szCs w:val="24"/>
        </w:rPr>
        <w:pPrChange w:id="353" w:author="Hassan Kyanzi" w:date="2022-02-06T15:12:00Z">
          <w:pPr>
            <w:widowControl w:val="0"/>
            <w:autoSpaceDE w:val="0"/>
            <w:autoSpaceDN w:val="0"/>
            <w:adjustRightInd w:val="0"/>
            <w:spacing w:after="0" w:line="360" w:lineRule="auto"/>
            <w:ind w:left="640" w:hanging="640"/>
            <w:jc w:val="left"/>
          </w:pPr>
        </w:pPrChange>
      </w:pPr>
      <w:ins w:id="354" w:author="Hassan Kyanzi" w:date="2022-02-06T15:11:00Z">
        <w:r w:rsidRPr="0081134D">
          <w:rPr>
            <w:rFonts w:eastAsiaTheme="minorHAnsi"/>
            <w:noProof/>
            <w:color w:val="auto"/>
            <w:szCs w:val="24"/>
          </w:rPr>
          <w:t>[4]</w:t>
        </w:r>
        <w:r w:rsidRPr="0081134D">
          <w:rPr>
            <w:rFonts w:eastAsiaTheme="minorHAnsi"/>
            <w:noProof/>
            <w:color w:val="auto"/>
            <w:szCs w:val="24"/>
          </w:rPr>
          <w:tab/>
          <w:t xml:space="preserve">A. Panel, “Maternal Health: Investing in the lifeline of healthy societies and economies,” </w:t>
        </w:r>
        <w:r w:rsidRPr="0081134D">
          <w:rPr>
            <w:rFonts w:eastAsiaTheme="minorHAnsi"/>
            <w:i/>
            <w:iCs/>
            <w:noProof/>
            <w:color w:val="auto"/>
            <w:szCs w:val="24"/>
          </w:rPr>
          <w:t>Policy Brief. Sept.</w:t>
        </w:r>
        <w:r w:rsidRPr="0081134D">
          <w:rPr>
            <w:rFonts w:eastAsiaTheme="minorHAnsi"/>
            <w:noProof/>
            <w:color w:val="auto"/>
            <w:szCs w:val="24"/>
          </w:rPr>
          <w:t>, no. September, 2010.</w:t>
        </w:r>
      </w:ins>
    </w:p>
    <w:p w14:paraId="2DCA1018" w14:textId="77777777" w:rsidR="0081134D" w:rsidRPr="0081134D" w:rsidRDefault="0081134D">
      <w:pPr>
        <w:widowControl w:val="0"/>
        <w:autoSpaceDE w:val="0"/>
        <w:autoSpaceDN w:val="0"/>
        <w:adjustRightInd w:val="0"/>
        <w:spacing w:after="0" w:line="360" w:lineRule="auto"/>
        <w:ind w:left="640" w:hanging="640"/>
        <w:rPr>
          <w:ins w:id="355" w:author="Hassan Kyanzi" w:date="2022-02-06T15:11:00Z"/>
          <w:rFonts w:eastAsiaTheme="minorHAnsi"/>
          <w:noProof/>
          <w:color w:val="auto"/>
          <w:szCs w:val="24"/>
        </w:rPr>
        <w:pPrChange w:id="356" w:author="Hassan Kyanzi" w:date="2022-02-06T15:12:00Z">
          <w:pPr>
            <w:widowControl w:val="0"/>
            <w:autoSpaceDE w:val="0"/>
            <w:autoSpaceDN w:val="0"/>
            <w:adjustRightInd w:val="0"/>
            <w:spacing w:after="0" w:line="360" w:lineRule="auto"/>
            <w:ind w:left="640" w:hanging="640"/>
            <w:jc w:val="left"/>
          </w:pPr>
        </w:pPrChange>
      </w:pPr>
      <w:ins w:id="357" w:author="Hassan Kyanzi" w:date="2022-02-06T15:11:00Z">
        <w:r w:rsidRPr="0081134D">
          <w:rPr>
            <w:rFonts w:eastAsiaTheme="minorHAnsi"/>
            <w:noProof/>
            <w:color w:val="auto"/>
            <w:szCs w:val="24"/>
          </w:rPr>
          <w:t>[5]</w:t>
        </w:r>
        <w:r w:rsidRPr="0081134D">
          <w:rPr>
            <w:rFonts w:eastAsiaTheme="minorHAnsi"/>
            <w:noProof/>
            <w:color w:val="auto"/>
            <w:szCs w:val="24"/>
          </w:rPr>
          <w:tab/>
          <w:t xml:space="preserve">WHO, “Maternal mortality Evidance brief,” </w:t>
        </w:r>
        <w:r w:rsidRPr="0081134D">
          <w:rPr>
            <w:rFonts w:eastAsiaTheme="minorHAnsi"/>
            <w:i/>
            <w:iCs/>
            <w:noProof/>
            <w:color w:val="auto"/>
            <w:szCs w:val="24"/>
          </w:rPr>
          <w:t>Matern. Mortal.</w:t>
        </w:r>
        <w:r w:rsidRPr="0081134D">
          <w:rPr>
            <w:rFonts w:eastAsiaTheme="minorHAnsi"/>
            <w:noProof/>
            <w:color w:val="auto"/>
            <w:szCs w:val="24"/>
          </w:rPr>
          <w:t>, no. 1, 2017.</w:t>
        </w:r>
      </w:ins>
    </w:p>
    <w:p w14:paraId="3BD83C57" w14:textId="1C8C8A7E" w:rsidR="0081134D" w:rsidRDefault="0081134D">
      <w:pPr>
        <w:widowControl w:val="0"/>
        <w:autoSpaceDE w:val="0"/>
        <w:autoSpaceDN w:val="0"/>
        <w:adjustRightInd w:val="0"/>
        <w:spacing w:after="0" w:line="360" w:lineRule="auto"/>
        <w:ind w:left="640" w:hanging="640"/>
        <w:rPr>
          <w:ins w:id="358" w:author="Hassan Kyanzi" w:date="2022-02-06T15:12:00Z"/>
          <w:rFonts w:eastAsiaTheme="minorHAnsi"/>
          <w:noProof/>
          <w:color w:val="auto"/>
          <w:szCs w:val="24"/>
        </w:rPr>
        <w:pPrChange w:id="359" w:author="Hassan Kyanzi" w:date="2022-02-06T15:12:00Z">
          <w:pPr>
            <w:widowControl w:val="0"/>
            <w:autoSpaceDE w:val="0"/>
            <w:autoSpaceDN w:val="0"/>
            <w:adjustRightInd w:val="0"/>
            <w:spacing w:after="0" w:line="360" w:lineRule="auto"/>
            <w:ind w:left="640" w:hanging="640"/>
            <w:jc w:val="left"/>
          </w:pPr>
        </w:pPrChange>
      </w:pPr>
      <w:ins w:id="360" w:author="Hassan Kyanzi" w:date="2022-02-06T15:11:00Z">
        <w:r w:rsidRPr="0081134D">
          <w:rPr>
            <w:rFonts w:eastAsiaTheme="minorHAnsi"/>
            <w:noProof/>
            <w:color w:val="auto"/>
            <w:szCs w:val="24"/>
          </w:rPr>
          <w:t>[6]</w:t>
        </w:r>
        <w:r w:rsidRPr="0081134D">
          <w:rPr>
            <w:rFonts w:eastAsiaTheme="minorHAnsi"/>
            <w:noProof/>
            <w:color w:val="auto"/>
            <w:szCs w:val="24"/>
          </w:rPr>
          <w:tab/>
          <w:t>M. of Health, “No Title.” https://hmis.health.go.ug/dhis-web-commons/security/login.action (accessed Aug. 20, 2021).</w:t>
        </w:r>
      </w:ins>
    </w:p>
    <w:p w14:paraId="56A9C5EF" w14:textId="77777777" w:rsidR="0081134D" w:rsidRPr="0081134D" w:rsidRDefault="0081134D">
      <w:pPr>
        <w:widowControl w:val="0"/>
        <w:autoSpaceDE w:val="0"/>
        <w:autoSpaceDN w:val="0"/>
        <w:adjustRightInd w:val="0"/>
        <w:spacing w:after="0" w:line="360" w:lineRule="auto"/>
        <w:ind w:left="640" w:hanging="640"/>
        <w:rPr>
          <w:ins w:id="361" w:author="Hassan Kyanzi" w:date="2022-02-06T15:11:00Z"/>
          <w:rFonts w:eastAsiaTheme="minorHAnsi"/>
          <w:noProof/>
          <w:color w:val="auto"/>
        </w:rPr>
        <w:pPrChange w:id="362" w:author="Hassan Kyanzi" w:date="2022-02-06T15:12:00Z">
          <w:pPr>
            <w:widowControl w:val="0"/>
            <w:autoSpaceDE w:val="0"/>
            <w:autoSpaceDN w:val="0"/>
            <w:adjustRightInd w:val="0"/>
            <w:spacing w:after="0" w:line="360" w:lineRule="auto"/>
            <w:ind w:left="640" w:hanging="640"/>
            <w:jc w:val="left"/>
          </w:pPr>
        </w:pPrChange>
      </w:pPr>
    </w:p>
    <w:p w14:paraId="1FE6A570" w14:textId="25FDECC1" w:rsidR="00370E07" w:rsidDel="0081134D" w:rsidRDefault="0081134D">
      <w:pPr>
        <w:widowControl w:val="0"/>
        <w:autoSpaceDE w:val="0"/>
        <w:autoSpaceDN w:val="0"/>
        <w:adjustRightInd w:val="0"/>
        <w:spacing w:after="0" w:line="360" w:lineRule="auto"/>
        <w:ind w:left="640" w:hanging="640"/>
        <w:rPr>
          <w:del w:id="363" w:author="Hassan Kyanzi" w:date="2022-02-06T15:11:00Z"/>
          <w:b/>
          <w:sz w:val="28"/>
        </w:rPr>
      </w:pPr>
      <w:ins w:id="364" w:author="Hassan Kyanzi" w:date="2022-02-06T15:11:00Z">
        <w:r w:rsidRPr="0081134D">
          <w:rPr>
            <w:b/>
            <w:sz w:val="28"/>
          </w:rPr>
          <w:fldChar w:fldCharType="end"/>
        </w:r>
      </w:ins>
      <w:del w:id="365" w:author="Hassan Kyanzi" w:date="2022-02-06T15:11:00Z">
        <w:r w:rsidR="003D38D3" w:rsidRPr="0081134D" w:rsidDel="0081134D">
          <w:rPr>
            <w:b/>
            <w:bCs/>
            <w:rPrChange w:id="366" w:author="Hassan Kyanzi" w:date="2022-02-06T15:11:00Z">
              <w:rPr/>
            </w:rPrChange>
          </w:rPr>
          <w:fldChar w:fldCharType="begin" w:fldLock="1"/>
        </w:r>
        <w:r w:rsidR="003D38D3" w:rsidRPr="0081134D" w:rsidDel="0081134D">
          <w:rPr>
            <w:b/>
            <w:bCs/>
            <w:rPrChange w:id="367" w:author="Hassan Kyanzi" w:date="2022-02-06T15:11:00Z">
              <w:rPr/>
            </w:rPrChange>
          </w:rPr>
          <w:delInstrText xml:space="preserve">ADDIN Mendeley Bibliography CSL_BIBLIOGRAPHY </w:delInstrText>
        </w:r>
        <w:r w:rsidR="003D38D3" w:rsidRPr="0081134D" w:rsidDel="0081134D">
          <w:rPr>
            <w:b/>
            <w:bCs/>
            <w:rPrChange w:id="368" w:author="Hassan Kyanzi" w:date="2022-02-06T15:11:00Z">
              <w:rPr/>
            </w:rPrChange>
          </w:rPr>
          <w:fldChar w:fldCharType="separate"/>
        </w:r>
        <w:r w:rsidR="00370E07" w:rsidRPr="0081134D" w:rsidDel="0081134D">
          <w:rPr>
            <w:b/>
            <w:bCs/>
            <w:noProof/>
            <w:szCs w:val="24"/>
            <w:rPrChange w:id="369" w:author="Hassan Kyanzi" w:date="2022-02-06T15:11:00Z">
              <w:rPr>
                <w:noProof/>
                <w:szCs w:val="24"/>
              </w:rPr>
            </w:rPrChange>
          </w:rPr>
          <w:delText>[1]</w:delText>
        </w:r>
        <w:r w:rsidR="00370E07" w:rsidRPr="0081134D" w:rsidDel="0081134D">
          <w:rPr>
            <w:b/>
            <w:bCs/>
            <w:noProof/>
            <w:szCs w:val="24"/>
            <w:rPrChange w:id="370" w:author="Hassan Kyanzi" w:date="2022-02-06T15:11:00Z">
              <w:rPr>
                <w:noProof/>
                <w:szCs w:val="24"/>
              </w:rPr>
            </w:rPrChange>
          </w:rPr>
          <w:tab/>
          <w:delText>“Maternal Mortality.” https://www.who.int/data/gho/indicator-metadata-registry/imr-details/4622#:~:text=Definition%3A,and site of the pregnancy.</w:delText>
        </w:r>
      </w:del>
    </w:p>
    <w:p w14:paraId="19706F26" w14:textId="7D63DA07" w:rsidR="0081134D" w:rsidRDefault="0081134D" w:rsidP="0081134D">
      <w:pPr>
        <w:widowControl w:val="0"/>
        <w:autoSpaceDE w:val="0"/>
        <w:autoSpaceDN w:val="0"/>
        <w:adjustRightInd w:val="0"/>
        <w:spacing w:after="0" w:line="360" w:lineRule="auto"/>
        <w:ind w:left="640" w:hanging="640"/>
        <w:rPr>
          <w:ins w:id="371" w:author="Hassan Kyanzi" w:date="2022-02-06T15:11:00Z"/>
          <w:b/>
          <w:sz w:val="28"/>
        </w:rPr>
      </w:pPr>
    </w:p>
    <w:p w14:paraId="7AB04290" w14:textId="3547C972" w:rsidR="0081134D" w:rsidRDefault="0081134D" w:rsidP="0081134D">
      <w:pPr>
        <w:widowControl w:val="0"/>
        <w:autoSpaceDE w:val="0"/>
        <w:autoSpaceDN w:val="0"/>
        <w:adjustRightInd w:val="0"/>
        <w:spacing w:after="0" w:line="360" w:lineRule="auto"/>
        <w:ind w:left="640" w:hanging="640"/>
        <w:rPr>
          <w:ins w:id="372" w:author="Hassan Kyanzi" w:date="2022-02-06T15:11:00Z"/>
          <w:b/>
          <w:sz w:val="28"/>
        </w:rPr>
      </w:pPr>
    </w:p>
    <w:p w14:paraId="1E07F395" w14:textId="6CCE40DF" w:rsidR="0081134D" w:rsidRDefault="0081134D" w:rsidP="0081134D">
      <w:pPr>
        <w:widowControl w:val="0"/>
        <w:autoSpaceDE w:val="0"/>
        <w:autoSpaceDN w:val="0"/>
        <w:adjustRightInd w:val="0"/>
        <w:spacing w:after="0" w:line="360" w:lineRule="auto"/>
        <w:ind w:left="640" w:hanging="640"/>
        <w:rPr>
          <w:ins w:id="373" w:author="Hassan Kyanzi" w:date="2022-02-06T15:11:00Z"/>
          <w:b/>
          <w:sz w:val="28"/>
        </w:rPr>
      </w:pPr>
    </w:p>
    <w:p w14:paraId="3F9B9B54" w14:textId="77777777" w:rsidR="0081134D" w:rsidRPr="0081134D" w:rsidRDefault="0081134D" w:rsidP="0081134D">
      <w:pPr>
        <w:widowControl w:val="0"/>
        <w:autoSpaceDE w:val="0"/>
        <w:autoSpaceDN w:val="0"/>
        <w:adjustRightInd w:val="0"/>
        <w:spacing w:after="0" w:line="360" w:lineRule="auto"/>
        <w:ind w:left="640" w:hanging="640"/>
        <w:rPr>
          <w:ins w:id="374" w:author="Hassan Kyanzi" w:date="2022-02-06T15:11:00Z"/>
          <w:b/>
          <w:bCs/>
          <w:noProof/>
          <w:szCs w:val="24"/>
          <w:rPrChange w:id="375" w:author="Hassan Kyanzi" w:date="2022-02-06T15:11:00Z">
            <w:rPr>
              <w:ins w:id="376" w:author="Hassan Kyanzi" w:date="2022-02-06T15:11:00Z"/>
              <w:noProof/>
              <w:szCs w:val="24"/>
            </w:rPr>
          </w:rPrChange>
        </w:rPr>
      </w:pPr>
    </w:p>
    <w:p w14:paraId="6E6581D7" w14:textId="5131CDD5" w:rsidR="00370E07" w:rsidRPr="0081134D" w:rsidDel="0081134D" w:rsidRDefault="00370E07">
      <w:pPr>
        <w:widowControl w:val="0"/>
        <w:autoSpaceDE w:val="0"/>
        <w:autoSpaceDN w:val="0"/>
        <w:adjustRightInd w:val="0"/>
        <w:spacing w:after="0" w:line="360" w:lineRule="auto"/>
        <w:ind w:left="640" w:hanging="640"/>
        <w:rPr>
          <w:del w:id="377" w:author="Hassan Kyanzi" w:date="2022-02-06T15:11:00Z"/>
          <w:b/>
          <w:bCs/>
          <w:noProof/>
          <w:szCs w:val="24"/>
          <w:rPrChange w:id="378" w:author="Hassan Kyanzi" w:date="2022-02-06T15:11:00Z">
            <w:rPr>
              <w:del w:id="379" w:author="Hassan Kyanzi" w:date="2022-02-06T15:11:00Z"/>
              <w:noProof/>
              <w:szCs w:val="24"/>
            </w:rPr>
          </w:rPrChange>
        </w:rPr>
      </w:pPr>
      <w:del w:id="380" w:author="Hassan Kyanzi" w:date="2022-02-06T15:11:00Z">
        <w:r w:rsidRPr="0081134D" w:rsidDel="0081134D">
          <w:rPr>
            <w:b/>
            <w:bCs/>
            <w:noProof/>
            <w:szCs w:val="24"/>
            <w:rPrChange w:id="381" w:author="Hassan Kyanzi" w:date="2022-02-06T15:11:00Z">
              <w:rPr>
                <w:noProof/>
                <w:szCs w:val="24"/>
              </w:rPr>
            </w:rPrChange>
          </w:rPr>
          <w:delText>[2]</w:delText>
        </w:r>
        <w:r w:rsidRPr="0081134D" w:rsidDel="0081134D">
          <w:rPr>
            <w:b/>
            <w:bCs/>
            <w:noProof/>
            <w:szCs w:val="24"/>
            <w:rPrChange w:id="382" w:author="Hassan Kyanzi" w:date="2022-02-06T15:11:00Z">
              <w:rPr>
                <w:noProof/>
                <w:szCs w:val="24"/>
              </w:rPr>
            </w:rPrChange>
          </w:rPr>
          <w:tab/>
          <w:delText>sdsn, “Indicators and a Monitoring Framework Launching a data revolution for the Sustainable Development Goals.” https://indicators.report/indicators/i-17/.</w:delText>
        </w:r>
      </w:del>
    </w:p>
    <w:p w14:paraId="4733123C" w14:textId="04D3E549" w:rsidR="00370E07" w:rsidRPr="0081134D" w:rsidDel="0081134D" w:rsidRDefault="00370E07">
      <w:pPr>
        <w:widowControl w:val="0"/>
        <w:autoSpaceDE w:val="0"/>
        <w:autoSpaceDN w:val="0"/>
        <w:adjustRightInd w:val="0"/>
        <w:spacing w:after="0" w:line="360" w:lineRule="auto"/>
        <w:ind w:left="640" w:hanging="640"/>
        <w:rPr>
          <w:del w:id="383" w:author="Hassan Kyanzi" w:date="2022-02-06T15:11:00Z"/>
          <w:b/>
          <w:bCs/>
          <w:noProof/>
          <w:rPrChange w:id="384" w:author="Hassan Kyanzi" w:date="2022-02-06T15:11:00Z">
            <w:rPr>
              <w:del w:id="385" w:author="Hassan Kyanzi" w:date="2022-02-06T15:11:00Z"/>
              <w:noProof/>
            </w:rPr>
          </w:rPrChange>
        </w:rPr>
      </w:pPr>
      <w:del w:id="386" w:author="Hassan Kyanzi" w:date="2022-02-06T15:11:00Z">
        <w:r w:rsidRPr="0081134D" w:rsidDel="0081134D">
          <w:rPr>
            <w:b/>
            <w:bCs/>
            <w:noProof/>
            <w:szCs w:val="24"/>
            <w:rPrChange w:id="387" w:author="Hassan Kyanzi" w:date="2022-02-06T15:11:00Z">
              <w:rPr>
                <w:noProof/>
                <w:szCs w:val="24"/>
              </w:rPr>
            </w:rPrChange>
          </w:rPr>
          <w:delText>[3]</w:delText>
        </w:r>
        <w:r w:rsidRPr="0081134D" w:rsidDel="0081134D">
          <w:rPr>
            <w:b/>
            <w:bCs/>
            <w:noProof/>
            <w:szCs w:val="24"/>
            <w:rPrChange w:id="388" w:author="Hassan Kyanzi" w:date="2022-02-06T15:11:00Z">
              <w:rPr>
                <w:noProof/>
                <w:szCs w:val="24"/>
              </w:rPr>
            </w:rPrChange>
          </w:rPr>
          <w:tab/>
          <w:delText>MITRE, “No Title,” 2021. https://www.mitre.org/publications/project-stories/can-data-modeling-and-analytics-help-reduce-pregnancy-related-deaths.</w:delText>
        </w:r>
      </w:del>
    </w:p>
    <w:p w14:paraId="30D4D19E" w14:textId="0C005A14" w:rsidR="003D38D3" w:rsidRPr="0081134D" w:rsidDel="0081134D" w:rsidRDefault="003D38D3">
      <w:pPr>
        <w:widowControl w:val="0"/>
        <w:autoSpaceDE w:val="0"/>
        <w:autoSpaceDN w:val="0"/>
        <w:adjustRightInd w:val="0"/>
        <w:spacing w:after="0" w:line="360" w:lineRule="auto"/>
        <w:ind w:left="640" w:hanging="640"/>
        <w:rPr>
          <w:del w:id="389" w:author="Hassan Kyanzi" w:date="2022-02-06T15:11:00Z"/>
          <w:b/>
          <w:bCs/>
          <w:rPrChange w:id="390" w:author="Hassan Kyanzi" w:date="2022-02-06T15:11:00Z">
            <w:rPr>
              <w:del w:id="391" w:author="Hassan Kyanzi" w:date="2022-02-06T15:11:00Z"/>
            </w:rPr>
          </w:rPrChange>
        </w:rPr>
        <w:pPrChange w:id="392" w:author="Hassan Kyanzi" w:date="2022-02-06T15:12:00Z">
          <w:pPr>
            <w:spacing w:line="360" w:lineRule="auto"/>
          </w:pPr>
        </w:pPrChange>
      </w:pPr>
      <w:del w:id="393" w:author="Hassan Kyanzi" w:date="2022-02-06T15:11:00Z">
        <w:r w:rsidRPr="0081134D" w:rsidDel="0081134D">
          <w:rPr>
            <w:b/>
            <w:bCs/>
            <w:rPrChange w:id="394" w:author="Hassan Kyanzi" w:date="2022-02-06T15:11:00Z">
              <w:rPr/>
            </w:rPrChange>
          </w:rPr>
          <w:fldChar w:fldCharType="end"/>
        </w:r>
      </w:del>
    </w:p>
    <w:p w14:paraId="6F7A72A9" w14:textId="31D5DEB3" w:rsidR="003D38D3" w:rsidRPr="000D4FF3" w:rsidRDefault="003D38D3">
      <w:pPr>
        <w:widowControl w:val="0"/>
        <w:autoSpaceDE w:val="0"/>
        <w:autoSpaceDN w:val="0"/>
        <w:adjustRightInd w:val="0"/>
        <w:spacing w:after="0" w:line="360" w:lineRule="auto"/>
        <w:ind w:left="640" w:hanging="640"/>
        <w:rPr>
          <w:bCs/>
        </w:rPr>
        <w:pPrChange w:id="395" w:author="Hassan Kyanzi" w:date="2022-02-06T15:12:00Z">
          <w:pPr>
            <w:pStyle w:val="Heading2"/>
            <w:spacing w:line="360" w:lineRule="auto"/>
          </w:pPr>
        </w:pPrChange>
      </w:pPr>
      <w:bookmarkStart w:id="396" w:name="_Toc20287"/>
      <w:r w:rsidRPr="0081134D">
        <w:rPr>
          <w:b/>
          <w:bCs/>
          <w:rPrChange w:id="397" w:author="Hassan Kyanzi" w:date="2022-02-06T15:11:00Z">
            <w:rPr>
              <w:b w:val="0"/>
            </w:rPr>
          </w:rPrChange>
        </w:rPr>
        <w:t xml:space="preserve">1.5 Definitions and Acronyms  </w:t>
      </w:r>
      <w:bookmarkEnd w:id="396"/>
    </w:p>
    <w:p w14:paraId="74CD4261" w14:textId="50C04301" w:rsidR="002A0979" w:rsidRDefault="002A0979" w:rsidP="0081134D">
      <w:pPr>
        <w:spacing w:line="360" w:lineRule="auto"/>
        <w:rPr>
          <w:ins w:id="398" w:author="Hassan Kyanzi" w:date="2022-02-06T14:52:00Z"/>
        </w:rPr>
      </w:pPr>
      <w:r>
        <w:t>DHIS2-</w:t>
      </w:r>
      <w:r w:rsidRPr="002A0979">
        <w:t>District Health Information Software 2 </w:t>
      </w:r>
    </w:p>
    <w:p w14:paraId="7AD758FF" w14:textId="77777777" w:rsidR="00695A21" w:rsidRDefault="00695A21">
      <w:pPr>
        <w:spacing w:line="360" w:lineRule="auto"/>
        <w:pPrChange w:id="399" w:author="Hassan Kyanzi" w:date="2022-02-06T15:12:00Z">
          <w:pPr/>
        </w:pPrChange>
      </w:pPr>
    </w:p>
    <w:p w14:paraId="26C47965" w14:textId="08C53A32" w:rsidR="002A0979" w:rsidRDefault="002A0979" w:rsidP="0081134D">
      <w:pPr>
        <w:spacing w:line="360" w:lineRule="auto"/>
        <w:rPr>
          <w:ins w:id="400" w:author="Hassan Kyanzi" w:date="2022-02-06T14:52:00Z"/>
        </w:rPr>
      </w:pPr>
      <w:r>
        <w:t>MMRPAS- Maternal Mortality Rate Prediction and Advisory System.</w:t>
      </w:r>
    </w:p>
    <w:p w14:paraId="11564D3C" w14:textId="77777777" w:rsidR="00695A21" w:rsidRDefault="00695A21">
      <w:pPr>
        <w:spacing w:line="360" w:lineRule="auto"/>
        <w:pPrChange w:id="401" w:author="Hassan Kyanzi" w:date="2022-02-06T15:12:00Z">
          <w:pPr/>
        </w:pPrChange>
      </w:pPr>
    </w:p>
    <w:p w14:paraId="3C69F7D7" w14:textId="0EFABE07" w:rsidR="00DE0393" w:rsidRDefault="00DE0393">
      <w:pPr>
        <w:spacing w:line="360" w:lineRule="auto"/>
        <w:rPr>
          <w:ins w:id="402" w:author="Hassan Kyanzi" w:date="2022-01-31T15:09:00Z"/>
        </w:rPr>
        <w:pPrChange w:id="403" w:author="Hassan Kyanzi" w:date="2022-02-06T15:12:00Z">
          <w:pPr/>
        </w:pPrChange>
      </w:pPr>
      <w:r>
        <w:t xml:space="preserve">W.H.O- World Health </w:t>
      </w:r>
      <w:r w:rsidR="007F4D11">
        <w:t>Organization</w:t>
      </w:r>
    </w:p>
    <w:p w14:paraId="5F40C76A" w14:textId="7CD5FA9F" w:rsidR="00101274" w:rsidRPr="002A0979" w:rsidDel="00101274" w:rsidRDefault="00101274" w:rsidP="002A0979">
      <w:pPr>
        <w:rPr>
          <w:del w:id="404" w:author="Hassan Kyanzi" w:date="2022-01-31T15:09:00Z"/>
        </w:rPr>
      </w:pPr>
    </w:p>
    <w:p w14:paraId="478DBC8C" w14:textId="6BDAC170" w:rsidR="003D38D3" w:rsidDel="00101274" w:rsidRDefault="003D38D3" w:rsidP="003D38D3">
      <w:pPr>
        <w:spacing w:line="360" w:lineRule="auto"/>
        <w:rPr>
          <w:del w:id="405" w:author="Hassan Kyanzi" w:date="2022-01-31T15:09:00Z"/>
        </w:rPr>
      </w:pPr>
    </w:p>
    <w:p w14:paraId="23872A24" w14:textId="53E338F5" w:rsidR="003D38D3" w:rsidRDefault="003D38D3">
      <w:pPr>
        <w:pStyle w:val="Heading1"/>
        <w:spacing w:line="360" w:lineRule="auto"/>
        <w:ind w:left="11" w:hanging="11"/>
        <w:pPrChange w:id="406" w:author="Hassan Kyanzi" w:date="2022-01-31T15:09:00Z">
          <w:pPr>
            <w:pStyle w:val="Heading1"/>
            <w:spacing w:line="360" w:lineRule="auto"/>
          </w:pPr>
        </w:pPrChange>
      </w:pPr>
      <w:bookmarkStart w:id="407" w:name="_Toc95057607"/>
      <w:bookmarkStart w:id="408" w:name="_Toc20288"/>
      <w:r>
        <w:t>2</w:t>
      </w:r>
      <w:r w:rsidRPr="00101274">
        <w:t>. SYSTEM OVERVIEW</w:t>
      </w:r>
      <w:bookmarkEnd w:id="407"/>
      <w:r>
        <w:t xml:space="preserve"> </w:t>
      </w:r>
      <w:bookmarkEnd w:id="408"/>
    </w:p>
    <w:p w14:paraId="0C12BF6D" w14:textId="58D6CF55" w:rsidR="00370E07" w:rsidRDefault="00DE0393">
      <w:pPr>
        <w:spacing w:line="360" w:lineRule="auto"/>
        <w:ind w:left="11" w:hanging="11"/>
        <w:pPrChange w:id="409" w:author="Hassan Kyanzi" w:date="2022-01-31T15:09:00Z">
          <w:pPr/>
        </w:pPrChange>
      </w:pPr>
      <w:r>
        <w:t>W.H.O defines Maternal mortality as t</w:t>
      </w:r>
      <w:r w:rsidRPr="00DE0393">
        <w:t>he annual numb</w:t>
      </w:r>
      <w:r>
        <w:t>e</w:t>
      </w:r>
      <w:r w:rsidRPr="00DE0393">
        <w:t>r of female deaths from any cause related to or aggravated by pregnancy or its management (excluding accidental or incidental causes) during pregnancy and childbirth or within 42 days of termination of pregnancy, irrespective of the duration and site of the pregnancy.</w:t>
      </w:r>
      <w:r w:rsidR="007F4D11">
        <w:fldChar w:fldCharType="begin" w:fldLock="1"/>
      </w:r>
      <w:r w:rsidR="00370E07">
        <w:instrText>ADDIN CSL_CITATION {"citationItems":[{"id":"ITEM-1","itemData":{"URL":"https://www.who.int/data/gho/indicator-metadata-registry/imr-details/4622#:~:text=Definition%3A,and site of the pregnancy.","id":"ITEM-1","issued":{"date-parts":[["0"]]},"title":"Maternal Mortality","type":"webpage"},"uris":["http://www.mendeley.com/documents/?uuid=a87c5f3c-25a7-491e-bd96-7dd9febb6250"]}],"mendeley":{"formattedCitation":"[1]","plainTextFormattedCitation":"[1]","previouslyFormattedCitation":"[1]"},"properties":{"noteIndex":0},"schema":"https://github.com/citation-style-language/schema/raw/master/csl-citation.json"}</w:instrText>
      </w:r>
      <w:r w:rsidR="007F4D11">
        <w:fldChar w:fldCharType="separate"/>
      </w:r>
      <w:r w:rsidR="007F4D11" w:rsidRPr="007F4D11">
        <w:rPr>
          <w:noProof/>
        </w:rPr>
        <w:t>[1]</w:t>
      </w:r>
      <w:r w:rsidR="007F4D11">
        <w:fldChar w:fldCharType="end"/>
      </w:r>
      <w:r w:rsidR="007F4D11">
        <w:t xml:space="preserve">. </w:t>
      </w:r>
      <w:r w:rsidR="0079747C" w:rsidRPr="0079747C">
        <w:t xml:space="preserve">The maternal mortality ratio is the </w:t>
      </w:r>
      <w:r w:rsidR="0079747C">
        <w:t>yearly</w:t>
      </w:r>
      <w:r w:rsidR="0079747C" w:rsidRPr="0079747C">
        <w:t xml:space="preserve"> number of maternal deaths from any cause related to or aggravated by pregnancy or its management (excluding accidental or incidental causes) during pregnancy, childbirth, or within 42 days of termination of pregnancy, per 100,000 live births per year. The maternal mortality rate is the number of maternal deaths in a population divided by the number of women of reproductive age. It captures the likelihood of both becoming pregnant and dying during pregnancy (including deaths up to six weeks after delivery).</w:t>
      </w:r>
      <w:r w:rsidR="00370E07">
        <w:fldChar w:fldCharType="begin" w:fldLock="1"/>
      </w:r>
      <w:r w:rsidR="00370E07">
        <w:instrText>ADDIN CSL_CITATION {"citationItems":[{"id":"ITEM-1","itemData":{"URL":"https://indicators.report/indicators/i-17/","author":[{"dropping-particle":"","family":"sdsn","given":"","non-dropping-particle":"","parse-names":false,"suffix":""}],"id":"ITEM-1","issued":{"date-parts":[["0"]]},"title":"Indicators and a Monitoring Framework Launching a data revolution for the Sustainable Development Goals","type":"webpage"},"uris":["http://www.mendeley.com/documents/?uuid=9f3f0c6e-4e66-4b54-87a9-4e1928ebb2a1"]}],"mendeley":{"formattedCitation":"[2]","plainTextFormattedCitation":"[2]"},"properties":{"noteIndex":0},"schema":"https://github.com/citation-style-language/schema/raw/master/csl-citation.json"}</w:instrText>
      </w:r>
      <w:r w:rsidR="00370E07">
        <w:fldChar w:fldCharType="separate"/>
      </w:r>
      <w:r w:rsidR="00370E07" w:rsidRPr="00370E07">
        <w:rPr>
          <w:noProof/>
        </w:rPr>
        <w:t>[2]</w:t>
      </w:r>
      <w:r w:rsidR="00370E07">
        <w:fldChar w:fldCharType="end"/>
      </w:r>
    </w:p>
    <w:p w14:paraId="43DCE451" w14:textId="77777777" w:rsidR="008A54F7" w:rsidRDefault="008A54F7">
      <w:pPr>
        <w:spacing w:line="360" w:lineRule="auto"/>
        <w:ind w:left="11" w:hanging="11"/>
        <w:pPrChange w:id="410" w:author="Hassan Kyanzi" w:date="2022-01-31T15:09:00Z">
          <w:pPr/>
        </w:pPrChange>
      </w:pPr>
    </w:p>
    <w:p w14:paraId="43D2A338" w14:textId="159CE5F3" w:rsidR="00323DF3" w:rsidRPr="00505521" w:rsidRDefault="00505521">
      <w:pPr>
        <w:spacing w:line="360" w:lineRule="auto"/>
        <w:ind w:left="11" w:hanging="11"/>
        <w:pPrChange w:id="411" w:author="Hassan Kyanzi" w:date="2022-01-31T15:09:00Z">
          <w:pPr/>
        </w:pPrChange>
      </w:pPr>
      <w:r>
        <w:t xml:space="preserve">We would like to tackle this maternal mortality problem </w:t>
      </w:r>
      <w:r w:rsidR="008A54F7">
        <w:t xml:space="preserve">by </w:t>
      </w:r>
      <w:r w:rsidR="008A54F7" w:rsidRPr="00505521">
        <w:t>combining</w:t>
      </w:r>
      <w:r w:rsidRPr="00505521">
        <w:t xml:space="preserve"> expertise in </w:t>
      </w:r>
      <w:r>
        <w:t xml:space="preserve">maternal health </w:t>
      </w:r>
      <w:r w:rsidR="008A54F7">
        <w:t>care,</w:t>
      </w:r>
      <w:r w:rsidRPr="00505521">
        <w:t xml:space="preserve"> data analytics, and modeling and simulation.</w:t>
      </w:r>
      <w:r w:rsidR="008A54F7">
        <w:t xml:space="preserve"> Most maternal health professionals agree that maternal mortality can be controlled by timely and proper interventions.</w:t>
      </w:r>
      <w:r w:rsidR="00323DF3">
        <w:t xml:space="preserve"> We </w:t>
      </w:r>
      <w:del w:id="412" w:author="Hassan Kyanzi" w:date="2022-02-06T14:56:00Z">
        <w:r w:rsidR="00323DF3" w:rsidDel="004E6909">
          <w:delText>shall start by identifyi</w:delText>
        </w:r>
      </w:del>
      <w:ins w:id="413" w:author="Hassan Kyanzi" w:date="2022-02-06T14:56:00Z">
        <w:r w:rsidR="004E6909">
          <w:t xml:space="preserve">found out that the </w:t>
        </w:r>
      </w:ins>
      <w:del w:id="414" w:author="Hassan Kyanzi" w:date="2022-02-06T14:56:00Z">
        <w:r w:rsidR="00323DF3" w:rsidDel="004E6909">
          <w:delText>ng the</w:delText>
        </w:r>
      </w:del>
      <w:r w:rsidR="00323DF3">
        <w:t xml:space="preserve"> reasons behind big numbers in impoverished regions of Uganda</w:t>
      </w:r>
      <w:ins w:id="415" w:author="Hassan Kyanzi" w:date="2022-02-06T14:56:00Z">
        <w:r w:rsidR="004E6909">
          <w:t xml:space="preserve"> is lack of access to </w:t>
        </w:r>
      </w:ins>
      <w:ins w:id="416" w:author="Hassan Kyanzi" w:date="2022-02-06T14:57:00Z">
        <w:r w:rsidR="004E6909">
          <w:t xml:space="preserve">quality maternal health care and maternal health care </w:t>
        </w:r>
      </w:ins>
      <w:del w:id="417" w:author="Hassan Kyanzi" w:date="2022-02-06T14:56:00Z">
        <w:r w:rsidR="00323DF3" w:rsidDel="004E6909">
          <w:delText xml:space="preserve">. </w:delText>
        </w:r>
      </w:del>
      <w:del w:id="418" w:author="Hassan Kyanzi" w:date="2022-02-06T14:57:00Z">
        <w:r w:rsidR="00323DF3" w:rsidDel="004E6909">
          <w:delText>We</w:delText>
        </w:r>
      </w:del>
      <w:ins w:id="419" w:author="Hassan Kyanzi" w:date="2022-02-06T14:57:00Z">
        <w:r w:rsidR="004E6909">
          <w:t>information. We</w:t>
        </w:r>
      </w:ins>
      <w:r w:rsidR="00323DF3">
        <w:t xml:space="preserve"> </w:t>
      </w:r>
      <w:del w:id="420" w:author="Hassan Kyanzi" w:date="2022-02-06T14:57:00Z">
        <w:r w:rsidR="00323DF3" w:rsidDel="004E6909">
          <w:delText xml:space="preserve">shall </w:delText>
        </w:r>
      </w:del>
      <w:r w:rsidR="00323DF3">
        <w:t>start</w:t>
      </w:r>
      <w:ins w:id="421" w:author="Hassan Kyanzi" w:date="2022-02-06T14:57:00Z">
        <w:r w:rsidR="004E6909">
          <w:t>ed</w:t>
        </w:r>
      </w:ins>
      <w:r w:rsidR="00323DF3">
        <w:t xml:space="preserve"> with regions with biggest numbers of maternal mortality rates in previous years and then look</w:t>
      </w:r>
      <w:ins w:id="422" w:author="Hassan Kyanzi" w:date="2022-02-06T14:57:00Z">
        <w:r w:rsidR="004E6909">
          <w:t>ed</w:t>
        </w:r>
      </w:ins>
      <w:r w:rsidR="00323DF3">
        <w:t xml:space="preserve"> at those regions with least numbers and may be the factors attributing to the small numbers</w:t>
      </w:r>
      <w:r w:rsidR="000F2BDA">
        <w:t xml:space="preserve"> and may be advise other regions to emulate them.</w:t>
      </w:r>
    </w:p>
    <w:p w14:paraId="4F0CEB2A" w14:textId="56E5C782" w:rsidR="00DE0393" w:rsidRPr="00DE0393" w:rsidRDefault="00DE0393">
      <w:pPr>
        <w:spacing w:line="360" w:lineRule="auto"/>
        <w:ind w:left="11" w:hanging="11"/>
        <w:pPrChange w:id="423" w:author="Hassan Kyanzi" w:date="2022-01-31T15:09:00Z">
          <w:pPr/>
        </w:pPrChange>
      </w:pPr>
    </w:p>
    <w:p w14:paraId="7692AB54" w14:textId="40DF9040" w:rsidR="0061078A" w:rsidRDefault="002A0979">
      <w:pPr>
        <w:spacing w:line="360" w:lineRule="auto"/>
        <w:ind w:left="11" w:hanging="11"/>
        <w:pPrChange w:id="424" w:author="Hassan Kyanzi" w:date="2022-01-31T15:09:00Z">
          <w:pPr/>
        </w:pPrChange>
      </w:pPr>
      <w:r>
        <w:t xml:space="preserve">This Maternal Mortality Prediction and Advisory System consists of three parts: </w:t>
      </w:r>
      <w:r w:rsidR="000F2BDA">
        <w:t>prediction module</w:t>
      </w:r>
      <w:r>
        <w:t>, a web portal, and an SMS messaging system. The Prediction module will be used to make forecasts</w:t>
      </w:r>
      <w:r w:rsidR="00300E60">
        <w:t xml:space="preserve"> of maternal mortality rates of different regions.</w:t>
      </w:r>
      <w:r>
        <w:t xml:space="preserve"> </w:t>
      </w:r>
      <w:r w:rsidR="006175BF">
        <w:t xml:space="preserve">This </w:t>
      </w:r>
      <w:r w:rsidR="00500EFD">
        <w:t xml:space="preserve">will </w:t>
      </w:r>
      <w:del w:id="425" w:author="Hassan Kyanzi" w:date="2022-01-26T18:15:00Z">
        <w:r w:rsidR="006175BF" w:rsidDel="00B10831">
          <w:delText xml:space="preserve">facilitate </w:delText>
        </w:r>
        <w:r w:rsidR="00500EFD" w:rsidDel="00B10831">
          <w:delText xml:space="preserve"> prioritiz</w:delText>
        </w:r>
        <w:r w:rsidR="006175BF" w:rsidDel="00B10831">
          <w:delText>ation</w:delText>
        </w:r>
      </w:del>
      <w:ins w:id="426" w:author="Hassan Kyanzi" w:date="2022-01-26T18:15:00Z">
        <w:r w:rsidR="00B10831">
          <w:t>facilitate prioritization</w:t>
        </w:r>
      </w:ins>
      <w:r w:rsidR="006175BF">
        <w:t xml:space="preserve"> </w:t>
      </w:r>
      <w:del w:id="427" w:author="Hassan Kyanzi" w:date="2022-01-26T18:15:00Z">
        <w:r w:rsidR="006175BF" w:rsidDel="00B10831">
          <w:delText xml:space="preserve">of </w:delText>
        </w:r>
        <w:r w:rsidR="00500EFD" w:rsidDel="00B10831">
          <w:delText xml:space="preserve"> resource</w:delText>
        </w:r>
      </w:del>
      <w:ins w:id="428" w:author="Hassan Kyanzi" w:date="2022-01-26T18:15:00Z">
        <w:r w:rsidR="00B10831">
          <w:t>of resource</w:t>
        </w:r>
      </w:ins>
      <w:r w:rsidR="00500EFD">
        <w:t xml:space="preserve"> allocation to different regions of Uganda and optimize the impact of scarce resources in </w:t>
      </w:r>
      <w:del w:id="429" w:author="Hassan Kyanzi" w:date="2022-01-26T18:15:00Z">
        <w:r w:rsidR="00500EFD" w:rsidDel="00B10831">
          <w:delText>various  areas</w:delText>
        </w:r>
      </w:del>
      <w:ins w:id="430" w:author="Hassan Kyanzi" w:date="2022-01-26T18:15:00Z">
        <w:r w:rsidR="00B10831">
          <w:t>various areas</w:t>
        </w:r>
      </w:ins>
      <w:r w:rsidR="006175BF">
        <w:t xml:space="preserve"> with high maternal deaths</w:t>
      </w:r>
      <w:r w:rsidR="00500EFD">
        <w:t>. The prediction module applies data analytics to provide projections of maternal mortality impact and scalability of evidence based interventions on maternal mortality .</w:t>
      </w:r>
      <w:r w:rsidR="00500EFD">
        <w:fldChar w:fldCharType="begin" w:fldLock="1"/>
      </w:r>
      <w:r w:rsidR="00370E07">
        <w:instrText>ADDIN CSL_CITATION {"citationItems":[{"id":"ITEM-1","itemData":{"URL":"https://www.mitre.org/publications/project-stories/can-data-modeling-and-analytics-help-reduce-pregnancy-related-deaths","author":[{"dropping-particle":"","family":"MITRE","given":"","non-dropping-particle":"","parse-names":false,"suffix":""}],"id":"ITEM-1","issued":{"date-parts":[["2021"]]},"title":"No Title","type":"webpage"},"uris":["http://www.mendeley.com/documents/?uuid=ac874127-e564-4a4d-9195-ce023aa1a6c6"]}],"mendeley":{"formattedCitation":"[3]","plainTextFormattedCitation":"[3]","previouslyFormattedCitation":"[2]"},"properties":{"noteIndex":0},"schema":"https://github.com/citation-style-language/schema/raw/master/csl-citation.json"}</w:instrText>
      </w:r>
      <w:r w:rsidR="00500EFD">
        <w:fldChar w:fldCharType="separate"/>
      </w:r>
      <w:r w:rsidR="00370E07" w:rsidRPr="00370E07">
        <w:rPr>
          <w:noProof/>
        </w:rPr>
        <w:t>[3]</w:t>
      </w:r>
      <w:r w:rsidR="00500EFD">
        <w:fldChar w:fldCharType="end"/>
      </w:r>
    </w:p>
    <w:p w14:paraId="36E29CCC" w14:textId="77777777" w:rsidR="0061078A" w:rsidRDefault="0061078A">
      <w:pPr>
        <w:spacing w:line="360" w:lineRule="auto"/>
        <w:ind w:left="11" w:hanging="11"/>
        <w:pPrChange w:id="431" w:author="Hassan Kyanzi" w:date="2022-01-31T15:09:00Z">
          <w:pPr/>
        </w:pPrChange>
      </w:pPr>
    </w:p>
    <w:p w14:paraId="0C63CCCB" w14:textId="1B19749E" w:rsidR="002A0979" w:rsidRDefault="002A0979">
      <w:pPr>
        <w:spacing w:line="360" w:lineRule="auto"/>
        <w:ind w:left="11" w:hanging="11"/>
        <w:pPrChange w:id="432" w:author="Hassan Kyanzi" w:date="2022-01-31T15:09:00Z">
          <w:pPr/>
        </w:pPrChange>
      </w:pPr>
      <w:r>
        <w:t xml:space="preserve">The </w:t>
      </w:r>
      <w:proofErr w:type="spellStart"/>
      <w:r>
        <w:t>sms</w:t>
      </w:r>
      <w:proofErr w:type="spellEnd"/>
      <w:r>
        <w:t xml:space="preserve"> messaging </w:t>
      </w:r>
      <w:r w:rsidR="00500EFD">
        <w:t xml:space="preserve">module </w:t>
      </w:r>
      <w:r>
        <w:t xml:space="preserve">comes to a mobile phone through GSM technology, which aids the sending of messages to the pregnant women </w:t>
      </w:r>
      <w:r w:rsidR="006175BF">
        <w:t>phones. This</w:t>
      </w:r>
      <w:r>
        <w:t xml:space="preserve"> is a data-based application, it requires a data store, and thus a database is needed. The web portal communicates with the database via a web server, however in slightly different ways. The web portal is mainly be used by users to add and modify data. problems with overloading the operating system the application is only allowed to use 20 megabytes of memory while running the application. The maximum amount of hard drive space is also 20 megabytes.</w:t>
      </w:r>
    </w:p>
    <w:p w14:paraId="7DC67A90" w14:textId="77777777" w:rsidR="002A0979" w:rsidRPr="00BE19B2" w:rsidRDefault="002A0979" w:rsidP="002A0979"/>
    <w:p w14:paraId="23CC3D31" w14:textId="0B76181D" w:rsidR="003D38D3" w:rsidRDefault="003D38D3" w:rsidP="003D38D3">
      <w:pPr>
        <w:spacing w:line="360" w:lineRule="auto"/>
      </w:pPr>
      <w:r w:rsidRPr="00733236">
        <w:t>The</w:t>
      </w:r>
      <w:r>
        <w:t xml:space="preserve"> </w:t>
      </w:r>
      <w:r w:rsidR="006175BF">
        <w:t>MMRPAS</w:t>
      </w:r>
      <w:r>
        <w:t xml:space="preserve"> consists of </w:t>
      </w:r>
      <w:r w:rsidR="006175BF">
        <w:t xml:space="preserve">three </w:t>
      </w:r>
      <w:r>
        <w:t>main components as illustrated below:</w:t>
      </w:r>
    </w:p>
    <w:p w14:paraId="6D543566" w14:textId="43717BBB" w:rsidR="003D38D3" w:rsidRDefault="006175BF" w:rsidP="003D38D3">
      <w:pPr>
        <w:spacing w:line="360" w:lineRule="auto"/>
      </w:pPr>
      <w:r w:rsidRPr="006175BF">
        <w:rPr>
          <w:rFonts w:ascii="Calibri" w:eastAsia="Calibri" w:hAnsi="Calibri"/>
          <w:noProof/>
          <w:color w:val="auto"/>
          <w:sz w:val="22"/>
        </w:rPr>
        <w:drawing>
          <wp:inline distT="0" distB="0" distL="0" distR="0" wp14:anchorId="73A490DE" wp14:editId="2102EA76">
            <wp:extent cx="5943600" cy="34880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3488055"/>
                    </a:xfrm>
                    <a:prstGeom prst="rect">
                      <a:avLst/>
                    </a:prstGeom>
                    <a:noFill/>
                    <a:ln>
                      <a:noFill/>
                    </a:ln>
                  </pic:spPr>
                </pic:pic>
              </a:graphicData>
            </a:graphic>
          </wp:inline>
        </w:drawing>
      </w:r>
    </w:p>
    <w:p w14:paraId="6C1800C0" w14:textId="24431D01" w:rsidR="00101274" w:rsidRDefault="006175BF">
      <w:pPr>
        <w:pStyle w:val="Caption"/>
        <w:keepNext/>
        <w:rPr>
          <w:ins w:id="433" w:author="Hassan Kyanzi" w:date="2022-01-31T15:10:00Z"/>
        </w:rPr>
        <w:pPrChange w:id="434" w:author="Hassan Kyanzi" w:date="2022-02-06T15:01:00Z">
          <w:pPr>
            <w:spacing w:line="360" w:lineRule="auto"/>
          </w:pPr>
        </w:pPrChange>
      </w:pPr>
      <w:del w:id="435" w:author="Hassan Kyanzi" w:date="2022-01-31T15:11:00Z">
        <w:r w:rsidRPr="00EC4EA6" w:rsidDel="00101274">
          <w:rPr>
            <w:i w:val="0"/>
            <w:iCs w:val="0"/>
            <w:color w:val="auto"/>
            <w:sz w:val="24"/>
            <w:szCs w:val="24"/>
            <w:rPrChange w:id="436" w:author="Hassan Kyanzi" w:date="2022-01-31T15:11:00Z">
              <w:rPr/>
            </w:rPrChange>
          </w:rPr>
          <w:delText xml:space="preserve">The diagram below shows how the system was decomposed giving a general understanding of how the individual subsystems work together </w:delText>
        </w:r>
      </w:del>
    </w:p>
    <w:p w14:paraId="282A383B" w14:textId="7B33F005" w:rsidR="00EC4EA6" w:rsidRDefault="0007682E">
      <w:pPr>
        <w:pStyle w:val="Caption"/>
        <w:rPr>
          <w:ins w:id="437" w:author="Hassan Kyanzi" w:date="2022-01-31T15:10:00Z"/>
        </w:rPr>
        <w:pPrChange w:id="438" w:author="Hassan Kyanzi" w:date="2022-02-06T15:49:00Z">
          <w:pPr>
            <w:spacing w:line="360" w:lineRule="auto"/>
          </w:pPr>
        </w:pPrChange>
      </w:pPr>
      <w:bookmarkStart w:id="439" w:name="_Toc95142502"/>
      <w:ins w:id="440" w:author="Hassan Kyanzi" w:date="2022-02-06T15:01:00Z">
        <w:r w:rsidRPr="0007682E">
          <w:rPr>
            <w:i w:val="0"/>
            <w:color w:val="auto"/>
            <w:sz w:val="24"/>
            <w:rPrChange w:id="441" w:author="Hassan Kyanzi" w:date="2022-02-06T15:02:00Z">
              <w:rPr>
                <w:i/>
                <w:iCs/>
              </w:rPr>
            </w:rPrChange>
          </w:rPr>
          <w:t xml:space="preserve">Figure </w:t>
        </w:r>
        <w:r w:rsidRPr="0007682E">
          <w:rPr>
            <w:i w:val="0"/>
            <w:color w:val="auto"/>
            <w:sz w:val="24"/>
            <w:rPrChange w:id="442" w:author="Hassan Kyanzi" w:date="2022-02-06T15:02:00Z">
              <w:rPr>
                <w:i/>
                <w:iCs/>
              </w:rPr>
            </w:rPrChange>
          </w:rPr>
          <w:fldChar w:fldCharType="begin"/>
        </w:r>
        <w:r w:rsidRPr="0007682E">
          <w:rPr>
            <w:i w:val="0"/>
            <w:color w:val="auto"/>
            <w:sz w:val="24"/>
            <w:rPrChange w:id="443" w:author="Hassan Kyanzi" w:date="2022-02-06T15:02:00Z">
              <w:rPr>
                <w:i/>
                <w:iCs/>
              </w:rPr>
            </w:rPrChange>
          </w:rPr>
          <w:instrText xml:space="preserve"> SEQ Figure \* ARABIC </w:instrText>
        </w:r>
      </w:ins>
      <w:r w:rsidRPr="0007682E">
        <w:rPr>
          <w:i w:val="0"/>
          <w:color w:val="auto"/>
          <w:sz w:val="24"/>
          <w:rPrChange w:id="444" w:author="Hassan Kyanzi" w:date="2022-02-06T15:02:00Z">
            <w:rPr>
              <w:i/>
              <w:iCs/>
            </w:rPr>
          </w:rPrChange>
        </w:rPr>
        <w:fldChar w:fldCharType="separate"/>
      </w:r>
      <w:ins w:id="445" w:author="USER" w:date="2022-02-09T17:35:00Z">
        <w:r w:rsidR="00AE3BDF">
          <w:rPr>
            <w:i w:val="0"/>
            <w:noProof/>
            <w:color w:val="auto"/>
            <w:sz w:val="24"/>
          </w:rPr>
          <w:t>1</w:t>
        </w:r>
      </w:ins>
      <w:ins w:id="446" w:author="Hassan Kyanzi" w:date="2022-02-06T15:01:00Z">
        <w:r w:rsidRPr="0007682E">
          <w:rPr>
            <w:i w:val="0"/>
            <w:color w:val="auto"/>
            <w:sz w:val="24"/>
            <w:rPrChange w:id="447" w:author="Hassan Kyanzi" w:date="2022-02-06T15:02:00Z">
              <w:rPr>
                <w:i/>
                <w:iCs/>
              </w:rPr>
            </w:rPrChange>
          </w:rPr>
          <w:fldChar w:fldCharType="end"/>
        </w:r>
      </w:ins>
      <w:ins w:id="448" w:author="Hassan Kyanzi" w:date="2022-02-06T15:49:00Z">
        <w:r w:rsidR="00794FD2">
          <w:rPr>
            <w:i w:val="0"/>
            <w:color w:val="auto"/>
            <w:sz w:val="24"/>
          </w:rPr>
          <w:t>:System Decomposition</w:t>
        </w:r>
      </w:ins>
      <w:bookmarkEnd w:id="439"/>
    </w:p>
    <w:p w14:paraId="1A3F9DB9" w14:textId="77777777" w:rsidR="00101274" w:rsidRDefault="00101274" w:rsidP="006175BF">
      <w:pPr>
        <w:spacing w:line="360" w:lineRule="auto"/>
      </w:pPr>
    </w:p>
    <w:p w14:paraId="5DAA4BE6" w14:textId="56A40930" w:rsidR="003D38D3" w:rsidRDefault="003D38D3" w:rsidP="003D38D3">
      <w:pPr>
        <w:spacing w:line="360" w:lineRule="auto"/>
        <w:rPr>
          <w:ins w:id="449" w:author="Hassan Kyanzi" w:date="2022-02-06T15:49:00Z"/>
        </w:rPr>
      </w:pPr>
    </w:p>
    <w:p w14:paraId="6E015E83" w14:textId="77777777" w:rsidR="00F415C5" w:rsidRPr="00EC006C" w:rsidRDefault="00F415C5" w:rsidP="003D38D3">
      <w:pPr>
        <w:spacing w:line="360" w:lineRule="auto"/>
      </w:pPr>
    </w:p>
    <w:p w14:paraId="692E9616" w14:textId="77777777" w:rsidR="003D38D3" w:rsidRPr="00AE26FD" w:rsidRDefault="003D38D3">
      <w:pPr>
        <w:pStyle w:val="Heading1"/>
        <w:spacing w:line="360" w:lineRule="auto"/>
        <w:ind w:left="11" w:hanging="11"/>
        <w:jc w:val="both"/>
        <w:pPrChange w:id="450" w:author="Hassan Kyanzi" w:date="2022-02-06T15:03:00Z">
          <w:pPr>
            <w:pStyle w:val="Heading1"/>
            <w:spacing w:line="360" w:lineRule="auto"/>
          </w:pPr>
        </w:pPrChange>
      </w:pPr>
      <w:bookmarkStart w:id="451" w:name="_Toc95057608"/>
      <w:bookmarkStart w:id="452" w:name="_Toc20289"/>
      <w:r w:rsidRPr="00AE26FD">
        <w:t>3. SYSTEM ARCHITECTURE</w:t>
      </w:r>
      <w:bookmarkEnd w:id="451"/>
      <w:r w:rsidRPr="00AE26FD">
        <w:t xml:space="preserve"> </w:t>
      </w:r>
      <w:bookmarkStart w:id="453" w:name="_Toc20290"/>
      <w:bookmarkEnd w:id="452"/>
    </w:p>
    <w:p w14:paraId="3B40BA89" w14:textId="77777777" w:rsidR="003D38D3" w:rsidRDefault="003D38D3">
      <w:pPr>
        <w:pStyle w:val="Heading2"/>
        <w:spacing w:line="360" w:lineRule="auto"/>
        <w:ind w:left="11" w:hanging="11"/>
        <w:jc w:val="both"/>
        <w:pPrChange w:id="454" w:author="Hassan Kyanzi" w:date="2022-02-06T15:03:00Z">
          <w:pPr>
            <w:pStyle w:val="Heading2"/>
            <w:spacing w:line="360" w:lineRule="auto"/>
          </w:pPr>
        </w:pPrChange>
      </w:pPr>
      <w:bookmarkStart w:id="455" w:name="_Toc95057609"/>
      <w:r>
        <w:t>3.1 Architectural Design</w:t>
      </w:r>
      <w:bookmarkEnd w:id="455"/>
      <w:r>
        <w:t xml:space="preserve"> </w:t>
      </w:r>
      <w:bookmarkEnd w:id="453"/>
    </w:p>
    <w:p w14:paraId="3D40ECDE" w14:textId="7C4DD6FC" w:rsidR="003D38D3" w:rsidRDefault="003D38D3">
      <w:pPr>
        <w:spacing w:line="360" w:lineRule="auto"/>
        <w:ind w:left="11" w:hanging="11"/>
        <w:pPrChange w:id="456" w:author="Hassan Kyanzi" w:date="2022-02-06T15:03:00Z">
          <w:pPr>
            <w:spacing w:line="360" w:lineRule="auto"/>
          </w:pPr>
        </w:pPrChange>
      </w:pPr>
      <w:r>
        <w:t xml:space="preserve">The </w:t>
      </w:r>
      <w:r w:rsidR="00CF12E1">
        <w:t>MMRPAS</w:t>
      </w:r>
      <w:r>
        <w:t xml:space="preserve"> is to be implemented using </w:t>
      </w:r>
      <w:r w:rsidR="00CF12E1">
        <w:t xml:space="preserve">a </w:t>
      </w:r>
      <w:r w:rsidR="00CF12E1" w:rsidRPr="00CF12E1">
        <w:rPr>
          <w:b/>
          <w:bCs/>
        </w:rPr>
        <w:t>repository</w:t>
      </w:r>
      <w:r w:rsidRPr="00CF12E1">
        <w:rPr>
          <w:b/>
          <w:bCs/>
        </w:rPr>
        <w:t xml:space="preserve"> architecture </w:t>
      </w:r>
      <w:r>
        <w:t xml:space="preserve">as shown below. </w:t>
      </w:r>
    </w:p>
    <w:p w14:paraId="7ECBC4FB" w14:textId="34B458C6" w:rsidR="003D38D3" w:rsidRPr="0007682E" w:rsidRDefault="003D38D3">
      <w:pPr>
        <w:spacing w:line="360" w:lineRule="auto"/>
        <w:ind w:left="11" w:hanging="11"/>
        <w:rPr>
          <w:ins w:id="457" w:author="Hassan Kyanzi" w:date="2022-01-31T15:12:00Z"/>
          <w:rFonts w:ascii="Arial" w:eastAsia="Arial" w:hAnsi="Arial" w:cs="Arial"/>
          <w:szCs w:val="24"/>
          <w:rPrChange w:id="458" w:author="Hassan Kyanzi" w:date="2022-02-06T15:03:00Z">
            <w:rPr>
              <w:ins w:id="459" w:author="Hassan Kyanzi" w:date="2022-01-31T15:12:00Z"/>
              <w:rFonts w:ascii="Arial" w:eastAsia="Arial" w:hAnsi="Arial" w:cs="Arial"/>
              <w:sz w:val="22"/>
            </w:rPr>
          </w:rPrChange>
        </w:rPr>
        <w:pPrChange w:id="460" w:author="Hassan Kyanzi" w:date="2022-02-06T15:03:00Z">
          <w:pPr>
            <w:spacing w:line="360" w:lineRule="auto"/>
          </w:pPr>
        </w:pPrChange>
      </w:pPr>
      <w:r w:rsidRPr="0007682E">
        <w:rPr>
          <w:rFonts w:ascii="Arial" w:eastAsia="Arial" w:hAnsi="Arial" w:cs="Arial"/>
          <w:szCs w:val="24"/>
          <w:rPrChange w:id="461" w:author="Hassan Kyanzi" w:date="2022-02-06T15:03:00Z">
            <w:rPr>
              <w:rFonts w:ascii="Arial" w:eastAsia="Arial" w:hAnsi="Arial" w:cs="Arial"/>
              <w:sz w:val="22"/>
            </w:rPr>
          </w:rPrChange>
        </w:rPr>
        <w:t xml:space="preserve"> </w:t>
      </w:r>
      <w:r w:rsidR="00CF12E1" w:rsidRPr="0007682E">
        <w:rPr>
          <w:rFonts w:ascii="Calibri" w:eastAsia="Calibri" w:hAnsi="Calibri"/>
          <w:noProof/>
          <w:color w:val="auto"/>
          <w:szCs w:val="24"/>
          <w:rPrChange w:id="462" w:author="Unknown">
            <w:rPr>
              <w:rFonts w:ascii="Calibri" w:eastAsia="Calibri" w:hAnsi="Calibri"/>
              <w:noProof/>
              <w:color w:val="auto"/>
              <w:sz w:val="22"/>
            </w:rPr>
          </w:rPrChange>
        </w:rPr>
        <w:drawing>
          <wp:inline distT="0" distB="0" distL="0" distR="0" wp14:anchorId="664B6CFE" wp14:editId="76A14CC6">
            <wp:extent cx="5340350" cy="3727450"/>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40350" cy="3727450"/>
                    </a:xfrm>
                    <a:prstGeom prst="rect">
                      <a:avLst/>
                    </a:prstGeom>
                    <a:noFill/>
                    <a:ln>
                      <a:noFill/>
                    </a:ln>
                  </pic:spPr>
                </pic:pic>
              </a:graphicData>
            </a:graphic>
          </wp:inline>
        </w:drawing>
      </w:r>
    </w:p>
    <w:p w14:paraId="05BE7F7F" w14:textId="5676375D" w:rsidR="00EC4EA6" w:rsidRPr="0007682E" w:rsidRDefault="0007682E">
      <w:pPr>
        <w:pStyle w:val="Caption"/>
        <w:spacing w:line="360" w:lineRule="auto"/>
        <w:ind w:left="11" w:hanging="11"/>
        <w:rPr>
          <w:color w:val="auto"/>
          <w:szCs w:val="24"/>
          <w:rPrChange w:id="463" w:author="Hassan Kyanzi" w:date="2022-02-06T15:03:00Z">
            <w:rPr/>
          </w:rPrChange>
        </w:rPr>
        <w:pPrChange w:id="464" w:author="Hassan Kyanzi" w:date="2022-02-06T15:03:00Z">
          <w:pPr>
            <w:spacing w:line="360" w:lineRule="auto"/>
          </w:pPr>
        </w:pPrChange>
      </w:pPr>
      <w:bookmarkStart w:id="465" w:name="_Toc95142503"/>
      <w:ins w:id="466" w:author="Hassan Kyanzi" w:date="2022-02-06T15:03:00Z">
        <w:r w:rsidRPr="0007682E">
          <w:rPr>
            <w:sz w:val="24"/>
            <w:szCs w:val="24"/>
            <w:rPrChange w:id="467" w:author="Hassan Kyanzi" w:date="2022-02-06T15:03:00Z">
              <w:rPr>
                <w:i/>
                <w:iCs/>
              </w:rPr>
            </w:rPrChange>
          </w:rPr>
          <w:t xml:space="preserve">Figure </w:t>
        </w:r>
        <w:r w:rsidRPr="0007682E">
          <w:rPr>
            <w:sz w:val="24"/>
            <w:szCs w:val="24"/>
            <w:rPrChange w:id="468" w:author="Hassan Kyanzi" w:date="2022-02-06T15:03:00Z">
              <w:rPr>
                <w:i/>
                <w:iCs/>
              </w:rPr>
            </w:rPrChange>
          </w:rPr>
          <w:fldChar w:fldCharType="begin"/>
        </w:r>
        <w:r w:rsidRPr="0007682E">
          <w:rPr>
            <w:sz w:val="24"/>
            <w:szCs w:val="24"/>
            <w:rPrChange w:id="469" w:author="Hassan Kyanzi" w:date="2022-02-06T15:03:00Z">
              <w:rPr>
                <w:i/>
                <w:iCs/>
              </w:rPr>
            </w:rPrChange>
          </w:rPr>
          <w:instrText xml:space="preserve"> SEQ Figure \* ARABIC </w:instrText>
        </w:r>
      </w:ins>
      <w:r w:rsidRPr="0007682E">
        <w:rPr>
          <w:sz w:val="24"/>
          <w:szCs w:val="24"/>
          <w:rPrChange w:id="470" w:author="Hassan Kyanzi" w:date="2022-02-06T15:03:00Z">
            <w:rPr>
              <w:i/>
              <w:iCs/>
            </w:rPr>
          </w:rPrChange>
        </w:rPr>
        <w:fldChar w:fldCharType="separate"/>
      </w:r>
      <w:ins w:id="471" w:author="USER" w:date="2022-02-09T17:35:00Z">
        <w:r w:rsidR="00AE3BDF">
          <w:rPr>
            <w:noProof/>
            <w:sz w:val="24"/>
            <w:szCs w:val="24"/>
          </w:rPr>
          <w:t>2</w:t>
        </w:r>
      </w:ins>
      <w:ins w:id="472" w:author="Hassan Kyanzi" w:date="2022-02-06T15:03:00Z">
        <w:r w:rsidRPr="0007682E">
          <w:rPr>
            <w:sz w:val="24"/>
            <w:szCs w:val="24"/>
            <w:rPrChange w:id="473" w:author="Hassan Kyanzi" w:date="2022-02-06T15:03:00Z">
              <w:rPr>
                <w:i/>
                <w:iCs/>
              </w:rPr>
            </w:rPrChange>
          </w:rPr>
          <w:fldChar w:fldCharType="end"/>
        </w:r>
        <w:r w:rsidRPr="0007682E">
          <w:rPr>
            <w:i w:val="0"/>
            <w:iCs w:val="0"/>
            <w:color w:val="auto"/>
            <w:sz w:val="24"/>
            <w:szCs w:val="24"/>
            <w:rPrChange w:id="474" w:author="Hassan Kyanzi" w:date="2022-02-06T15:03:00Z">
              <w:rPr/>
            </w:rPrChange>
          </w:rPr>
          <w:t>:Repository Architecture</w:t>
        </w:r>
      </w:ins>
      <w:bookmarkEnd w:id="465"/>
    </w:p>
    <w:p w14:paraId="6A50C432" w14:textId="77777777" w:rsidR="003D38D3" w:rsidRDefault="003D38D3">
      <w:pPr>
        <w:spacing w:line="360" w:lineRule="auto"/>
        <w:ind w:left="11" w:hanging="11"/>
        <w:pPrChange w:id="475" w:author="Hassan Kyanzi" w:date="2022-02-06T15:03:00Z">
          <w:pPr>
            <w:spacing w:line="360" w:lineRule="auto"/>
          </w:pPr>
        </w:pPrChange>
      </w:pPr>
      <w:r>
        <w:t xml:space="preserve">   </w:t>
      </w:r>
    </w:p>
    <w:p w14:paraId="3C0BE6E3" w14:textId="77777777" w:rsidR="00CF12E1" w:rsidRPr="00CF12E1" w:rsidRDefault="00CF12E1">
      <w:pPr>
        <w:spacing w:line="360" w:lineRule="auto"/>
        <w:ind w:left="11" w:hanging="11"/>
        <w:rPr>
          <w:b/>
          <w:bCs/>
        </w:rPr>
        <w:pPrChange w:id="476" w:author="Hassan Kyanzi" w:date="2022-02-06T15:03:00Z">
          <w:pPr>
            <w:spacing w:line="360" w:lineRule="auto"/>
          </w:pPr>
        </w:pPrChange>
      </w:pPr>
      <w:r w:rsidRPr="00CF12E1">
        <w:rPr>
          <w:b/>
          <w:bCs/>
        </w:rPr>
        <w:t>Analysis and prediction model.</w:t>
      </w:r>
    </w:p>
    <w:p w14:paraId="2FA57034" w14:textId="52804FB0" w:rsidR="00CF12E1" w:rsidRDefault="00CF12E1">
      <w:pPr>
        <w:spacing w:line="360" w:lineRule="auto"/>
        <w:ind w:left="11" w:hanging="11"/>
        <w:rPr>
          <w:ins w:id="477" w:author="Hassan Kyanzi" w:date="2022-02-06T15:03:00Z"/>
        </w:rPr>
        <w:pPrChange w:id="478" w:author="Hassan Kyanzi" w:date="2022-02-06T15:03:00Z">
          <w:pPr>
            <w:spacing w:line="360" w:lineRule="auto"/>
          </w:pPr>
        </w:pPrChange>
      </w:pPr>
      <w:r w:rsidRPr="00CF12E1">
        <w:t>Uses data from the data repository to make analysis and prediction.</w:t>
      </w:r>
    </w:p>
    <w:p w14:paraId="1F7DE4B0" w14:textId="77777777" w:rsidR="0007682E" w:rsidRPr="00CF12E1" w:rsidRDefault="0007682E">
      <w:pPr>
        <w:spacing w:line="360" w:lineRule="auto"/>
        <w:ind w:left="11" w:hanging="11"/>
        <w:pPrChange w:id="479" w:author="Hassan Kyanzi" w:date="2022-02-06T15:03:00Z">
          <w:pPr>
            <w:spacing w:line="360" w:lineRule="auto"/>
          </w:pPr>
        </w:pPrChange>
      </w:pPr>
    </w:p>
    <w:p w14:paraId="78CE3748" w14:textId="77777777" w:rsidR="00CF12E1" w:rsidRPr="00CF12E1" w:rsidRDefault="00CF12E1">
      <w:pPr>
        <w:spacing w:line="360" w:lineRule="auto"/>
        <w:ind w:left="11" w:hanging="11"/>
        <w:rPr>
          <w:b/>
          <w:bCs/>
        </w:rPr>
        <w:pPrChange w:id="480" w:author="Hassan Kyanzi" w:date="2022-02-06T15:03:00Z">
          <w:pPr>
            <w:spacing w:line="360" w:lineRule="auto"/>
          </w:pPr>
        </w:pPrChange>
      </w:pPr>
      <w:r w:rsidRPr="00CF12E1">
        <w:rPr>
          <w:b/>
          <w:bCs/>
        </w:rPr>
        <w:t>Administration model.</w:t>
      </w:r>
    </w:p>
    <w:p w14:paraId="1A2BAE6F" w14:textId="0486BDD8" w:rsidR="00CF12E1" w:rsidRDefault="00CF12E1">
      <w:pPr>
        <w:spacing w:line="360" w:lineRule="auto"/>
        <w:ind w:left="11" w:hanging="11"/>
        <w:rPr>
          <w:ins w:id="481" w:author="Hassan Kyanzi" w:date="2022-02-06T15:03:00Z"/>
        </w:rPr>
        <w:pPrChange w:id="482" w:author="Hassan Kyanzi" w:date="2022-02-06T15:03:00Z">
          <w:pPr>
            <w:spacing w:line="360" w:lineRule="auto"/>
          </w:pPr>
        </w:pPrChange>
      </w:pPr>
      <w:r w:rsidRPr="00CF12E1">
        <w:t xml:space="preserve">The admin model uploads new dataset to a repository </w:t>
      </w:r>
      <w:proofErr w:type="gramStart"/>
      <w:r w:rsidRPr="00CF12E1">
        <w:t>and also</w:t>
      </w:r>
      <w:proofErr w:type="gramEnd"/>
      <w:r w:rsidRPr="00CF12E1">
        <w:t xml:space="preserve"> manages user accounts.</w:t>
      </w:r>
    </w:p>
    <w:p w14:paraId="402DC92E" w14:textId="77777777" w:rsidR="0007682E" w:rsidRPr="00CF12E1" w:rsidRDefault="0007682E">
      <w:pPr>
        <w:spacing w:line="360" w:lineRule="auto"/>
        <w:ind w:left="11" w:hanging="11"/>
        <w:pPrChange w:id="483" w:author="Hassan Kyanzi" w:date="2022-02-06T15:03:00Z">
          <w:pPr>
            <w:spacing w:line="360" w:lineRule="auto"/>
          </w:pPr>
        </w:pPrChange>
      </w:pPr>
    </w:p>
    <w:p w14:paraId="18CF93BF" w14:textId="77777777" w:rsidR="00CF12E1" w:rsidRPr="00CF12E1" w:rsidRDefault="00CF12E1">
      <w:pPr>
        <w:spacing w:line="360" w:lineRule="auto"/>
        <w:ind w:left="11" w:hanging="11"/>
        <w:rPr>
          <w:b/>
          <w:bCs/>
        </w:rPr>
        <w:pPrChange w:id="484" w:author="Hassan Kyanzi" w:date="2022-02-06T15:03:00Z">
          <w:pPr>
            <w:spacing w:line="360" w:lineRule="auto"/>
          </w:pPr>
        </w:pPrChange>
      </w:pPr>
      <w:r w:rsidRPr="00CF12E1">
        <w:rPr>
          <w:b/>
          <w:bCs/>
        </w:rPr>
        <w:t>Advisory model.</w:t>
      </w:r>
    </w:p>
    <w:p w14:paraId="6E63BB6F" w14:textId="77777777" w:rsidR="00CF12E1" w:rsidRPr="00CF12E1" w:rsidRDefault="00CF12E1">
      <w:pPr>
        <w:spacing w:line="360" w:lineRule="auto"/>
        <w:ind w:left="11" w:hanging="11"/>
        <w:pPrChange w:id="485" w:author="Hassan Kyanzi" w:date="2022-02-06T15:03:00Z">
          <w:pPr>
            <w:spacing w:line="360" w:lineRule="auto"/>
          </w:pPr>
        </w:pPrChange>
      </w:pPr>
      <w:r w:rsidRPr="00CF12E1">
        <w:t>The advisory subsystem uses data from the repository to offer advice to the pregnant mothers and health workers like the doctors.</w:t>
      </w:r>
    </w:p>
    <w:p w14:paraId="6FFCC536" w14:textId="77777777" w:rsidR="003D38D3" w:rsidRDefault="003D38D3">
      <w:pPr>
        <w:spacing w:line="360" w:lineRule="auto"/>
        <w:ind w:left="11" w:hanging="11"/>
        <w:pPrChange w:id="486" w:author="Hassan Kyanzi" w:date="2022-02-06T15:03:00Z">
          <w:pPr>
            <w:spacing w:line="360" w:lineRule="auto"/>
          </w:pPr>
        </w:pPrChange>
      </w:pPr>
      <w:r w:rsidRPr="0031515B">
        <w:t xml:space="preserve"> </w:t>
      </w:r>
      <w:r w:rsidRPr="0031515B">
        <w:tab/>
        <w:t xml:space="preserve"> </w:t>
      </w:r>
    </w:p>
    <w:p w14:paraId="4F26AC31" w14:textId="77777777" w:rsidR="003D38D3" w:rsidRDefault="003D38D3" w:rsidP="003D38D3">
      <w:pPr>
        <w:pStyle w:val="Heading2"/>
        <w:spacing w:line="360" w:lineRule="auto"/>
      </w:pPr>
      <w:bookmarkStart w:id="487" w:name="_Toc95057610"/>
      <w:bookmarkStart w:id="488" w:name="_Toc20291"/>
      <w:r>
        <w:t>3.2 Decomposition Description</w:t>
      </w:r>
      <w:bookmarkEnd w:id="487"/>
      <w:r>
        <w:t xml:space="preserve"> </w:t>
      </w:r>
      <w:bookmarkEnd w:id="488"/>
    </w:p>
    <w:p w14:paraId="19A8AC25" w14:textId="6EBE70A5" w:rsidR="003D38D3" w:rsidRDefault="003D38D3" w:rsidP="003D38D3">
      <w:pPr>
        <w:spacing w:line="360" w:lineRule="auto"/>
        <w:rPr>
          <w:ins w:id="489" w:author="USER" w:date="2022-02-09T17:34:00Z"/>
        </w:rPr>
      </w:pPr>
      <w:r w:rsidRPr="0031515B">
        <w:t xml:space="preserve">The diagram below shows the functional decomposition </w:t>
      </w:r>
      <w:r>
        <w:t xml:space="preserve">description for </w:t>
      </w:r>
      <w:r w:rsidR="00CF12E1">
        <w:t>MMRPAS</w:t>
      </w:r>
      <w:r w:rsidRPr="0031515B">
        <w:t xml:space="preserve">, giving a general understanding of how the system will function. </w:t>
      </w:r>
    </w:p>
    <w:p w14:paraId="2D2D1B9E" w14:textId="77777777" w:rsidR="00AE3BDF" w:rsidRDefault="00AE3BDF" w:rsidP="003D38D3">
      <w:pPr>
        <w:spacing w:line="360" w:lineRule="auto"/>
        <w:rPr>
          <w:ins w:id="490" w:author="USER" w:date="2022-02-09T17:34:00Z"/>
        </w:rPr>
      </w:pPr>
    </w:p>
    <w:p w14:paraId="368951D1" w14:textId="77777777" w:rsidR="00AE3BDF" w:rsidRDefault="00AE3BDF" w:rsidP="003D38D3">
      <w:pPr>
        <w:spacing w:line="360" w:lineRule="auto"/>
        <w:rPr>
          <w:b/>
        </w:rPr>
      </w:pPr>
    </w:p>
    <w:p w14:paraId="76E0C0D5" w14:textId="058DAD4D" w:rsidR="003D38D3" w:rsidRDefault="00CF12E1" w:rsidP="003D38D3">
      <w:pPr>
        <w:spacing w:line="360" w:lineRule="auto"/>
        <w:rPr>
          <w:ins w:id="491" w:author="Hassan Kyanzi" w:date="2022-01-31T15:13:00Z"/>
        </w:rPr>
      </w:pPr>
      <w:r w:rsidRPr="00CF12E1">
        <w:rPr>
          <w:rFonts w:eastAsia="Calibri"/>
          <w:noProof/>
          <w:color w:val="auto"/>
          <w:sz w:val="22"/>
        </w:rPr>
        <w:drawing>
          <wp:inline distT="0" distB="0" distL="0" distR="0" wp14:anchorId="335839C9" wp14:editId="64BFCD1F">
            <wp:extent cx="5724939" cy="2156792"/>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31510" cy="2159268"/>
                    </a:xfrm>
                    <a:prstGeom prst="rect">
                      <a:avLst/>
                    </a:prstGeom>
                    <a:noFill/>
                    <a:ln>
                      <a:noFill/>
                    </a:ln>
                  </pic:spPr>
                </pic:pic>
              </a:graphicData>
            </a:graphic>
          </wp:inline>
        </w:drawing>
      </w:r>
    </w:p>
    <w:p w14:paraId="273E08F7" w14:textId="20BA2C00" w:rsidR="00EC4EA6" w:rsidRPr="00051E9F" w:rsidRDefault="00051E9F">
      <w:pPr>
        <w:pStyle w:val="Caption"/>
        <w:rPr>
          <w:color w:val="auto"/>
          <w:szCs w:val="24"/>
          <w:rPrChange w:id="492" w:author="Hassan Kyanzi" w:date="2022-02-06T15:04:00Z">
            <w:rPr/>
          </w:rPrChange>
        </w:rPr>
        <w:pPrChange w:id="493" w:author="Hassan Kyanzi" w:date="2022-02-06T15:04:00Z">
          <w:pPr>
            <w:spacing w:line="360" w:lineRule="auto"/>
          </w:pPr>
        </w:pPrChange>
      </w:pPr>
      <w:bookmarkStart w:id="494" w:name="_Toc95142504"/>
      <w:ins w:id="495" w:author="Hassan Kyanzi" w:date="2022-02-06T15:04:00Z">
        <w:r w:rsidRPr="00051E9F">
          <w:rPr>
            <w:sz w:val="24"/>
            <w:szCs w:val="24"/>
            <w:rPrChange w:id="496" w:author="Hassan Kyanzi" w:date="2022-02-06T15:04:00Z">
              <w:rPr>
                <w:i/>
                <w:iCs/>
              </w:rPr>
            </w:rPrChange>
          </w:rPr>
          <w:t xml:space="preserve">Figure </w:t>
        </w:r>
        <w:r w:rsidRPr="00051E9F">
          <w:rPr>
            <w:sz w:val="24"/>
            <w:szCs w:val="24"/>
            <w:rPrChange w:id="497" w:author="Hassan Kyanzi" w:date="2022-02-06T15:04:00Z">
              <w:rPr>
                <w:i/>
                <w:iCs/>
              </w:rPr>
            </w:rPrChange>
          </w:rPr>
          <w:fldChar w:fldCharType="begin"/>
        </w:r>
        <w:r w:rsidRPr="00051E9F">
          <w:rPr>
            <w:sz w:val="24"/>
            <w:szCs w:val="24"/>
            <w:rPrChange w:id="498" w:author="Hassan Kyanzi" w:date="2022-02-06T15:04:00Z">
              <w:rPr>
                <w:i/>
                <w:iCs/>
              </w:rPr>
            </w:rPrChange>
          </w:rPr>
          <w:instrText xml:space="preserve"> SEQ Figure \* ARABIC </w:instrText>
        </w:r>
      </w:ins>
      <w:r w:rsidRPr="00051E9F">
        <w:rPr>
          <w:sz w:val="24"/>
          <w:szCs w:val="24"/>
          <w:rPrChange w:id="499" w:author="Hassan Kyanzi" w:date="2022-02-06T15:04:00Z">
            <w:rPr>
              <w:i/>
              <w:iCs/>
            </w:rPr>
          </w:rPrChange>
        </w:rPr>
        <w:fldChar w:fldCharType="separate"/>
      </w:r>
      <w:ins w:id="500" w:author="USER" w:date="2022-02-09T17:35:00Z">
        <w:r w:rsidR="00AE3BDF">
          <w:rPr>
            <w:noProof/>
            <w:sz w:val="24"/>
            <w:szCs w:val="24"/>
          </w:rPr>
          <w:t>3</w:t>
        </w:r>
      </w:ins>
      <w:ins w:id="501" w:author="Hassan Kyanzi" w:date="2022-02-06T15:04:00Z">
        <w:r w:rsidRPr="00051E9F">
          <w:rPr>
            <w:sz w:val="24"/>
            <w:szCs w:val="24"/>
            <w:rPrChange w:id="502" w:author="Hassan Kyanzi" w:date="2022-02-06T15:04:00Z">
              <w:rPr>
                <w:i/>
                <w:iCs/>
              </w:rPr>
            </w:rPrChange>
          </w:rPr>
          <w:fldChar w:fldCharType="end"/>
        </w:r>
        <w:del w:id="503" w:author="USER" w:date="2022-02-09T17:34:00Z">
          <w:r w:rsidRPr="00051E9F" w:rsidDel="00AE3BDF">
            <w:rPr>
              <w:i w:val="0"/>
              <w:iCs w:val="0"/>
              <w:color w:val="auto"/>
              <w:sz w:val="24"/>
              <w:szCs w:val="24"/>
              <w:rPrChange w:id="504" w:author="Hassan Kyanzi" w:date="2022-02-06T15:04:00Z">
                <w:rPr/>
              </w:rPrChange>
            </w:rPr>
            <w:delText>:</w:delText>
          </w:r>
        </w:del>
      </w:ins>
      <w:ins w:id="505" w:author="USER" w:date="2022-02-09T17:34:00Z">
        <w:r w:rsidR="00AE3BDF" w:rsidRPr="00051E9F">
          <w:rPr>
            <w:i w:val="0"/>
            <w:iCs w:val="0"/>
            <w:color w:val="auto"/>
            <w:sz w:val="24"/>
            <w:szCs w:val="24"/>
            <w:rPrChange w:id="506" w:author="Hassan Kyanzi" w:date="2022-02-06T15:04:00Z">
              <w:rPr>
                <w:color w:val="auto"/>
                <w:szCs w:val="24"/>
              </w:rPr>
            </w:rPrChange>
          </w:rPr>
          <w:t>:</w:t>
        </w:r>
        <w:r w:rsidR="00AE3BDF">
          <w:rPr>
            <w:i w:val="0"/>
            <w:iCs w:val="0"/>
            <w:color w:val="auto"/>
            <w:sz w:val="24"/>
            <w:szCs w:val="24"/>
          </w:rPr>
          <w:t xml:space="preserve"> Analysis</w:t>
        </w:r>
      </w:ins>
      <w:ins w:id="507" w:author="USER" w:date="2022-02-09T17:33:00Z">
        <w:r w:rsidR="00AE3BDF">
          <w:rPr>
            <w:i w:val="0"/>
            <w:iCs w:val="0"/>
            <w:color w:val="auto"/>
            <w:sz w:val="24"/>
            <w:szCs w:val="24"/>
          </w:rPr>
          <w:t xml:space="preserve"> and Prediction sub system</w:t>
        </w:r>
      </w:ins>
      <w:ins w:id="508" w:author="Hassan Kyanzi" w:date="2022-02-06T15:04:00Z">
        <w:del w:id="509" w:author="USER" w:date="2022-02-09T17:33:00Z">
          <w:r w:rsidRPr="00051E9F" w:rsidDel="00AE3BDF">
            <w:rPr>
              <w:i w:val="0"/>
              <w:iCs w:val="0"/>
              <w:color w:val="auto"/>
              <w:sz w:val="24"/>
              <w:szCs w:val="24"/>
              <w:rPrChange w:id="510" w:author="Hassan Kyanzi" w:date="2022-02-06T15:04:00Z">
                <w:rPr/>
              </w:rPrChange>
            </w:rPr>
            <w:delText>Decomposition Diagram</w:delText>
          </w:r>
        </w:del>
      </w:ins>
      <w:bookmarkEnd w:id="494"/>
    </w:p>
    <w:p w14:paraId="7994B704" w14:textId="77777777" w:rsidR="00CF12E1" w:rsidRPr="00CF12E1" w:rsidRDefault="003D38D3">
      <w:pPr>
        <w:spacing w:after="160" w:line="360" w:lineRule="auto"/>
        <w:ind w:left="0" w:firstLine="0"/>
        <w:rPr>
          <w:b/>
          <w:bCs/>
          <w:noProof/>
        </w:rPr>
        <w:pPrChange w:id="511" w:author="Hassan Kyanzi" w:date="2022-01-31T15:14:00Z">
          <w:pPr>
            <w:spacing w:after="160" w:line="259" w:lineRule="auto"/>
            <w:ind w:left="0" w:firstLine="0"/>
          </w:pPr>
        </w:pPrChange>
      </w:pPr>
      <w:r>
        <w:rPr>
          <w:noProof/>
        </w:rPr>
        <w:br w:type="page"/>
      </w:r>
      <w:r w:rsidR="00CF12E1" w:rsidRPr="00CF12E1">
        <w:rPr>
          <w:b/>
          <w:bCs/>
          <w:noProof/>
        </w:rPr>
        <w:t>Data visualization</w:t>
      </w:r>
    </w:p>
    <w:p w14:paraId="593E0D16" w14:textId="2136BB2B" w:rsidR="00CF12E1" w:rsidRPr="00CF12E1" w:rsidDel="00AE3BDF" w:rsidRDefault="00CF12E1">
      <w:pPr>
        <w:spacing w:after="160" w:line="360" w:lineRule="auto"/>
        <w:ind w:left="0" w:firstLine="0"/>
        <w:rPr>
          <w:del w:id="512" w:author="USER" w:date="2022-02-09T17:34:00Z"/>
          <w:noProof/>
        </w:rPr>
        <w:pPrChange w:id="513" w:author="Hassan Kyanzi" w:date="2022-01-31T15:14:00Z">
          <w:pPr>
            <w:spacing w:after="160" w:line="259" w:lineRule="auto"/>
            <w:ind w:left="0" w:firstLine="0"/>
          </w:pPr>
        </w:pPrChange>
      </w:pPr>
      <w:r w:rsidRPr="00CF12E1">
        <w:rPr>
          <w:noProof/>
        </w:rPr>
        <w:t>Data visualization is </w:t>
      </w:r>
      <w:r w:rsidRPr="00CF12E1">
        <w:rPr>
          <w:b/>
          <w:bCs/>
          <w:noProof/>
        </w:rPr>
        <w:t>the graphical representation of information and data</w:t>
      </w:r>
      <w:r w:rsidRPr="00CF12E1">
        <w:rPr>
          <w:noProof/>
        </w:rPr>
        <w:t>. By using visual elements like charts, graphs, and maps, data visualization tools provide an accessible way to see and understand trends, outliers, and patterns in data.</w:t>
      </w:r>
    </w:p>
    <w:p w14:paraId="3C88EFEA" w14:textId="77777777" w:rsidR="00CF12E1" w:rsidRDefault="00CF12E1">
      <w:pPr>
        <w:spacing w:after="160" w:line="360" w:lineRule="auto"/>
        <w:ind w:left="0" w:firstLine="0"/>
        <w:rPr>
          <w:ins w:id="514" w:author="USER" w:date="2022-02-09T17:34:00Z"/>
          <w:noProof/>
        </w:rPr>
        <w:pPrChange w:id="515" w:author="Hassan Kyanzi" w:date="2022-01-31T15:14:00Z">
          <w:pPr>
            <w:spacing w:after="160" w:line="259" w:lineRule="auto"/>
            <w:ind w:left="0" w:firstLine="0"/>
          </w:pPr>
        </w:pPrChange>
      </w:pPr>
    </w:p>
    <w:p w14:paraId="4BB718D1" w14:textId="77777777" w:rsidR="00AE3BDF" w:rsidRPr="00CF12E1" w:rsidRDefault="00AE3BDF">
      <w:pPr>
        <w:spacing w:after="160" w:line="360" w:lineRule="auto"/>
        <w:ind w:left="0" w:firstLine="0"/>
        <w:rPr>
          <w:noProof/>
        </w:rPr>
        <w:pPrChange w:id="516" w:author="Hassan Kyanzi" w:date="2022-01-31T15:14:00Z">
          <w:pPr>
            <w:spacing w:after="160" w:line="259" w:lineRule="auto"/>
            <w:ind w:left="0" w:firstLine="0"/>
          </w:pPr>
        </w:pPrChange>
      </w:pPr>
    </w:p>
    <w:p w14:paraId="6C68C590" w14:textId="77777777" w:rsidR="00CF12E1" w:rsidRPr="00CF12E1" w:rsidRDefault="00CF12E1">
      <w:pPr>
        <w:spacing w:after="160" w:line="360" w:lineRule="auto"/>
        <w:ind w:left="0" w:firstLine="0"/>
        <w:rPr>
          <w:b/>
          <w:bCs/>
          <w:noProof/>
        </w:rPr>
        <w:pPrChange w:id="517" w:author="Hassan Kyanzi" w:date="2022-01-31T15:14:00Z">
          <w:pPr>
            <w:spacing w:after="160" w:line="259" w:lineRule="auto"/>
            <w:ind w:left="0" w:firstLine="0"/>
          </w:pPr>
        </w:pPrChange>
      </w:pPr>
      <w:r w:rsidRPr="00CF12E1">
        <w:rPr>
          <w:b/>
          <w:bCs/>
          <w:noProof/>
        </w:rPr>
        <w:t>Data modelling</w:t>
      </w:r>
    </w:p>
    <w:p w14:paraId="0A701230" w14:textId="77777777" w:rsidR="00CF12E1" w:rsidRPr="00CF12E1" w:rsidRDefault="00CF12E1">
      <w:pPr>
        <w:spacing w:after="160" w:line="360" w:lineRule="auto"/>
        <w:ind w:left="0" w:firstLine="0"/>
        <w:rPr>
          <w:noProof/>
        </w:rPr>
        <w:pPrChange w:id="518" w:author="Hassan Kyanzi" w:date="2022-01-31T15:14:00Z">
          <w:pPr>
            <w:spacing w:after="160" w:line="259" w:lineRule="auto"/>
            <w:ind w:left="0" w:firstLine="0"/>
          </w:pPr>
        </w:pPrChange>
      </w:pPr>
      <w:r w:rsidRPr="00CF12E1">
        <w:rPr>
          <w:noProof/>
        </w:rPr>
        <w:t>Data modelling in software engineering is the process of creating a data model for an information system by applying certain formal techniques</w:t>
      </w:r>
    </w:p>
    <w:p w14:paraId="08766C12" w14:textId="77777777" w:rsidR="00CF12E1" w:rsidRPr="00CF12E1" w:rsidRDefault="00CF12E1">
      <w:pPr>
        <w:spacing w:after="160" w:line="360" w:lineRule="auto"/>
        <w:ind w:left="0" w:firstLine="0"/>
        <w:rPr>
          <w:noProof/>
        </w:rPr>
        <w:pPrChange w:id="519" w:author="Hassan Kyanzi" w:date="2022-01-31T15:14:00Z">
          <w:pPr>
            <w:spacing w:after="160" w:line="259" w:lineRule="auto"/>
            <w:ind w:left="0" w:firstLine="0"/>
          </w:pPr>
        </w:pPrChange>
      </w:pPr>
    </w:p>
    <w:p w14:paraId="421C9D98" w14:textId="77777777" w:rsidR="00CF12E1" w:rsidRPr="00CF12E1" w:rsidRDefault="00CF12E1">
      <w:pPr>
        <w:spacing w:after="160" w:line="360" w:lineRule="auto"/>
        <w:ind w:left="0" w:firstLine="0"/>
        <w:rPr>
          <w:b/>
          <w:bCs/>
          <w:noProof/>
        </w:rPr>
        <w:pPrChange w:id="520" w:author="Hassan Kyanzi" w:date="2022-01-31T15:14:00Z">
          <w:pPr>
            <w:spacing w:after="160" w:line="259" w:lineRule="auto"/>
            <w:ind w:left="0" w:firstLine="0"/>
          </w:pPr>
        </w:pPrChange>
      </w:pPr>
      <w:r w:rsidRPr="00CF12E1">
        <w:rPr>
          <w:b/>
          <w:bCs/>
          <w:noProof/>
        </w:rPr>
        <w:t>Interpreting findings</w:t>
      </w:r>
    </w:p>
    <w:p w14:paraId="5ED6ACC1" w14:textId="23DD95BF" w:rsidR="00CF12E1" w:rsidRDefault="00CF12E1">
      <w:pPr>
        <w:spacing w:after="160" w:line="360" w:lineRule="auto"/>
        <w:ind w:left="0" w:firstLine="0"/>
        <w:rPr>
          <w:noProof/>
        </w:rPr>
        <w:pPrChange w:id="521" w:author="Hassan Kyanzi" w:date="2022-01-31T15:14:00Z">
          <w:pPr>
            <w:spacing w:after="160" w:line="259" w:lineRule="auto"/>
            <w:ind w:left="0" w:firstLine="0"/>
          </w:pPr>
        </w:pPrChange>
      </w:pPr>
      <w:r w:rsidRPr="00CF12E1">
        <w:rPr>
          <w:noProof/>
        </w:rPr>
        <w:t>Interpreting findings is about seeing whether </w:t>
      </w:r>
      <w:r w:rsidRPr="00CF12E1">
        <w:rPr>
          <w:b/>
          <w:bCs/>
          <w:noProof/>
        </w:rPr>
        <w:t>what you found confirms</w:t>
      </w:r>
      <w:r w:rsidRPr="00CF12E1">
        <w:rPr>
          <w:noProof/>
        </w:rPr>
        <w:t> or does not confirm the findings of previous studies in your literature review. Your findings may also offer novel insights or information.</w:t>
      </w:r>
    </w:p>
    <w:p w14:paraId="06C69177" w14:textId="6651C0A7" w:rsidR="00CF12E1" w:rsidRDefault="00CF12E1">
      <w:pPr>
        <w:spacing w:after="160" w:line="360" w:lineRule="auto"/>
        <w:ind w:left="0" w:firstLine="0"/>
        <w:rPr>
          <w:ins w:id="522" w:author="Hassan Kyanzi" w:date="2022-02-06T15:13:00Z"/>
          <w:noProof/>
        </w:rPr>
      </w:pPr>
    </w:p>
    <w:p w14:paraId="6958A826" w14:textId="6157ABED" w:rsidR="0081134D" w:rsidRDefault="0081134D">
      <w:pPr>
        <w:spacing w:after="160" w:line="360" w:lineRule="auto"/>
        <w:ind w:left="0" w:firstLine="0"/>
        <w:rPr>
          <w:ins w:id="523" w:author="Hassan Kyanzi" w:date="2022-02-06T15:13:00Z"/>
          <w:noProof/>
        </w:rPr>
      </w:pPr>
    </w:p>
    <w:p w14:paraId="7B6B883F" w14:textId="2824FA3C" w:rsidR="0081134D" w:rsidRDefault="0081134D">
      <w:pPr>
        <w:spacing w:after="160" w:line="360" w:lineRule="auto"/>
        <w:ind w:left="0" w:firstLine="0"/>
        <w:rPr>
          <w:ins w:id="524" w:author="Hassan Kyanzi" w:date="2022-02-06T15:13:00Z"/>
          <w:noProof/>
        </w:rPr>
      </w:pPr>
    </w:p>
    <w:p w14:paraId="2DA0A597" w14:textId="519A55C5" w:rsidR="0081134D" w:rsidRDefault="0081134D">
      <w:pPr>
        <w:spacing w:after="160" w:line="360" w:lineRule="auto"/>
        <w:ind w:left="0" w:firstLine="0"/>
        <w:rPr>
          <w:ins w:id="525" w:author="Hassan Kyanzi" w:date="2022-02-06T15:13:00Z"/>
          <w:noProof/>
        </w:rPr>
      </w:pPr>
    </w:p>
    <w:p w14:paraId="28D93638" w14:textId="68B4A22C" w:rsidR="0081134D" w:rsidRDefault="0081134D">
      <w:pPr>
        <w:spacing w:after="160" w:line="360" w:lineRule="auto"/>
        <w:ind w:left="0" w:firstLine="0"/>
        <w:rPr>
          <w:ins w:id="526" w:author="Hassan Kyanzi" w:date="2022-02-06T15:13:00Z"/>
          <w:noProof/>
        </w:rPr>
      </w:pPr>
    </w:p>
    <w:p w14:paraId="74BE5244" w14:textId="26FC6581" w:rsidR="0081134D" w:rsidRDefault="0081134D">
      <w:pPr>
        <w:spacing w:after="160" w:line="360" w:lineRule="auto"/>
        <w:ind w:left="0" w:firstLine="0"/>
        <w:rPr>
          <w:ins w:id="527" w:author="Hassan Kyanzi" w:date="2022-02-06T15:13:00Z"/>
          <w:noProof/>
        </w:rPr>
      </w:pPr>
    </w:p>
    <w:p w14:paraId="3BCECE3F" w14:textId="049A544D" w:rsidR="0081134D" w:rsidRDefault="0081134D">
      <w:pPr>
        <w:spacing w:after="160" w:line="360" w:lineRule="auto"/>
        <w:ind w:left="0" w:firstLine="0"/>
        <w:rPr>
          <w:ins w:id="528" w:author="Hassan Kyanzi" w:date="2022-02-06T15:13:00Z"/>
          <w:noProof/>
        </w:rPr>
      </w:pPr>
    </w:p>
    <w:p w14:paraId="2FA0CF76" w14:textId="1896A115" w:rsidR="0081134D" w:rsidRDefault="0081134D">
      <w:pPr>
        <w:spacing w:after="160" w:line="360" w:lineRule="auto"/>
        <w:ind w:left="0" w:firstLine="0"/>
        <w:rPr>
          <w:ins w:id="529" w:author="Hassan Kyanzi" w:date="2022-02-06T15:13:00Z"/>
          <w:noProof/>
        </w:rPr>
      </w:pPr>
    </w:p>
    <w:p w14:paraId="65AE5AD3" w14:textId="6C3C7C1A" w:rsidR="0081134D" w:rsidRDefault="0081134D">
      <w:pPr>
        <w:spacing w:after="160" w:line="360" w:lineRule="auto"/>
        <w:ind w:left="0" w:firstLine="0"/>
        <w:rPr>
          <w:ins w:id="530" w:author="Hassan Kyanzi" w:date="2022-02-06T15:13:00Z"/>
          <w:noProof/>
        </w:rPr>
      </w:pPr>
    </w:p>
    <w:p w14:paraId="6771D0FA" w14:textId="7829CE58" w:rsidR="0081134D" w:rsidRDefault="0081134D">
      <w:pPr>
        <w:spacing w:after="160" w:line="360" w:lineRule="auto"/>
        <w:ind w:left="0" w:firstLine="0"/>
        <w:rPr>
          <w:ins w:id="531" w:author="Hassan Kyanzi" w:date="2022-02-06T15:13:00Z"/>
          <w:noProof/>
        </w:rPr>
      </w:pPr>
    </w:p>
    <w:p w14:paraId="76DE0246" w14:textId="77777777" w:rsidR="0081134D" w:rsidRDefault="0081134D">
      <w:pPr>
        <w:spacing w:after="160" w:line="360" w:lineRule="auto"/>
        <w:ind w:left="0" w:firstLine="0"/>
        <w:rPr>
          <w:noProof/>
        </w:rPr>
        <w:pPrChange w:id="532" w:author="Hassan Kyanzi" w:date="2022-01-31T15:14:00Z">
          <w:pPr>
            <w:spacing w:after="160" w:line="259" w:lineRule="auto"/>
            <w:ind w:left="0" w:firstLine="0"/>
          </w:pPr>
        </w:pPrChange>
      </w:pPr>
    </w:p>
    <w:p w14:paraId="250221E5" w14:textId="77777777" w:rsidR="00CF12E1" w:rsidRPr="00CF12E1" w:rsidRDefault="00CF12E1">
      <w:pPr>
        <w:spacing w:after="160" w:line="360" w:lineRule="auto"/>
        <w:ind w:left="0" w:firstLine="0"/>
        <w:rPr>
          <w:b/>
          <w:bCs/>
          <w:noProof/>
        </w:rPr>
        <w:pPrChange w:id="533" w:author="Hassan Kyanzi" w:date="2022-01-31T15:14:00Z">
          <w:pPr>
            <w:spacing w:after="160" w:line="259" w:lineRule="auto"/>
            <w:ind w:left="0" w:firstLine="0"/>
          </w:pPr>
        </w:pPrChange>
      </w:pPr>
      <w:r w:rsidRPr="00CF12E1">
        <w:rPr>
          <w:b/>
          <w:bCs/>
          <w:noProof/>
        </w:rPr>
        <w:t>Advisory subsystem</w:t>
      </w:r>
    </w:p>
    <w:p w14:paraId="14B81135" w14:textId="2CB2D2CE" w:rsidR="00CF12E1" w:rsidRDefault="00CF12E1" w:rsidP="00EC4EA6">
      <w:pPr>
        <w:spacing w:after="160" w:line="360" w:lineRule="auto"/>
        <w:ind w:left="0" w:firstLine="0"/>
        <w:rPr>
          <w:ins w:id="534" w:author="Hassan Kyanzi" w:date="2022-01-31T15:14:00Z"/>
          <w:noProof/>
        </w:rPr>
      </w:pPr>
      <w:r w:rsidRPr="00143C26">
        <w:rPr>
          <w:noProof/>
        </w:rPr>
        <w:drawing>
          <wp:inline distT="0" distB="0" distL="0" distR="0" wp14:anchorId="1703D7E4" wp14:editId="097DF88F">
            <wp:extent cx="5731510" cy="3287395"/>
            <wp:effectExtent l="0" t="0" r="2540" b="825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31510" cy="3287395"/>
                    </a:xfrm>
                    <a:prstGeom prst="rect">
                      <a:avLst/>
                    </a:prstGeom>
                    <a:noFill/>
                    <a:ln>
                      <a:noFill/>
                    </a:ln>
                  </pic:spPr>
                </pic:pic>
              </a:graphicData>
            </a:graphic>
          </wp:inline>
        </w:drawing>
      </w:r>
    </w:p>
    <w:p w14:paraId="634DE826" w14:textId="64D6E4DC" w:rsidR="00EC4EA6" w:rsidRPr="00051E9F" w:rsidRDefault="00051E9F" w:rsidP="00051E9F">
      <w:pPr>
        <w:pStyle w:val="Caption"/>
        <w:rPr>
          <w:ins w:id="535" w:author="Hassan Kyanzi" w:date="2022-01-31T15:15:00Z"/>
          <w:i w:val="0"/>
          <w:iCs w:val="0"/>
          <w:color w:val="auto"/>
          <w:sz w:val="24"/>
          <w:szCs w:val="24"/>
        </w:rPr>
      </w:pPr>
      <w:bookmarkStart w:id="536" w:name="_Toc95142505"/>
      <w:ins w:id="537" w:author="Hassan Kyanzi" w:date="2022-02-06T15:05:00Z">
        <w:r w:rsidRPr="00051E9F">
          <w:rPr>
            <w:sz w:val="24"/>
            <w:szCs w:val="24"/>
            <w:rPrChange w:id="538" w:author="Hassan Kyanzi" w:date="2022-02-06T15:05:00Z">
              <w:rPr>
                <w:i w:val="0"/>
                <w:iCs w:val="0"/>
                <w:color w:val="000000"/>
                <w:sz w:val="24"/>
                <w:szCs w:val="22"/>
              </w:rPr>
            </w:rPrChange>
          </w:rPr>
          <w:t xml:space="preserve">Figure </w:t>
        </w:r>
        <w:r w:rsidRPr="00051E9F">
          <w:rPr>
            <w:sz w:val="24"/>
            <w:szCs w:val="24"/>
            <w:rPrChange w:id="539" w:author="Hassan Kyanzi" w:date="2022-02-06T15:05:00Z">
              <w:rPr>
                <w:i w:val="0"/>
                <w:iCs w:val="0"/>
                <w:color w:val="000000"/>
                <w:sz w:val="24"/>
                <w:szCs w:val="22"/>
              </w:rPr>
            </w:rPrChange>
          </w:rPr>
          <w:fldChar w:fldCharType="begin"/>
        </w:r>
        <w:r w:rsidRPr="00051E9F">
          <w:rPr>
            <w:sz w:val="24"/>
            <w:szCs w:val="24"/>
            <w:rPrChange w:id="540" w:author="Hassan Kyanzi" w:date="2022-02-06T15:05:00Z">
              <w:rPr>
                <w:i w:val="0"/>
                <w:iCs w:val="0"/>
                <w:color w:val="000000"/>
                <w:sz w:val="24"/>
                <w:szCs w:val="22"/>
              </w:rPr>
            </w:rPrChange>
          </w:rPr>
          <w:instrText xml:space="preserve"> SEQ Figure \* ARABIC </w:instrText>
        </w:r>
      </w:ins>
      <w:r w:rsidRPr="00051E9F">
        <w:rPr>
          <w:sz w:val="24"/>
          <w:szCs w:val="24"/>
          <w:rPrChange w:id="541" w:author="Hassan Kyanzi" w:date="2022-02-06T15:05:00Z">
            <w:rPr>
              <w:i w:val="0"/>
              <w:iCs w:val="0"/>
              <w:color w:val="000000"/>
              <w:sz w:val="24"/>
              <w:szCs w:val="22"/>
            </w:rPr>
          </w:rPrChange>
        </w:rPr>
        <w:fldChar w:fldCharType="separate"/>
      </w:r>
      <w:ins w:id="542" w:author="USER" w:date="2022-02-09T17:35:00Z">
        <w:r w:rsidR="00AE3BDF">
          <w:rPr>
            <w:noProof/>
            <w:sz w:val="24"/>
            <w:szCs w:val="24"/>
          </w:rPr>
          <w:t>4</w:t>
        </w:r>
      </w:ins>
      <w:ins w:id="543" w:author="Hassan Kyanzi" w:date="2022-02-06T15:05:00Z">
        <w:r w:rsidRPr="00051E9F">
          <w:rPr>
            <w:sz w:val="24"/>
            <w:szCs w:val="24"/>
            <w:rPrChange w:id="544" w:author="Hassan Kyanzi" w:date="2022-02-06T15:05:00Z">
              <w:rPr>
                <w:i w:val="0"/>
                <w:iCs w:val="0"/>
                <w:color w:val="000000"/>
                <w:sz w:val="24"/>
                <w:szCs w:val="22"/>
              </w:rPr>
            </w:rPrChange>
          </w:rPr>
          <w:fldChar w:fldCharType="end"/>
        </w:r>
        <w:del w:id="545" w:author="USER" w:date="2022-02-09T17:34:00Z">
          <w:r w:rsidRPr="00051E9F" w:rsidDel="00AE3BDF">
            <w:rPr>
              <w:i w:val="0"/>
              <w:iCs w:val="0"/>
              <w:color w:val="auto"/>
              <w:sz w:val="24"/>
              <w:szCs w:val="24"/>
              <w:rPrChange w:id="546" w:author="Hassan Kyanzi" w:date="2022-02-06T15:05:00Z">
                <w:rPr>
                  <w:i w:val="0"/>
                  <w:iCs w:val="0"/>
                  <w:color w:val="000000"/>
                  <w:sz w:val="24"/>
                  <w:szCs w:val="22"/>
                </w:rPr>
              </w:rPrChange>
            </w:rPr>
            <w:delText>:Advisory</w:delText>
          </w:r>
        </w:del>
      </w:ins>
      <w:ins w:id="547" w:author="USER" w:date="2022-02-09T17:34:00Z">
        <w:r w:rsidR="00AE3BDF" w:rsidRPr="00051E9F">
          <w:rPr>
            <w:i w:val="0"/>
            <w:iCs w:val="0"/>
            <w:color w:val="auto"/>
            <w:sz w:val="24"/>
            <w:szCs w:val="24"/>
          </w:rPr>
          <w:t>: Advisory</w:t>
        </w:r>
      </w:ins>
      <w:ins w:id="548" w:author="Hassan Kyanzi" w:date="2022-02-06T15:05:00Z">
        <w:r w:rsidRPr="00051E9F">
          <w:rPr>
            <w:i w:val="0"/>
            <w:iCs w:val="0"/>
            <w:color w:val="auto"/>
            <w:sz w:val="24"/>
            <w:szCs w:val="24"/>
            <w:rPrChange w:id="549" w:author="Hassan Kyanzi" w:date="2022-02-06T15:05:00Z">
              <w:rPr>
                <w:i w:val="0"/>
                <w:iCs w:val="0"/>
                <w:color w:val="000000"/>
                <w:sz w:val="24"/>
                <w:szCs w:val="22"/>
              </w:rPr>
            </w:rPrChange>
          </w:rPr>
          <w:t xml:space="preserve"> Sub system</w:t>
        </w:r>
      </w:ins>
      <w:bookmarkEnd w:id="536"/>
    </w:p>
    <w:p w14:paraId="30203BD4" w14:textId="77777777" w:rsidR="00EC4EA6" w:rsidRPr="00EC4EA6" w:rsidRDefault="00EC4EA6">
      <w:pPr>
        <w:spacing w:line="360" w:lineRule="auto"/>
        <w:rPr>
          <w:rPrChange w:id="550" w:author="Hassan Kyanzi" w:date="2022-01-31T15:15:00Z">
            <w:rPr>
              <w:noProof/>
            </w:rPr>
          </w:rPrChange>
        </w:rPr>
        <w:pPrChange w:id="551" w:author="Hassan Kyanzi" w:date="2022-01-31T15:16:00Z">
          <w:pPr>
            <w:spacing w:after="160" w:line="259" w:lineRule="auto"/>
            <w:ind w:left="0" w:firstLine="0"/>
          </w:pPr>
        </w:pPrChange>
      </w:pPr>
    </w:p>
    <w:p w14:paraId="74C6D325" w14:textId="77777777" w:rsidR="00B66DF1" w:rsidRPr="00B66DF1" w:rsidRDefault="00B66DF1">
      <w:pPr>
        <w:spacing w:after="160" w:line="360" w:lineRule="auto"/>
        <w:ind w:left="0" w:firstLine="0"/>
        <w:rPr>
          <w:b/>
          <w:bCs/>
          <w:noProof/>
        </w:rPr>
        <w:pPrChange w:id="552" w:author="Hassan Kyanzi" w:date="2022-02-06T15:05:00Z">
          <w:pPr>
            <w:spacing w:after="160" w:line="259" w:lineRule="auto"/>
            <w:ind w:left="0" w:firstLine="0"/>
          </w:pPr>
        </w:pPrChange>
      </w:pPr>
      <w:r w:rsidRPr="00B66DF1">
        <w:rPr>
          <w:b/>
          <w:bCs/>
          <w:noProof/>
        </w:rPr>
        <w:t xml:space="preserve">Send issue. </w:t>
      </w:r>
      <w:r w:rsidRPr="00B66DF1">
        <w:rPr>
          <w:noProof/>
        </w:rPr>
        <w:t>The process starts by a pregnant mother sending a problem or an issue.</w:t>
      </w:r>
    </w:p>
    <w:p w14:paraId="0A9F3858" w14:textId="77777777" w:rsidR="00B66DF1" w:rsidRPr="00B66DF1" w:rsidRDefault="00B66DF1">
      <w:pPr>
        <w:spacing w:after="160" w:line="360" w:lineRule="auto"/>
        <w:ind w:left="0" w:firstLine="0"/>
        <w:rPr>
          <w:noProof/>
        </w:rPr>
        <w:pPrChange w:id="553" w:author="Hassan Kyanzi" w:date="2022-02-06T15:05:00Z">
          <w:pPr>
            <w:spacing w:after="160" w:line="259" w:lineRule="auto"/>
            <w:ind w:left="0" w:firstLine="0"/>
          </w:pPr>
        </w:pPrChange>
      </w:pPr>
      <w:r w:rsidRPr="00B66DF1">
        <w:rPr>
          <w:b/>
          <w:bCs/>
          <w:noProof/>
        </w:rPr>
        <w:t>Receive issue</w:t>
      </w:r>
      <w:r w:rsidRPr="00B66DF1">
        <w:rPr>
          <w:noProof/>
        </w:rPr>
        <w:t xml:space="preserve">. The medical system receives the issue </w:t>
      </w:r>
    </w:p>
    <w:p w14:paraId="19412BDD" w14:textId="77777777" w:rsidR="00B66DF1" w:rsidRPr="00B66DF1" w:rsidRDefault="00B66DF1">
      <w:pPr>
        <w:spacing w:after="160" w:line="360" w:lineRule="auto"/>
        <w:ind w:left="0" w:firstLine="0"/>
        <w:rPr>
          <w:noProof/>
        </w:rPr>
        <w:pPrChange w:id="554" w:author="Hassan Kyanzi" w:date="2022-02-06T15:05:00Z">
          <w:pPr>
            <w:spacing w:after="160" w:line="259" w:lineRule="auto"/>
            <w:ind w:left="0" w:firstLine="0"/>
          </w:pPr>
        </w:pPrChange>
      </w:pPr>
      <w:r w:rsidRPr="00B66DF1">
        <w:rPr>
          <w:b/>
          <w:bCs/>
          <w:noProof/>
        </w:rPr>
        <w:t>Analyze issue</w:t>
      </w:r>
      <w:r w:rsidRPr="00B66DF1">
        <w:rPr>
          <w:noProof/>
        </w:rPr>
        <w:t xml:space="preserve">. The system analyses the issue basing on the data stored in the repository and </w:t>
      </w:r>
      <w:r w:rsidRPr="00B66DF1">
        <w:rPr>
          <w:b/>
          <w:bCs/>
          <w:noProof/>
        </w:rPr>
        <w:t>send advice</w:t>
      </w:r>
      <w:r w:rsidRPr="00B66DF1">
        <w:rPr>
          <w:noProof/>
        </w:rPr>
        <w:t xml:space="preserve"> to the pregnant mother</w:t>
      </w:r>
    </w:p>
    <w:p w14:paraId="73D94AB9" w14:textId="5B20438B" w:rsidR="00B66DF1" w:rsidRPr="00B66DF1" w:rsidRDefault="00B66DF1">
      <w:pPr>
        <w:spacing w:after="160" w:line="360" w:lineRule="auto"/>
        <w:ind w:left="0" w:firstLine="0"/>
        <w:rPr>
          <w:b/>
          <w:bCs/>
          <w:noProof/>
        </w:rPr>
        <w:pPrChange w:id="555" w:author="Hassan Kyanzi" w:date="2022-02-06T15:05:00Z">
          <w:pPr>
            <w:spacing w:after="160" w:line="259" w:lineRule="auto"/>
            <w:ind w:left="0" w:firstLine="0"/>
          </w:pPr>
        </w:pPrChange>
      </w:pPr>
      <w:r w:rsidRPr="00B66DF1">
        <w:rPr>
          <w:noProof/>
        </w:rPr>
        <w:t xml:space="preserve">The finally the pregnant mother will </w:t>
      </w:r>
      <w:r w:rsidRPr="00B66DF1">
        <w:rPr>
          <w:b/>
          <w:bCs/>
          <w:noProof/>
        </w:rPr>
        <w:t>receive advice</w:t>
      </w:r>
      <w:r w:rsidRPr="00B66DF1">
        <w:rPr>
          <w:noProof/>
        </w:rPr>
        <w:t xml:space="preserve"> either SMS or mobile and email</w:t>
      </w:r>
    </w:p>
    <w:p w14:paraId="721497E3" w14:textId="77777777" w:rsidR="00B66DF1" w:rsidRPr="00B66DF1" w:rsidRDefault="00B66DF1">
      <w:pPr>
        <w:spacing w:after="160" w:line="360" w:lineRule="auto"/>
        <w:ind w:left="0" w:firstLine="0"/>
        <w:rPr>
          <w:b/>
          <w:bCs/>
          <w:noProof/>
        </w:rPr>
        <w:pPrChange w:id="556" w:author="Hassan Kyanzi" w:date="2022-02-06T15:05:00Z">
          <w:pPr>
            <w:spacing w:after="160" w:line="259" w:lineRule="auto"/>
            <w:ind w:left="0" w:firstLine="0"/>
          </w:pPr>
        </w:pPrChange>
      </w:pPr>
      <w:r w:rsidRPr="00B66DF1">
        <w:rPr>
          <w:b/>
          <w:bCs/>
          <w:noProof/>
        </w:rPr>
        <w:t xml:space="preserve">Lanes </w:t>
      </w:r>
    </w:p>
    <w:p w14:paraId="1B13C2E6" w14:textId="77777777" w:rsidR="00B66DF1" w:rsidRPr="00B66DF1" w:rsidRDefault="00B66DF1">
      <w:pPr>
        <w:numPr>
          <w:ilvl w:val="0"/>
          <w:numId w:val="2"/>
        </w:numPr>
        <w:spacing w:after="160" w:line="360" w:lineRule="auto"/>
        <w:rPr>
          <w:noProof/>
          <w:lang w:val="en-GB"/>
        </w:rPr>
        <w:pPrChange w:id="557" w:author="Hassan Kyanzi" w:date="2022-02-06T15:05:00Z">
          <w:pPr>
            <w:numPr>
              <w:numId w:val="2"/>
            </w:numPr>
            <w:spacing w:after="160" w:line="259" w:lineRule="auto"/>
            <w:ind w:left="720" w:hanging="360"/>
          </w:pPr>
        </w:pPrChange>
      </w:pPr>
      <w:r w:rsidRPr="00B66DF1">
        <w:rPr>
          <w:noProof/>
          <w:lang w:val="en-GB"/>
        </w:rPr>
        <w:t>Medical</w:t>
      </w:r>
    </w:p>
    <w:p w14:paraId="6028A687" w14:textId="77777777" w:rsidR="00B66DF1" w:rsidRPr="00B66DF1" w:rsidRDefault="00B66DF1">
      <w:pPr>
        <w:numPr>
          <w:ilvl w:val="0"/>
          <w:numId w:val="2"/>
        </w:numPr>
        <w:spacing w:after="160" w:line="360" w:lineRule="auto"/>
        <w:rPr>
          <w:noProof/>
          <w:lang w:val="en-GB"/>
        </w:rPr>
        <w:pPrChange w:id="558" w:author="Hassan Kyanzi" w:date="2022-02-06T15:05:00Z">
          <w:pPr>
            <w:numPr>
              <w:numId w:val="2"/>
            </w:numPr>
            <w:spacing w:after="160" w:line="259" w:lineRule="auto"/>
            <w:ind w:left="720" w:hanging="360"/>
          </w:pPr>
        </w:pPrChange>
      </w:pPr>
      <w:r w:rsidRPr="00B66DF1">
        <w:rPr>
          <w:noProof/>
          <w:lang w:val="en-GB"/>
        </w:rPr>
        <w:t>Pregnant mother</w:t>
      </w:r>
    </w:p>
    <w:p w14:paraId="128972FF" w14:textId="77777777" w:rsidR="00B66DF1" w:rsidRPr="00B66DF1" w:rsidRDefault="00B66DF1">
      <w:pPr>
        <w:spacing w:after="160" w:line="360" w:lineRule="auto"/>
        <w:ind w:left="0" w:firstLine="0"/>
        <w:rPr>
          <w:b/>
          <w:bCs/>
          <w:noProof/>
          <w:lang w:val="en-GB"/>
        </w:rPr>
        <w:pPrChange w:id="559" w:author="Hassan Kyanzi" w:date="2022-02-06T15:05:00Z">
          <w:pPr>
            <w:spacing w:after="160" w:line="259" w:lineRule="auto"/>
            <w:ind w:left="0" w:firstLine="0"/>
          </w:pPr>
        </w:pPrChange>
      </w:pPr>
      <w:r w:rsidRPr="00B66DF1">
        <w:rPr>
          <w:b/>
          <w:bCs/>
          <w:noProof/>
          <w:lang w:val="en-GB"/>
        </w:rPr>
        <w:t>Activities</w:t>
      </w:r>
    </w:p>
    <w:p w14:paraId="3E0D4DF8" w14:textId="77777777" w:rsidR="00B66DF1" w:rsidRPr="00B66DF1" w:rsidRDefault="00B66DF1">
      <w:pPr>
        <w:numPr>
          <w:ilvl w:val="0"/>
          <w:numId w:val="3"/>
        </w:numPr>
        <w:spacing w:after="160" w:line="360" w:lineRule="auto"/>
        <w:rPr>
          <w:noProof/>
          <w:lang w:val="en-GB"/>
        </w:rPr>
        <w:pPrChange w:id="560" w:author="Hassan Kyanzi" w:date="2022-02-06T15:05:00Z">
          <w:pPr>
            <w:numPr>
              <w:numId w:val="3"/>
            </w:numPr>
            <w:spacing w:after="160" w:line="259" w:lineRule="auto"/>
            <w:ind w:left="720" w:hanging="360"/>
          </w:pPr>
        </w:pPrChange>
      </w:pPr>
      <w:r w:rsidRPr="00B66DF1">
        <w:rPr>
          <w:noProof/>
          <w:lang w:val="en-GB"/>
        </w:rPr>
        <w:t>Send issue</w:t>
      </w:r>
    </w:p>
    <w:p w14:paraId="1F74F8D0" w14:textId="77777777" w:rsidR="00B66DF1" w:rsidRPr="00B66DF1" w:rsidRDefault="00B66DF1">
      <w:pPr>
        <w:numPr>
          <w:ilvl w:val="0"/>
          <w:numId w:val="3"/>
        </w:numPr>
        <w:spacing w:after="160" w:line="360" w:lineRule="auto"/>
        <w:rPr>
          <w:noProof/>
          <w:lang w:val="en-GB"/>
        </w:rPr>
        <w:pPrChange w:id="561" w:author="Hassan Kyanzi" w:date="2022-02-06T15:05:00Z">
          <w:pPr>
            <w:numPr>
              <w:numId w:val="3"/>
            </w:numPr>
            <w:spacing w:after="160" w:line="259" w:lineRule="auto"/>
            <w:ind w:left="720" w:hanging="360"/>
          </w:pPr>
        </w:pPrChange>
      </w:pPr>
      <w:r w:rsidRPr="00B66DF1">
        <w:rPr>
          <w:noProof/>
          <w:lang w:val="en-GB"/>
        </w:rPr>
        <w:t>Receive issue</w:t>
      </w:r>
    </w:p>
    <w:p w14:paraId="657A159B" w14:textId="77777777" w:rsidR="00B66DF1" w:rsidRPr="00B66DF1" w:rsidRDefault="00B66DF1">
      <w:pPr>
        <w:numPr>
          <w:ilvl w:val="0"/>
          <w:numId w:val="3"/>
        </w:numPr>
        <w:spacing w:after="160" w:line="360" w:lineRule="auto"/>
        <w:rPr>
          <w:noProof/>
          <w:lang w:val="en-GB"/>
        </w:rPr>
        <w:pPrChange w:id="562" w:author="Hassan Kyanzi" w:date="2022-02-06T15:05:00Z">
          <w:pPr>
            <w:numPr>
              <w:numId w:val="3"/>
            </w:numPr>
            <w:spacing w:after="160" w:line="259" w:lineRule="auto"/>
            <w:ind w:left="720" w:hanging="360"/>
          </w:pPr>
        </w:pPrChange>
      </w:pPr>
      <w:r w:rsidRPr="00B66DF1">
        <w:rPr>
          <w:noProof/>
          <w:lang w:val="en-GB"/>
        </w:rPr>
        <w:t>Analyse issue</w:t>
      </w:r>
    </w:p>
    <w:p w14:paraId="179BD78B" w14:textId="77777777" w:rsidR="00B66DF1" w:rsidRPr="00B66DF1" w:rsidRDefault="00B66DF1">
      <w:pPr>
        <w:numPr>
          <w:ilvl w:val="0"/>
          <w:numId w:val="3"/>
        </w:numPr>
        <w:spacing w:after="160" w:line="360" w:lineRule="auto"/>
        <w:rPr>
          <w:noProof/>
          <w:lang w:val="en-GB"/>
        </w:rPr>
        <w:pPrChange w:id="563" w:author="Hassan Kyanzi" w:date="2022-02-06T15:06:00Z">
          <w:pPr>
            <w:numPr>
              <w:numId w:val="3"/>
            </w:numPr>
            <w:spacing w:after="160" w:line="259" w:lineRule="auto"/>
            <w:ind w:left="720" w:hanging="360"/>
          </w:pPr>
        </w:pPrChange>
      </w:pPr>
      <w:r w:rsidRPr="00B66DF1">
        <w:rPr>
          <w:noProof/>
          <w:lang w:val="en-GB"/>
        </w:rPr>
        <w:t>Send advice</w:t>
      </w:r>
    </w:p>
    <w:p w14:paraId="50A8A91E" w14:textId="77777777" w:rsidR="00B66DF1" w:rsidRPr="00B66DF1" w:rsidRDefault="00B66DF1">
      <w:pPr>
        <w:numPr>
          <w:ilvl w:val="0"/>
          <w:numId w:val="3"/>
        </w:numPr>
        <w:spacing w:after="160" w:line="360" w:lineRule="auto"/>
        <w:rPr>
          <w:noProof/>
          <w:lang w:val="en-GB"/>
        </w:rPr>
        <w:pPrChange w:id="564" w:author="Hassan Kyanzi" w:date="2022-02-06T15:06:00Z">
          <w:pPr>
            <w:numPr>
              <w:numId w:val="3"/>
            </w:numPr>
            <w:spacing w:after="160" w:line="259" w:lineRule="auto"/>
            <w:ind w:left="720" w:hanging="360"/>
          </w:pPr>
        </w:pPrChange>
      </w:pPr>
      <w:r w:rsidRPr="00B66DF1">
        <w:rPr>
          <w:noProof/>
          <w:lang w:val="en-GB"/>
        </w:rPr>
        <w:t>Receive advice</w:t>
      </w:r>
    </w:p>
    <w:p w14:paraId="716CB185" w14:textId="77777777" w:rsidR="00B66DF1" w:rsidRPr="00B66DF1" w:rsidRDefault="00B66DF1">
      <w:pPr>
        <w:spacing w:after="160" w:line="360" w:lineRule="auto"/>
        <w:ind w:left="0" w:firstLine="0"/>
        <w:rPr>
          <w:noProof/>
          <w:lang w:val="en-GB"/>
        </w:rPr>
        <w:pPrChange w:id="565" w:author="Hassan Kyanzi" w:date="2022-02-06T15:06:00Z">
          <w:pPr>
            <w:spacing w:after="160" w:line="259" w:lineRule="auto"/>
            <w:ind w:left="0" w:firstLine="0"/>
          </w:pPr>
        </w:pPrChange>
      </w:pPr>
      <w:r w:rsidRPr="00B66DF1">
        <w:rPr>
          <w:noProof/>
          <w:lang w:val="en-GB"/>
        </w:rPr>
        <w:t>Data</w:t>
      </w:r>
    </w:p>
    <w:p w14:paraId="71E34269" w14:textId="77777777" w:rsidR="00B66DF1" w:rsidRPr="00B66DF1" w:rsidRDefault="00B66DF1">
      <w:pPr>
        <w:numPr>
          <w:ilvl w:val="0"/>
          <w:numId w:val="4"/>
        </w:numPr>
        <w:spacing w:after="160" w:line="360" w:lineRule="auto"/>
        <w:rPr>
          <w:noProof/>
          <w:lang w:val="en-GB"/>
        </w:rPr>
        <w:pPrChange w:id="566" w:author="Hassan Kyanzi" w:date="2022-02-06T15:06:00Z">
          <w:pPr>
            <w:numPr>
              <w:numId w:val="4"/>
            </w:numPr>
            <w:spacing w:after="160" w:line="259" w:lineRule="auto"/>
            <w:ind w:left="720" w:hanging="360"/>
          </w:pPr>
        </w:pPrChange>
      </w:pPr>
      <w:r w:rsidRPr="00B66DF1">
        <w:rPr>
          <w:noProof/>
          <w:lang w:val="en-GB"/>
        </w:rPr>
        <w:t>Pregnant mother data</w:t>
      </w:r>
    </w:p>
    <w:p w14:paraId="55D8B7B0" w14:textId="7C648BA5" w:rsidR="00B66DF1" w:rsidRPr="00CF12E1" w:rsidDel="00EC4EA6" w:rsidRDefault="00B66DF1">
      <w:pPr>
        <w:spacing w:after="160" w:line="360" w:lineRule="auto"/>
        <w:ind w:left="0" w:firstLine="0"/>
        <w:rPr>
          <w:del w:id="567" w:author="Hassan Kyanzi" w:date="2022-01-31T15:16:00Z"/>
          <w:noProof/>
        </w:rPr>
        <w:pPrChange w:id="568" w:author="Hassan Kyanzi" w:date="2022-02-06T15:06:00Z">
          <w:pPr>
            <w:spacing w:after="160" w:line="259" w:lineRule="auto"/>
            <w:ind w:left="0" w:firstLine="0"/>
          </w:pPr>
        </w:pPrChange>
      </w:pPr>
    </w:p>
    <w:p w14:paraId="52D91A14" w14:textId="77777777" w:rsidR="003D38D3" w:rsidRDefault="003D38D3" w:rsidP="00051E9F">
      <w:pPr>
        <w:spacing w:line="360" w:lineRule="auto"/>
      </w:pPr>
    </w:p>
    <w:p w14:paraId="6DCA5598" w14:textId="77777777" w:rsidR="003D38D3" w:rsidRDefault="003D38D3">
      <w:pPr>
        <w:pStyle w:val="Heading2"/>
        <w:spacing w:line="360" w:lineRule="auto"/>
        <w:jc w:val="both"/>
        <w:pPrChange w:id="569" w:author="Hassan Kyanzi" w:date="2022-02-06T15:06:00Z">
          <w:pPr>
            <w:pStyle w:val="Heading2"/>
            <w:spacing w:line="360" w:lineRule="auto"/>
          </w:pPr>
        </w:pPrChange>
      </w:pPr>
      <w:bookmarkStart w:id="570" w:name="_Toc95057611"/>
      <w:bookmarkStart w:id="571" w:name="_Toc20292"/>
      <w:r>
        <w:t>3.3 Design Rationale</w:t>
      </w:r>
      <w:bookmarkEnd w:id="570"/>
      <w:r>
        <w:t xml:space="preserve"> </w:t>
      </w:r>
      <w:bookmarkEnd w:id="571"/>
    </w:p>
    <w:p w14:paraId="102B0FEB" w14:textId="77777777" w:rsidR="00B66DF1" w:rsidRPr="00B66DF1" w:rsidRDefault="00B66DF1">
      <w:pPr>
        <w:spacing w:after="0" w:line="360" w:lineRule="auto"/>
        <w:ind w:left="0" w:firstLine="0"/>
        <w:rPr>
          <w:rFonts w:eastAsia="Calibri"/>
          <w:szCs w:val="24"/>
          <w:lang w:val="en-GB"/>
        </w:rPr>
        <w:pPrChange w:id="572" w:author="Hassan Kyanzi" w:date="2022-02-06T15:06:00Z">
          <w:pPr>
            <w:spacing w:after="0" w:line="240" w:lineRule="auto"/>
            <w:ind w:left="0" w:firstLine="0"/>
            <w:jc w:val="left"/>
          </w:pPr>
        </w:pPrChange>
      </w:pPr>
      <w:r w:rsidRPr="00B66DF1">
        <w:rPr>
          <w:rFonts w:eastAsia="Calibri"/>
          <w:szCs w:val="24"/>
          <w:lang w:val="en-GB"/>
        </w:rPr>
        <w:t>All data in a system is managed in a central repository that is accessible to all system components. Components do not interact directly, only through the repository.</w:t>
      </w:r>
    </w:p>
    <w:p w14:paraId="5F0E6749" w14:textId="77777777" w:rsidR="00B66DF1" w:rsidRPr="00B66DF1" w:rsidRDefault="00B66DF1">
      <w:pPr>
        <w:spacing w:after="0" w:line="360" w:lineRule="auto"/>
        <w:ind w:left="0" w:firstLine="0"/>
        <w:rPr>
          <w:rFonts w:eastAsia="Calibri"/>
          <w:color w:val="auto"/>
          <w:szCs w:val="24"/>
          <w:lang w:val="en-GB"/>
        </w:rPr>
        <w:pPrChange w:id="573" w:author="Hassan Kyanzi" w:date="2022-02-06T15:06:00Z">
          <w:pPr>
            <w:spacing w:after="0" w:line="240" w:lineRule="auto"/>
            <w:ind w:left="0" w:firstLine="0"/>
            <w:jc w:val="left"/>
          </w:pPr>
        </w:pPrChange>
      </w:pPr>
    </w:p>
    <w:p w14:paraId="469D4F35" w14:textId="77777777" w:rsidR="00B66DF1" w:rsidRPr="00B66DF1" w:rsidRDefault="00B66DF1">
      <w:pPr>
        <w:spacing w:after="0" w:line="360" w:lineRule="auto"/>
        <w:ind w:left="0" w:firstLine="0"/>
        <w:rPr>
          <w:rFonts w:eastAsia="Calibri"/>
          <w:szCs w:val="24"/>
          <w:lang w:val="en-GB"/>
        </w:rPr>
        <w:pPrChange w:id="574" w:author="Hassan Kyanzi" w:date="2022-02-06T15:06:00Z">
          <w:pPr>
            <w:spacing w:after="0" w:line="240" w:lineRule="auto"/>
            <w:ind w:left="0" w:firstLine="0"/>
            <w:jc w:val="left"/>
          </w:pPr>
        </w:pPrChange>
      </w:pPr>
      <w:r w:rsidRPr="00B66DF1">
        <w:rPr>
          <w:rFonts w:eastAsia="Calibri"/>
          <w:szCs w:val="24"/>
          <w:lang w:val="en-GB"/>
        </w:rPr>
        <w:t>We decided to use this architecture because</w:t>
      </w:r>
    </w:p>
    <w:p w14:paraId="1BF48F7B" w14:textId="77777777" w:rsidR="00B66DF1" w:rsidRPr="00B66DF1" w:rsidRDefault="00B66DF1">
      <w:pPr>
        <w:spacing w:after="0" w:line="360" w:lineRule="auto"/>
        <w:ind w:left="0" w:firstLine="0"/>
        <w:rPr>
          <w:rFonts w:eastAsia="Calibri"/>
          <w:color w:val="auto"/>
          <w:szCs w:val="24"/>
          <w:lang w:val="en-GB"/>
        </w:rPr>
        <w:pPrChange w:id="575" w:author="Hassan Kyanzi" w:date="2022-02-06T15:06:00Z">
          <w:pPr>
            <w:spacing w:after="0" w:line="240" w:lineRule="auto"/>
            <w:ind w:left="0" w:firstLine="0"/>
            <w:jc w:val="left"/>
          </w:pPr>
        </w:pPrChange>
      </w:pPr>
    </w:p>
    <w:p w14:paraId="10311264" w14:textId="77777777" w:rsidR="00B66DF1" w:rsidRPr="00B66DF1" w:rsidRDefault="00B66DF1">
      <w:pPr>
        <w:spacing w:after="0" w:line="360" w:lineRule="auto"/>
        <w:ind w:left="0" w:firstLine="0"/>
        <w:rPr>
          <w:rFonts w:eastAsia="Calibri"/>
          <w:szCs w:val="24"/>
          <w:lang w:val="en-GB"/>
        </w:rPr>
        <w:pPrChange w:id="576" w:author="Hassan Kyanzi" w:date="2022-02-06T15:06:00Z">
          <w:pPr>
            <w:spacing w:after="0" w:line="240" w:lineRule="auto"/>
            <w:ind w:left="0" w:firstLine="0"/>
            <w:jc w:val="left"/>
          </w:pPr>
        </w:pPrChange>
      </w:pPr>
      <w:r w:rsidRPr="00B66DF1">
        <w:rPr>
          <w:rFonts w:eastAsia="Calibri"/>
          <w:szCs w:val="24"/>
          <w:lang w:val="en-GB"/>
        </w:rPr>
        <w:t>Components can be independent--they do not need to know of the existence of other components. Changes made by one component can be propagated to all components. All data can be managed consistently (e.g., backups done at the same time) as it is all in one place.</w:t>
      </w:r>
    </w:p>
    <w:p w14:paraId="459B3C5A" w14:textId="77777777" w:rsidR="00B66DF1" w:rsidRPr="00B66DF1" w:rsidRDefault="00B66DF1">
      <w:pPr>
        <w:spacing w:after="0" w:line="360" w:lineRule="auto"/>
        <w:ind w:left="0" w:firstLine="0"/>
        <w:rPr>
          <w:rFonts w:eastAsia="Calibri"/>
          <w:b/>
          <w:bCs/>
          <w:szCs w:val="24"/>
          <w:lang w:val="en-GB"/>
        </w:rPr>
        <w:pPrChange w:id="577" w:author="Hassan Kyanzi" w:date="2022-02-06T15:06:00Z">
          <w:pPr>
            <w:spacing w:after="0" w:line="240" w:lineRule="auto"/>
            <w:ind w:left="0" w:firstLine="0"/>
            <w:jc w:val="left"/>
          </w:pPr>
        </w:pPrChange>
      </w:pPr>
    </w:p>
    <w:p w14:paraId="6F67211C" w14:textId="77777777" w:rsidR="00B66DF1" w:rsidRPr="00B66DF1" w:rsidRDefault="00B66DF1">
      <w:pPr>
        <w:spacing w:after="0" w:line="360" w:lineRule="auto"/>
        <w:ind w:left="0" w:firstLine="0"/>
        <w:rPr>
          <w:rFonts w:eastAsia="Calibri"/>
          <w:szCs w:val="24"/>
          <w:lang w:val="en-GB"/>
        </w:rPr>
        <w:pPrChange w:id="578" w:author="Hassan Kyanzi" w:date="2022-02-06T15:06:00Z">
          <w:pPr>
            <w:spacing w:after="0" w:line="240" w:lineRule="auto"/>
            <w:ind w:left="0" w:firstLine="0"/>
            <w:jc w:val="left"/>
          </w:pPr>
        </w:pPrChange>
      </w:pPr>
      <w:r w:rsidRPr="00B66DF1">
        <w:rPr>
          <w:rFonts w:eastAsia="Calibri"/>
          <w:b/>
          <w:bCs/>
          <w:szCs w:val="24"/>
          <w:lang w:val="en-GB"/>
        </w:rPr>
        <w:t>With Client-server architecture</w:t>
      </w:r>
      <w:r w:rsidRPr="00B66DF1">
        <w:rPr>
          <w:rFonts w:eastAsia="Calibri"/>
          <w:szCs w:val="24"/>
          <w:lang w:val="en-GB"/>
        </w:rPr>
        <w:t>, each service is a single point of failure so susceptible to denial-of-service attacks or server failure. Performance may be unpredictable because it depends on the network as well as the system. May be management problems if servers are owned by different organizations.</w:t>
      </w:r>
    </w:p>
    <w:p w14:paraId="626E15E6" w14:textId="77777777" w:rsidR="00B66DF1" w:rsidRPr="00B66DF1" w:rsidRDefault="00B66DF1">
      <w:pPr>
        <w:spacing w:after="0" w:line="360" w:lineRule="auto"/>
        <w:ind w:left="0" w:firstLine="0"/>
        <w:rPr>
          <w:rFonts w:eastAsia="Calibri"/>
          <w:szCs w:val="24"/>
          <w:lang w:val="en-GB"/>
        </w:rPr>
        <w:pPrChange w:id="579" w:author="Hassan Kyanzi" w:date="2022-02-06T15:06:00Z">
          <w:pPr>
            <w:spacing w:after="0" w:line="240" w:lineRule="auto"/>
            <w:ind w:left="0" w:firstLine="0"/>
            <w:jc w:val="left"/>
          </w:pPr>
        </w:pPrChange>
      </w:pPr>
    </w:p>
    <w:p w14:paraId="344AF398" w14:textId="555E0976" w:rsidR="00B66DF1" w:rsidRPr="00B66DF1" w:rsidRDefault="00B66DF1">
      <w:pPr>
        <w:spacing w:after="160" w:line="360" w:lineRule="auto"/>
        <w:ind w:left="0" w:firstLine="0"/>
        <w:rPr>
          <w:rFonts w:ascii="Calibri" w:eastAsia="Calibri" w:hAnsi="Calibri"/>
          <w:noProof/>
          <w:color w:val="auto"/>
          <w:sz w:val="22"/>
        </w:rPr>
        <w:pPrChange w:id="580" w:author="Hassan Kyanzi" w:date="2022-02-06T15:06:00Z">
          <w:pPr>
            <w:spacing w:after="160" w:line="259" w:lineRule="auto"/>
            <w:ind w:left="0" w:firstLine="0"/>
            <w:jc w:val="left"/>
          </w:pPr>
        </w:pPrChange>
      </w:pPr>
      <w:r w:rsidRPr="00B66DF1">
        <w:rPr>
          <w:rFonts w:eastAsia="Calibri"/>
          <w:b/>
          <w:bCs/>
          <w:szCs w:val="24"/>
        </w:rPr>
        <w:t>With Pipe and filter architecture</w:t>
      </w:r>
      <w:r w:rsidRPr="00B66DF1">
        <w:rPr>
          <w:rFonts w:eastAsia="Calibri"/>
          <w:szCs w:val="24"/>
        </w:rPr>
        <w:t xml:space="preserve">, the format for data transfer </w:t>
      </w:r>
      <w:proofErr w:type="gramStart"/>
      <w:r w:rsidRPr="00B66DF1">
        <w:rPr>
          <w:rFonts w:eastAsia="Calibri"/>
          <w:szCs w:val="24"/>
        </w:rPr>
        <w:t>has to</w:t>
      </w:r>
      <w:proofErr w:type="gramEnd"/>
      <w:r w:rsidRPr="00B66DF1">
        <w:rPr>
          <w:rFonts w:eastAsia="Calibri"/>
          <w:szCs w:val="24"/>
        </w:rPr>
        <w:t xml:space="preserve"> be agreed upon between communicating transformations. Each transformation must parse its input and unparsed its output to the agreed form. This increases system overhead and may mean that it is impossible to reuse functional transformations</w:t>
      </w:r>
      <w:r>
        <w:rPr>
          <w:rFonts w:eastAsia="Calibri"/>
          <w:szCs w:val="24"/>
        </w:rPr>
        <w:t>.</w:t>
      </w:r>
    </w:p>
    <w:p w14:paraId="3A6FDC4B" w14:textId="77777777" w:rsidR="00B66DF1" w:rsidRPr="00B66DF1" w:rsidRDefault="00B66DF1">
      <w:pPr>
        <w:spacing w:after="160" w:line="360" w:lineRule="auto"/>
        <w:ind w:left="0" w:firstLine="0"/>
        <w:rPr>
          <w:rFonts w:ascii="Calibri" w:eastAsia="Calibri" w:hAnsi="Calibri"/>
          <w:color w:val="auto"/>
          <w:sz w:val="22"/>
        </w:rPr>
        <w:pPrChange w:id="581" w:author="Hassan Kyanzi" w:date="2022-02-06T15:06:00Z">
          <w:pPr>
            <w:spacing w:after="160" w:line="259" w:lineRule="auto"/>
            <w:ind w:left="0" w:firstLine="0"/>
            <w:jc w:val="left"/>
          </w:pPr>
        </w:pPrChange>
      </w:pPr>
    </w:p>
    <w:p w14:paraId="1C16182F" w14:textId="05A4255D" w:rsidR="003D38D3" w:rsidRPr="00CA3C34" w:rsidRDefault="003D38D3">
      <w:pPr>
        <w:spacing w:line="360" w:lineRule="auto"/>
        <w:ind w:left="11" w:hanging="11"/>
        <w:rPr>
          <w:b/>
        </w:rPr>
        <w:pPrChange w:id="582" w:author="Hassan Kyanzi" w:date="2022-02-06T15:06:00Z">
          <w:pPr>
            <w:spacing w:line="360" w:lineRule="auto"/>
          </w:pPr>
        </w:pPrChange>
      </w:pPr>
    </w:p>
    <w:p w14:paraId="0B06152C" w14:textId="77777777" w:rsidR="002D2D3C" w:rsidRDefault="003D38D3">
      <w:pPr>
        <w:pStyle w:val="Heading2"/>
        <w:spacing w:line="360" w:lineRule="auto"/>
        <w:ind w:left="11" w:hanging="11"/>
        <w:jc w:val="both"/>
        <w:pPrChange w:id="583" w:author="Hassan Kyanzi" w:date="2022-01-31T15:17:00Z">
          <w:pPr>
            <w:pStyle w:val="Heading3"/>
          </w:pPr>
        </w:pPrChange>
      </w:pPr>
      <w:bookmarkStart w:id="584" w:name="_Toc95057612"/>
      <w:bookmarkStart w:id="585" w:name="_Toc20293"/>
      <w:r>
        <w:t>3.4 Design Patterns</w:t>
      </w:r>
      <w:bookmarkEnd w:id="584"/>
      <w:r>
        <w:t xml:space="preserve"> </w:t>
      </w:r>
      <w:bookmarkEnd w:id="585"/>
      <w:r>
        <w:tab/>
      </w:r>
      <w:r>
        <w:tab/>
      </w:r>
      <w:r>
        <w:tab/>
      </w:r>
      <w:r>
        <w:tab/>
      </w:r>
      <w:r>
        <w:tab/>
      </w:r>
      <w:r>
        <w:tab/>
      </w:r>
      <w:r>
        <w:tab/>
      </w:r>
      <w:r>
        <w:tab/>
      </w:r>
      <w:r>
        <w:tab/>
        <w:t xml:space="preserve">  </w:t>
      </w:r>
    </w:p>
    <w:p w14:paraId="16AA8863" w14:textId="67C3F669" w:rsidR="003D38D3" w:rsidRDefault="003D38D3">
      <w:pPr>
        <w:spacing w:line="360" w:lineRule="auto"/>
        <w:ind w:left="11" w:hanging="11"/>
        <w:rPr>
          <w:ins w:id="586" w:author="Hassan Kyanzi" w:date="2022-02-06T15:07:00Z"/>
        </w:rPr>
      </w:pPr>
      <w:r>
        <w:t xml:space="preserve">  </w:t>
      </w:r>
      <w:r w:rsidRPr="002D2D3C">
        <w:t xml:space="preserve">This section defines the different software design patterns that will be adopted in the implementation of the </w:t>
      </w:r>
      <w:r w:rsidR="00CF12E1" w:rsidRPr="002D2D3C">
        <w:t>MMRPAS</w:t>
      </w:r>
      <w:r w:rsidRPr="002D2D3C">
        <w:t>. It depicts the structure of the design pattern as well as the reasons for its usage.</w:t>
      </w:r>
      <w:r w:rsidRPr="00CA3C34">
        <w:t xml:space="preserve"> </w:t>
      </w:r>
    </w:p>
    <w:p w14:paraId="63D11028" w14:textId="77777777" w:rsidR="00051E9F" w:rsidRDefault="00051E9F">
      <w:pPr>
        <w:spacing w:line="360" w:lineRule="auto"/>
        <w:ind w:left="11" w:hanging="11"/>
        <w:rPr>
          <w:ins w:id="587" w:author="Hassan Kyanzi" w:date="2022-02-06T15:06:00Z"/>
        </w:rPr>
      </w:pPr>
    </w:p>
    <w:p w14:paraId="488B6419" w14:textId="541E5614" w:rsidR="00051E9F" w:rsidRPr="00015604" w:rsidDel="00051E9F" w:rsidRDefault="00051E9F">
      <w:pPr>
        <w:pStyle w:val="Heading3"/>
        <w:rPr>
          <w:del w:id="588" w:author="Hassan Kyanzi" w:date="2022-02-06T15:07:00Z"/>
        </w:rPr>
        <w:pPrChange w:id="589" w:author="Hassan Kyanzi" w:date="2022-02-06T15:07:00Z">
          <w:pPr/>
        </w:pPrChange>
      </w:pPr>
    </w:p>
    <w:p w14:paraId="273EF21E" w14:textId="77777777" w:rsidR="003D38D3" w:rsidRPr="001D3D06" w:rsidRDefault="003D38D3">
      <w:pPr>
        <w:pStyle w:val="Heading3"/>
        <w:pPrChange w:id="590" w:author="Hassan Kyanzi" w:date="2022-02-06T15:07:00Z">
          <w:pPr>
            <w:pStyle w:val="Heading4"/>
          </w:pPr>
        </w:pPrChange>
      </w:pPr>
      <w:bookmarkStart w:id="591" w:name="_Toc95057613"/>
      <w:bookmarkStart w:id="592" w:name="_Toc20294"/>
      <w:r w:rsidRPr="001D3D06">
        <w:t>3.4.1 Model View Controller Pattern</w:t>
      </w:r>
      <w:bookmarkEnd w:id="591"/>
      <w:r w:rsidRPr="001D3D06">
        <w:t xml:space="preserve"> </w:t>
      </w:r>
      <w:bookmarkEnd w:id="592"/>
    </w:p>
    <w:p w14:paraId="34DB2C8F" w14:textId="7B04007E" w:rsidR="003D38D3" w:rsidRDefault="003D38D3">
      <w:pPr>
        <w:spacing w:line="360" w:lineRule="auto"/>
        <w:ind w:left="11" w:hanging="11"/>
        <w:rPr>
          <w:ins w:id="593" w:author="Hassan Kyanzi" w:date="2022-02-06T15:06:00Z"/>
        </w:rPr>
      </w:pPr>
      <w:r w:rsidRPr="00CA3C34">
        <w:t xml:space="preserve">This pattern will be used in the 3- tiered architectural pattern as defined in section 3.1 of this document. This pattern will be used to separate the application functionalities into three </w:t>
      </w:r>
      <w:proofErr w:type="gramStart"/>
      <w:r w:rsidRPr="00CA3C34">
        <w:t>loosely-coupled</w:t>
      </w:r>
      <w:proofErr w:type="gramEnd"/>
      <w:r w:rsidRPr="00CA3C34">
        <w:t xml:space="preserve"> components, the Model, the View and the Controller, thus rendering the entire application more maintainable. The model entails our file</w:t>
      </w:r>
      <w:r>
        <w:t xml:space="preserve"> storage, the database and the </w:t>
      </w:r>
      <w:r w:rsidR="00CF12E1">
        <w:t>MMRPAS</w:t>
      </w:r>
      <w:r w:rsidRPr="00CA3C34">
        <w:t xml:space="preserve"> neura</w:t>
      </w:r>
      <w:r>
        <w:t xml:space="preserve">l model, the controller is the </w:t>
      </w:r>
      <w:r w:rsidR="00CF12E1">
        <w:t>MMRPAS</w:t>
      </w:r>
      <w:r w:rsidRPr="00CA3C34">
        <w:t xml:space="preserve"> </w:t>
      </w:r>
      <w:proofErr w:type="gramStart"/>
      <w:r w:rsidRPr="00CA3C34">
        <w:t>API</w:t>
      </w:r>
      <w:proofErr w:type="gramEnd"/>
      <w:r w:rsidRPr="00CA3C34">
        <w:t xml:space="preserve"> and the view entails the web client. </w:t>
      </w:r>
    </w:p>
    <w:p w14:paraId="6393EE31" w14:textId="77777777" w:rsidR="00051E9F" w:rsidRPr="00CA3C34" w:rsidRDefault="00051E9F">
      <w:pPr>
        <w:spacing w:line="360" w:lineRule="auto"/>
        <w:ind w:left="11" w:hanging="11"/>
        <w:rPr>
          <w:b/>
        </w:rPr>
        <w:pPrChange w:id="594" w:author="Hassan Kyanzi" w:date="2022-01-31T15:17:00Z">
          <w:pPr>
            <w:spacing w:line="360" w:lineRule="auto"/>
          </w:pPr>
        </w:pPrChange>
      </w:pPr>
    </w:p>
    <w:p w14:paraId="5749449D" w14:textId="77777777" w:rsidR="003D38D3" w:rsidRDefault="003D38D3">
      <w:pPr>
        <w:pStyle w:val="Heading3"/>
        <w:spacing w:line="360" w:lineRule="auto"/>
        <w:ind w:left="11" w:hanging="11"/>
        <w:pPrChange w:id="595" w:author="Hassan Kyanzi" w:date="2022-01-31T15:17:00Z">
          <w:pPr>
            <w:pStyle w:val="Heading4"/>
          </w:pPr>
        </w:pPrChange>
      </w:pPr>
      <w:bookmarkStart w:id="596" w:name="_Toc95057614"/>
      <w:bookmarkStart w:id="597" w:name="_Toc20295"/>
      <w:r>
        <w:t>3.4.2 Iterator Design Pattern</w:t>
      </w:r>
      <w:bookmarkEnd w:id="596"/>
      <w:r>
        <w:t xml:space="preserve"> </w:t>
      </w:r>
      <w:bookmarkEnd w:id="597"/>
    </w:p>
    <w:p w14:paraId="30DA0CA2" w14:textId="26389051" w:rsidR="003D38D3" w:rsidRDefault="003D38D3">
      <w:pPr>
        <w:spacing w:line="360" w:lineRule="auto"/>
        <w:ind w:left="11" w:hanging="11"/>
        <w:rPr>
          <w:ins w:id="598" w:author="Hassan Kyanzi" w:date="2022-02-06T15:06:00Z"/>
        </w:rPr>
      </w:pPr>
      <w:r w:rsidRPr="00CA3C34">
        <w:t>This design pattern will provide a way to access the elements of an aggregate object sequentially without exposing its underlying representation.</w:t>
      </w:r>
    </w:p>
    <w:p w14:paraId="63053044" w14:textId="77777777" w:rsidR="00051E9F" w:rsidRDefault="00051E9F">
      <w:pPr>
        <w:spacing w:line="360" w:lineRule="auto"/>
        <w:ind w:left="11" w:hanging="11"/>
        <w:pPrChange w:id="599" w:author="Hassan Kyanzi" w:date="2022-01-31T15:17:00Z">
          <w:pPr>
            <w:spacing w:line="360" w:lineRule="auto"/>
          </w:pPr>
        </w:pPrChange>
      </w:pPr>
    </w:p>
    <w:p w14:paraId="38237546" w14:textId="77777777" w:rsidR="003D38D3" w:rsidRDefault="003D38D3">
      <w:pPr>
        <w:pStyle w:val="Heading3"/>
        <w:spacing w:line="360" w:lineRule="auto"/>
        <w:pPrChange w:id="600" w:author="Hassan Kyanzi" w:date="2022-01-31T15:17:00Z">
          <w:pPr>
            <w:pStyle w:val="Heading4"/>
          </w:pPr>
        </w:pPrChange>
      </w:pPr>
      <w:r w:rsidRPr="00CA3C34">
        <w:t xml:space="preserve"> </w:t>
      </w:r>
      <w:bookmarkStart w:id="601" w:name="_Toc95057615"/>
      <w:bookmarkStart w:id="602" w:name="_Toc20296"/>
      <w:r>
        <w:t>3.4.3 Singleton Design Pattern</w:t>
      </w:r>
      <w:bookmarkEnd w:id="601"/>
      <w:r>
        <w:t xml:space="preserve"> </w:t>
      </w:r>
      <w:bookmarkEnd w:id="602"/>
    </w:p>
    <w:p w14:paraId="4356D0C7" w14:textId="27B4C038" w:rsidR="003D38D3" w:rsidRDefault="003D38D3">
      <w:pPr>
        <w:spacing w:line="360" w:lineRule="auto"/>
        <w:ind w:left="11" w:hanging="11"/>
        <w:rPr>
          <w:ins w:id="603" w:author="Hassan Kyanzi" w:date="2022-02-06T15:07:00Z"/>
        </w:rPr>
      </w:pPr>
      <w:r w:rsidRPr="00CA3C34">
        <w:t>This pattern is used to ensure that a class has only one instance and then provides a global point of access to it.  It will also keep the instance we use as a cache object. This will be used to handle the databas</w:t>
      </w:r>
      <w:r>
        <w:t xml:space="preserve">e connection for the </w:t>
      </w:r>
      <w:r w:rsidR="00CF12E1">
        <w:t>MMRPAS</w:t>
      </w:r>
      <w:r w:rsidRPr="00CA3C34">
        <w:t xml:space="preserve"> to avoid reloading the values each time the configuration parameters are used. </w:t>
      </w:r>
    </w:p>
    <w:p w14:paraId="5C3EED53" w14:textId="77777777" w:rsidR="00051E9F" w:rsidRPr="00CA3C34" w:rsidRDefault="00051E9F">
      <w:pPr>
        <w:spacing w:line="360" w:lineRule="auto"/>
        <w:ind w:left="11" w:hanging="11"/>
        <w:rPr>
          <w:b/>
        </w:rPr>
        <w:pPrChange w:id="604" w:author="Hassan Kyanzi" w:date="2022-01-31T15:17:00Z">
          <w:pPr>
            <w:spacing w:line="360" w:lineRule="auto"/>
          </w:pPr>
        </w:pPrChange>
      </w:pPr>
    </w:p>
    <w:p w14:paraId="74942DAB" w14:textId="77777777" w:rsidR="003D38D3" w:rsidRDefault="003D38D3">
      <w:pPr>
        <w:pStyle w:val="Heading3"/>
        <w:spacing w:line="360" w:lineRule="auto"/>
        <w:ind w:left="11" w:hanging="11"/>
        <w:pPrChange w:id="605" w:author="Hassan Kyanzi" w:date="2022-01-31T15:17:00Z">
          <w:pPr>
            <w:pStyle w:val="Heading4"/>
          </w:pPr>
        </w:pPrChange>
      </w:pPr>
      <w:bookmarkStart w:id="606" w:name="_Toc95057616"/>
      <w:bookmarkStart w:id="607" w:name="_Toc20297"/>
      <w:r>
        <w:t>3.4.4 Adapter Design Pattern</w:t>
      </w:r>
      <w:bookmarkEnd w:id="606"/>
      <w:r>
        <w:t xml:space="preserve"> </w:t>
      </w:r>
      <w:bookmarkEnd w:id="607"/>
    </w:p>
    <w:p w14:paraId="73A8EEFB" w14:textId="1F99C5EE" w:rsidR="003D38D3" w:rsidRDefault="003D38D3">
      <w:pPr>
        <w:spacing w:line="360" w:lineRule="auto"/>
        <w:ind w:left="11" w:hanging="11"/>
        <w:rPr>
          <w:ins w:id="608" w:author="Hassan Kyanzi" w:date="2022-02-06T15:07:00Z"/>
        </w:rPr>
      </w:pPr>
      <w:r w:rsidRPr="00CA3C34">
        <w:t>This pattern is used to provide an interface to allow communication between incompatible interfaces. For example, in our</w:t>
      </w:r>
      <w:r>
        <w:t xml:space="preserve"> </w:t>
      </w:r>
      <w:r w:rsidR="00CF12E1">
        <w:t>MMRPAS</w:t>
      </w:r>
      <w:r w:rsidRPr="00CA3C34">
        <w:t xml:space="preserve">, the adapter class will be used to allow communication between neural model object and the client objects. </w:t>
      </w:r>
    </w:p>
    <w:p w14:paraId="694AFD78" w14:textId="77777777" w:rsidR="00051E9F" w:rsidRPr="00CA3C34" w:rsidRDefault="00051E9F">
      <w:pPr>
        <w:spacing w:line="360" w:lineRule="auto"/>
        <w:ind w:left="11" w:hanging="11"/>
        <w:rPr>
          <w:b/>
        </w:rPr>
        <w:pPrChange w:id="609" w:author="Hassan Kyanzi" w:date="2022-01-31T15:17:00Z">
          <w:pPr>
            <w:spacing w:line="360" w:lineRule="auto"/>
          </w:pPr>
        </w:pPrChange>
      </w:pPr>
    </w:p>
    <w:p w14:paraId="32E508BF" w14:textId="77777777" w:rsidR="003D38D3" w:rsidRDefault="003D38D3">
      <w:pPr>
        <w:pStyle w:val="Heading3"/>
        <w:spacing w:line="360" w:lineRule="auto"/>
        <w:ind w:left="11" w:hanging="11"/>
        <w:pPrChange w:id="610" w:author="Hassan Kyanzi" w:date="2022-01-31T15:17:00Z">
          <w:pPr>
            <w:pStyle w:val="Heading4"/>
          </w:pPr>
        </w:pPrChange>
      </w:pPr>
      <w:bookmarkStart w:id="611" w:name="_Toc95057617"/>
      <w:bookmarkStart w:id="612" w:name="_Toc20298"/>
      <w:r>
        <w:t>3.4.4 The Object pool Design Pattern</w:t>
      </w:r>
      <w:bookmarkEnd w:id="611"/>
      <w:r>
        <w:t xml:space="preserve"> </w:t>
      </w:r>
      <w:bookmarkEnd w:id="612"/>
    </w:p>
    <w:p w14:paraId="178D6114" w14:textId="6DDAA64A" w:rsidR="003D38D3" w:rsidRDefault="003D38D3">
      <w:pPr>
        <w:spacing w:line="360" w:lineRule="auto"/>
        <w:ind w:left="11" w:hanging="11"/>
        <w:pPrChange w:id="613" w:author="Hassan Kyanzi" w:date="2022-01-31T15:17:00Z">
          <w:pPr>
            <w:spacing w:line="360" w:lineRule="auto"/>
          </w:pPr>
        </w:pPrChange>
      </w:pPr>
      <w:r w:rsidRPr="00CA3C34">
        <w:t>This pattern offers a mechanism of reusing objects that are expensive to create. During software development, performance is a key issue and object creation is costly as well. This pattern will be used while creating a connection to the system database</w:t>
      </w:r>
      <w:r>
        <w:t xml:space="preserve">. </w:t>
      </w:r>
      <w:r w:rsidRPr="00CA3C34">
        <w:t xml:space="preserve"> This operation is expensive in such a way that opening too man</w:t>
      </w:r>
      <w:r>
        <w:t xml:space="preserve">y connections might affect the </w:t>
      </w:r>
      <w:r w:rsidR="00CF12E1">
        <w:t>MMRPAS</w:t>
      </w:r>
      <w:r w:rsidRPr="00CA3C34">
        <w:t xml:space="preserve"> performance for several reasons since the System database server will be overloaded.   </w:t>
      </w:r>
    </w:p>
    <w:p w14:paraId="782A598B" w14:textId="20B62CD9" w:rsidR="008F2D29" w:rsidRDefault="008F2D29">
      <w:pPr>
        <w:spacing w:line="360" w:lineRule="auto"/>
        <w:ind w:left="11" w:hanging="11"/>
        <w:rPr>
          <w:ins w:id="614" w:author="Hassan Kyanzi" w:date="2022-02-06T15:07:00Z"/>
        </w:rPr>
      </w:pPr>
    </w:p>
    <w:p w14:paraId="07E34133" w14:textId="10544660" w:rsidR="00051E9F" w:rsidRDefault="00051E9F">
      <w:pPr>
        <w:spacing w:line="360" w:lineRule="auto"/>
        <w:ind w:left="11" w:hanging="11"/>
        <w:rPr>
          <w:ins w:id="615" w:author="Hassan Kyanzi" w:date="2022-02-06T15:07:00Z"/>
        </w:rPr>
      </w:pPr>
    </w:p>
    <w:p w14:paraId="0C1C9DFB" w14:textId="78EEE6E8" w:rsidR="00051E9F" w:rsidRDefault="00051E9F">
      <w:pPr>
        <w:spacing w:line="360" w:lineRule="auto"/>
        <w:ind w:left="11" w:hanging="11"/>
        <w:rPr>
          <w:ins w:id="616" w:author="Hassan Kyanzi" w:date="2022-02-06T15:07:00Z"/>
        </w:rPr>
      </w:pPr>
    </w:p>
    <w:p w14:paraId="001D3929" w14:textId="770C66A8" w:rsidR="00051E9F" w:rsidRDefault="00051E9F">
      <w:pPr>
        <w:spacing w:line="360" w:lineRule="auto"/>
        <w:ind w:left="11" w:hanging="11"/>
        <w:rPr>
          <w:ins w:id="617" w:author="Hassan Kyanzi" w:date="2022-02-06T15:07:00Z"/>
        </w:rPr>
      </w:pPr>
    </w:p>
    <w:p w14:paraId="31CB2DAC" w14:textId="3F7862DA" w:rsidR="00051E9F" w:rsidRDefault="00051E9F">
      <w:pPr>
        <w:spacing w:line="360" w:lineRule="auto"/>
        <w:ind w:left="11" w:hanging="11"/>
        <w:rPr>
          <w:ins w:id="618" w:author="Hassan Kyanzi" w:date="2022-02-06T15:07:00Z"/>
        </w:rPr>
      </w:pPr>
    </w:p>
    <w:p w14:paraId="0875294E" w14:textId="44F7CA8E" w:rsidR="00051E9F" w:rsidRDefault="00051E9F">
      <w:pPr>
        <w:spacing w:line="360" w:lineRule="auto"/>
        <w:ind w:left="11" w:hanging="11"/>
        <w:rPr>
          <w:ins w:id="619" w:author="Hassan Kyanzi" w:date="2022-02-06T15:07:00Z"/>
        </w:rPr>
      </w:pPr>
    </w:p>
    <w:p w14:paraId="71228598" w14:textId="5105EA7B" w:rsidR="00051E9F" w:rsidRDefault="00051E9F">
      <w:pPr>
        <w:spacing w:line="360" w:lineRule="auto"/>
        <w:ind w:left="11" w:hanging="11"/>
        <w:rPr>
          <w:ins w:id="620" w:author="Hassan Kyanzi" w:date="2022-02-06T15:07:00Z"/>
        </w:rPr>
      </w:pPr>
    </w:p>
    <w:p w14:paraId="6B014546" w14:textId="3D007206" w:rsidR="00051E9F" w:rsidRDefault="00051E9F">
      <w:pPr>
        <w:spacing w:line="360" w:lineRule="auto"/>
        <w:ind w:left="11" w:hanging="11"/>
        <w:rPr>
          <w:ins w:id="621" w:author="Hassan Kyanzi" w:date="2022-02-06T15:07:00Z"/>
        </w:rPr>
      </w:pPr>
    </w:p>
    <w:p w14:paraId="55232C44" w14:textId="39C15BC8" w:rsidR="00051E9F" w:rsidRDefault="00051E9F">
      <w:pPr>
        <w:spacing w:line="360" w:lineRule="auto"/>
        <w:ind w:left="11" w:hanging="11"/>
        <w:rPr>
          <w:ins w:id="622" w:author="Hassan Kyanzi" w:date="2022-02-06T15:07:00Z"/>
        </w:rPr>
      </w:pPr>
    </w:p>
    <w:p w14:paraId="49EADCD9" w14:textId="20E9DDF9" w:rsidR="00051E9F" w:rsidRDefault="00051E9F">
      <w:pPr>
        <w:spacing w:line="360" w:lineRule="auto"/>
        <w:ind w:left="11" w:hanging="11"/>
        <w:rPr>
          <w:ins w:id="623" w:author="Hassan Kyanzi" w:date="2022-02-06T15:07:00Z"/>
        </w:rPr>
      </w:pPr>
    </w:p>
    <w:p w14:paraId="46F56EF3" w14:textId="0DDD7DA0" w:rsidR="00051E9F" w:rsidRDefault="00051E9F">
      <w:pPr>
        <w:spacing w:line="360" w:lineRule="auto"/>
        <w:ind w:left="11" w:hanging="11"/>
        <w:rPr>
          <w:ins w:id="624" w:author="Hassan Kyanzi" w:date="2022-02-06T15:07:00Z"/>
        </w:rPr>
      </w:pPr>
    </w:p>
    <w:p w14:paraId="05291D33" w14:textId="2DEBC0D0" w:rsidR="00051E9F" w:rsidRDefault="00051E9F">
      <w:pPr>
        <w:spacing w:line="360" w:lineRule="auto"/>
        <w:ind w:left="11" w:hanging="11"/>
        <w:rPr>
          <w:ins w:id="625" w:author="Hassan Kyanzi" w:date="2022-02-06T15:07:00Z"/>
        </w:rPr>
      </w:pPr>
    </w:p>
    <w:p w14:paraId="4850A5B5" w14:textId="76B5DEAB" w:rsidR="00051E9F" w:rsidRDefault="00051E9F">
      <w:pPr>
        <w:spacing w:line="360" w:lineRule="auto"/>
        <w:ind w:left="11" w:hanging="11"/>
        <w:rPr>
          <w:ins w:id="626" w:author="Hassan Kyanzi" w:date="2022-02-06T15:07:00Z"/>
        </w:rPr>
      </w:pPr>
    </w:p>
    <w:p w14:paraId="3A2C3ADC" w14:textId="15397CD9" w:rsidR="00051E9F" w:rsidRDefault="00051E9F">
      <w:pPr>
        <w:spacing w:line="360" w:lineRule="auto"/>
        <w:ind w:left="11" w:hanging="11"/>
        <w:rPr>
          <w:ins w:id="627" w:author="Hassan Kyanzi" w:date="2022-02-06T15:07:00Z"/>
        </w:rPr>
      </w:pPr>
    </w:p>
    <w:p w14:paraId="597755EA" w14:textId="0034A2E4" w:rsidR="00051E9F" w:rsidRDefault="00051E9F">
      <w:pPr>
        <w:spacing w:line="360" w:lineRule="auto"/>
        <w:ind w:left="11" w:hanging="11"/>
        <w:rPr>
          <w:ins w:id="628" w:author="Hassan Kyanzi" w:date="2022-02-06T15:07:00Z"/>
        </w:rPr>
      </w:pPr>
    </w:p>
    <w:p w14:paraId="7E59AF62" w14:textId="5BA117E0" w:rsidR="00051E9F" w:rsidRDefault="00051E9F">
      <w:pPr>
        <w:spacing w:line="360" w:lineRule="auto"/>
        <w:ind w:left="11" w:hanging="11"/>
        <w:rPr>
          <w:ins w:id="629" w:author="Hassan Kyanzi" w:date="2022-02-06T15:07:00Z"/>
        </w:rPr>
      </w:pPr>
    </w:p>
    <w:p w14:paraId="4E1DCE61" w14:textId="2942EBEF" w:rsidR="00051E9F" w:rsidRDefault="00051E9F">
      <w:pPr>
        <w:spacing w:line="360" w:lineRule="auto"/>
        <w:ind w:left="11" w:hanging="11"/>
        <w:rPr>
          <w:ins w:id="630" w:author="Hassan Kyanzi" w:date="2022-02-06T15:07:00Z"/>
        </w:rPr>
      </w:pPr>
    </w:p>
    <w:p w14:paraId="076202EC" w14:textId="33ADC5B4" w:rsidR="00051E9F" w:rsidRDefault="00051E9F">
      <w:pPr>
        <w:spacing w:line="360" w:lineRule="auto"/>
        <w:ind w:left="11" w:hanging="11"/>
        <w:rPr>
          <w:ins w:id="631" w:author="Hassan Kyanzi" w:date="2022-02-06T15:07:00Z"/>
        </w:rPr>
      </w:pPr>
    </w:p>
    <w:p w14:paraId="2C866907" w14:textId="2BF93D17" w:rsidR="00051E9F" w:rsidRDefault="00051E9F">
      <w:pPr>
        <w:spacing w:line="360" w:lineRule="auto"/>
        <w:ind w:left="11" w:hanging="11"/>
        <w:rPr>
          <w:ins w:id="632" w:author="Hassan Kyanzi" w:date="2022-02-06T15:07:00Z"/>
        </w:rPr>
      </w:pPr>
    </w:p>
    <w:p w14:paraId="13A966BD" w14:textId="456FEEA9" w:rsidR="00051E9F" w:rsidRDefault="00051E9F">
      <w:pPr>
        <w:spacing w:line="360" w:lineRule="auto"/>
        <w:ind w:left="11" w:hanging="11"/>
        <w:rPr>
          <w:ins w:id="633" w:author="Hassan Kyanzi" w:date="2022-02-06T15:07:00Z"/>
        </w:rPr>
      </w:pPr>
    </w:p>
    <w:p w14:paraId="7223A900" w14:textId="7EA32D0A" w:rsidR="00051E9F" w:rsidRDefault="00051E9F">
      <w:pPr>
        <w:spacing w:line="360" w:lineRule="auto"/>
        <w:ind w:left="11" w:hanging="11"/>
        <w:rPr>
          <w:ins w:id="634" w:author="Hassan Kyanzi" w:date="2022-02-06T15:07:00Z"/>
        </w:rPr>
      </w:pPr>
    </w:p>
    <w:p w14:paraId="5503D2FD" w14:textId="0915F61E" w:rsidR="00051E9F" w:rsidRDefault="00051E9F">
      <w:pPr>
        <w:spacing w:line="360" w:lineRule="auto"/>
        <w:ind w:left="11" w:hanging="11"/>
        <w:rPr>
          <w:ins w:id="635" w:author="Hassan Kyanzi" w:date="2022-02-06T15:07:00Z"/>
        </w:rPr>
      </w:pPr>
    </w:p>
    <w:p w14:paraId="2A8F9AB7" w14:textId="3969C309" w:rsidR="00051E9F" w:rsidRDefault="00051E9F">
      <w:pPr>
        <w:spacing w:line="360" w:lineRule="auto"/>
        <w:ind w:left="11" w:hanging="11"/>
        <w:rPr>
          <w:ins w:id="636" w:author="Hassan Kyanzi" w:date="2022-02-06T15:07:00Z"/>
        </w:rPr>
      </w:pPr>
    </w:p>
    <w:p w14:paraId="296C0A7C" w14:textId="2FFBE5F1" w:rsidR="00051E9F" w:rsidRDefault="00051E9F">
      <w:pPr>
        <w:spacing w:line="360" w:lineRule="auto"/>
        <w:ind w:left="11" w:hanging="11"/>
        <w:rPr>
          <w:ins w:id="637" w:author="Hassan Kyanzi" w:date="2022-02-06T15:07:00Z"/>
        </w:rPr>
      </w:pPr>
    </w:p>
    <w:p w14:paraId="6DB10971" w14:textId="01E9D130" w:rsidR="00051E9F" w:rsidRDefault="00051E9F">
      <w:pPr>
        <w:spacing w:line="360" w:lineRule="auto"/>
        <w:ind w:left="11" w:hanging="11"/>
        <w:rPr>
          <w:ins w:id="638" w:author="Edgar Wamal" w:date="2022-02-09T14:46:00Z"/>
        </w:rPr>
      </w:pPr>
    </w:p>
    <w:p w14:paraId="020AC22F" w14:textId="77777777" w:rsidR="004E3BEC" w:rsidRDefault="004E3BEC">
      <w:pPr>
        <w:spacing w:line="360" w:lineRule="auto"/>
        <w:ind w:left="11" w:hanging="11"/>
        <w:pPrChange w:id="639" w:author="Hassan Kyanzi" w:date="2022-01-31T15:17:00Z">
          <w:pPr>
            <w:spacing w:line="360" w:lineRule="auto"/>
          </w:pPr>
        </w:pPrChange>
      </w:pPr>
    </w:p>
    <w:p w14:paraId="2D312FC0" w14:textId="4601942F" w:rsidR="00BC266C" w:rsidRDefault="008F2D29" w:rsidP="00BC266C">
      <w:pPr>
        <w:pStyle w:val="Heading1"/>
        <w:rPr>
          <w:lang w:val="en-GB"/>
        </w:rPr>
      </w:pPr>
      <w:bookmarkStart w:id="640" w:name="_Toc91736600"/>
      <w:bookmarkStart w:id="641" w:name="_Toc95057618"/>
      <w:r w:rsidRPr="008F2D29">
        <w:t>4.DATA DESIGN</w:t>
      </w:r>
      <w:bookmarkStart w:id="642" w:name="_Toc91736601"/>
      <w:bookmarkEnd w:id="640"/>
      <w:bookmarkEnd w:id="641"/>
      <w:r w:rsidR="00BC266C">
        <w:rPr>
          <w:lang w:val="en-GB"/>
        </w:rPr>
        <w:t xml:space="preserve">  </w:t>
      </w:r>
    </w:p>
    <w:p w14:paraId="2D837384" w14:textId="147690F1" w:rsidR="008F2D29" w:rsidDel="004E3BEC" w:rsidRDefault="00BC266C" w:rsidP="004E3BEC">
      <w:pPr>
        <w:pStyle w:val="Heading2"/>
        <w:rPr>
          <w:del w:id="643" w:author="Hassan Kyanzi" w:date="2022-01-31T15:17:00Z"/>
        </w:rPr>
        <w:pPrChange w:id="644" w:author="Edgar Wamal" w:date="2022-02-09T14:47:00Z">
          <w:pPr>
            <w:pStyle w:val="Heading2"/>
          </w:pPr>
        </w:pPrChange>
      </w:pPr>
      <w:bookmarkStart w:id="645" w:name="_Toc95057619"/>
      <w:r w:rsidRPr="00BC266C">
        <w:t xml:space="preserve">4.1 </w:t>
      </w:r>
      <w:r w:rsidR="008F2D29" w:rsidRPr="00BC266C">
        <w:t>Data Description</w:t>
      </w:r>
      <w:bookmarkEnd w:id="642"/>
      <w:bookmarkEnd w:id="645"/>
    </w:p>
    <w:p w14:paraId="23A320BB" w14:textId="0CA8B8F1" w:rsidR="004E3BEC" w:rsidRDefault="004E3BEC" w:rsidP="004E3BEC">
      <w:pPr>
        <w:pStyle w:val="Heading2"/>
        <w:rPr>
          <w:ins w:id="646" w:author="Edgar Wamal" w:date="2022-02-09T14:46:00Z"/>
        </w:rPr>
        <w:pPrChange w:id="647" w:author="Edgar Wamal" w:date="2022-02-09T14:47:00Z">
          <w:pPr/>
        </w:pPrChange>
      </w:pPr>
    </w:p>
    <w:p w14:paraId="794EC547" w14:textId="77777777" w:rsidR="004E3BEC" w:rsidRDefault="004E3BEC" w:rsidP="004E3BEC">
      <w:pPr>
        <w:rPr>
          <w:ins w:id="648" w:author="Edgar Wamal" w:date="2022-02-09T14:46:00Z"/>
        </w:rPr>
        <w:pPrChange w:id="649" w:author="Edgar Wamal" w:date="2022-02-09T14:46:00Z">
          <w:pPr/>
        </w:pPrChange>
      </w:pPr>
      <w:ins w:id="650" w:author="Edgar Wamal" w:date="2022-02-09T14:46:00Z">
        <w:r>
          <w:t>MySQL database and JDBC to communicate with the database that is installed locally on</w:t>
        </w:r>
      </w:ins>
    </w:p>
    <w:p w14:paraId="3FCBA0EF" w14:textId="5DF3348B" w:rsidR="004E3BEC" w:rsidRPr="004E3BEC" w:rsidRDefault="004E3BEC" w:rsidP="004E3BEC">
      <w:pPr>
        <w:rPr>
          <w:ins w:id="651" w:author="Edgar Wamal" w:date="2022-02-09T14:46:00Z"/>
          <w:rPrChange w:id="652" w:author="Edgar Wamal" w:date="2022-02-09T14:46:00Z">
            <w:rPr>
              <w:ins w:id="653" w:author="Edgar Wamal" w:date="2022-02-09T14:46:00Z"/>
            </w:rPr>
          </w:rPrChange>
        </w:rPr>
        <w:pPrChange w:id="654" w:author="Edgar Wamal" w:date="2022-02-09T14:46:00Z">
          <w:pPr>
            <w:pStyle w:val="Heading2"/>
          </w:pPr>
        </w:pPrChange>
      </w:pPr>
      <w:ins w:id="655" w:author="Edgar Wamal" w:date="2022-02-09T14:46:00Z">
        <w:r>
          <w:t>the server.</w:t>
        </w:r>
      </w:ins>
    </w:p>
    <w:p w14:paraId="26F35803" w14:textId="55A0752C" w:rsidR="008F2D29" w:rsidRPr="008F2D29" w:rsidDel="00EC4EA6" w:rsidRDefault="008F2D29">
      <w:pPr>
        <w:pStyle w:val="Heading2"/>
        <w:rPr>
          <w:del w:id="656" w:author="Hassan Kyanzi" w:date="2022-01-31T15:17:00Z"/>
          <w:bCs/>
          <w:lang w:val="en-GB"/>
        </w:rPr>
        <w:pPrChange w:id="657" w:author="Hassan Kyanzi" w:date="2022-01-31T15:17:00Z">
          <w:pPr>
            <w:spacing w:line="360" w:lineRule="auto"/>
          </w:pPr>
        </w:pPrChange>
      </w:pPr>
    </w:p>
    <w:p w14:paraId="60842263" w14:textId="77777777" w:rsidR="008F2D29" w:rsidRPr="008F2D29" w:rsidRDefault="008F2D29">
      <w:pPr>
        <w:pStyle w:val="Heading2"/>
        <w:rPr>
          <w:bCs/>
          <w:lang w:val="en-GB"/>
        </w:rPr>
        <w:pPrChange w:id="658" w:author="Hassan Kyanzi" w:date="2022-01-31T15:17:00Z">
          <w:pPr>
            <w:spacing w:line="360" w:lineRule="auto"/>
          </w:pPr>
        </w:pPrChange>
      </w:pPr>
    </w:p>
    <w:p w14:paraId="48280BC0" w14:textId="150CE1E0" w:rsidR="008F2D29" w:rsidRPr="008F2D29" w:rsidRDefault="00BC266C" w:rsidP="00BC266C">
      <w:pPr>
        <w:pStyle w:val="Heading2"/>
        <w:rPr>
          <w:lang w:val="en-GB"/>
        </w:rPr>
      </w:pPr>
      <w:bookmarkStart w:id="659" w:name="_Toc95057620"/>
      <w:r>
        <w:rPr>
          <w:lang w:val="en-GB"/>
        </w:rPr>
        <w:t>4.2</w:t>
      </w:r>
      <w:r w:rsidR="008F2D29" w:rsidRPr="008F2D29">
        <w:rPr>
          <w:lang w:val="en-GB"/>
        </w:rPr>
        <w:t xml:space="preserve"> </w:t>
      </w:r>
      <w:bookmarkStart w:id="660" w:name="_Toc91736602"/>
      <w:r w:rsidR="008F2D29" w:rsidRPr="008F2D29">
        <w:rPr>
          <w:lang w:val="en-GB"/>
        </w:rPr>
        <w:t>Data Dictionary</w:t>
      </w:r>
      <w:bookmarkEnd w:id="659"/>
      <w:bookmarkEnd w:id="660"/>
    </w:p>
    <w:p w14:paraId="4357B225" w14:textId="77777777" w:rsidR="008F2D29" w:rsidRPr="008F2D29" w:rsidRDefault="008F2D29" w:rsidP="008F2D29">
      <w:pPr>
        <w:spacing w:line="360" w:lineRule="auto"/>
        <w:rPr>
          <w:b/>
          <w:bCs/>
          <w:lang w:val="en-GB"/>
        </w:rPr>
      </w:pPr>
    </w:p>
    <w:tbl>
      <w:tblPr>
        <w:tblStyle w:val="TableGrid"/>
        <w:tblW w:w="0" w:type="auto"/>
        <w:tblLook w:val="04A0" w:firstRow="1" w:lastRow="0" w:firstColumn="1" w:lastColumn="0" w:noHBand="0" w:noVBand="1"/>
      </w:tblPr>
      <w:tblGrid>
        <w:gridCol w:w="2405"/>
        <w:gridCol w:w="1843"/>
        <w:gridCol w:w="1276"/>
        <w:gridCol w:w="1417"/>
        <w:gridCol w:w="992"/>
      </w:tblGrid>
      <w:tr w:rsidR="008F2D29" w:rsidRPr="008F2D29" w14:paraId="24D71D4F" w14:textId="77777777" w:rsidTr="00BB4FC5">
        <w:tc>
          <w:tcPr>
            <w:tcW w:w="2405" w:type="dxa"/>
          </w:tcPr>
          <w:p w14:paraId="165A16C7" w14:textId="77777777" w:rsidR="008F2D29" w:rsidRPr="008F2D29" w:rsidRDefault="008F2D29" w:rsidP="008F2D29">
            <w:pPr>
              <w:spacing w:line="360" w:lineRule="auto"/>
              <w:rPr>
                <w:b/>
                <w:bCs/>
                <w:lang w:val="en-GB"/>
              </w:rPr>
            </w:pPr>
            <w:r w:rsidRPr="008F2D29">
              <w:rPr>
                <w:b/>
                <w:bCs/>
                <w:lang w:val="en-GB"/>
              </w:rPr>
              <w:t>Table Name</w:t>
            </w:r>
          </w:p>
        </w:tc>
        <w:tc>
          <w:tcPr>
            <w:tcW w:w="1843" w:type="dxa"/>
          </w:tcPr>
          <w:p w14:paraId="192881E6" w14:textId="77777777" w:rsidR="008F2D29" w:rsidRPr="008F2D29" w:rsidRDefault="008F2D29" w:rsidP="008F2D29">
            <w:pPr>
              <w:spacing w:line="360" w:lineRule="auto"/>
              <w:rPr>
                <w:b/>
                <w:bCs/>
                <w:lang w:val="en-GB"/>
              </w:rPr>
            </w:pPr>
            <w:r w:rsidRPr="008F2D29">
              <w:rPr>
                <w:b/>
                <w:bCs/>
                <w:lang w:val="en-GB"/>
              </w:rPr>
              <w:t>Attribute name</w:t>
            </w:r>
          </w:p>
        </w:tc>
        <w:tc>
          <w:tcPr>
            <w:tcW w:w="1276" w:type="dxa"/>
          </w:tcPr>
          <w:p w14:paraId="420C1179" w14:textId="77777777" w:rsidR="008F2D29" w:rsidRPr="008F2D29" w:rsidRDefault="008F2D29" w:rsidP="008F2D29">
            <w:pPr>
              <w:spacing w:line="360" w:lineRule="auto"/>
              <w:rPr>
                <w:b/>
                <w:bCs/>
                <w:lang w:val="en-GB"/>
              </w:rPr>
            </w:pPr>
            <w:r w:rsidRPr="008F2D29">
              <w:rPr>
                <w:b/>
                <w:bCs/>
                <w:lang w:val="en-GB"/>
              </w:rPr>
              <w:t>Type</w:t>
            </w:r>
          </w:p>
        </w:tc>
        <w:tc>
          <w:tcPr>
            <w:tcW w:w="1417" w:type="dxa"/>
          </w:tcPr>
          <w:p w14:paraId="64071C48" w14:textId="77777777" w:rsidR="008F2D29" w:rsidRPr="008F2D29" w:rsidRDefault="008F2D29" w:rsidP="008F2D29">
            <w:pPr>
              <w:spacing w:line="360" w:lineRule="auto"/>
              <w:rPr>
                <w:b/>
                <w:bCs/>
                <w:lang w:val="en-GB"/>
              </w:rPr>
            </w:pPr>
            <w:r w:rsidRPr="008F2D29">
              <w:rPr>
                <w:b/>
                <w:bCs/>
                <w:lang w:val="en-GB"/>
              </w:rPr>
              <w:t>Size</w:t>
            </w:r>
          </w:p>
        </w:tc>
        <w:tc>
          <w:tcPr>
            <w:tcW w:w="992" w:type="dxa"/>
          </w:tcPr>
          <w:p w14:paraId="7FD4E160" w14:textId="77777777" w:rsidR="008F2D29" w:rsidRPr="008F2D29" w:rsidRDefault="008F2D29" w:rsidP="008F2D29">
            <w:pPr>
              <w:spacing w:line="360" w:lineRule="auto"/>
              <w:rPr>
                <w:b/>
                <w:bCs/>
                <w:lang w:val="en-GB"/>
              </w:rPr>
            </w:pPr>
          </w:p>
        </w:tc>
      </w:tr>
      <w:tr w:rsidR="008F2D29" w:rsidRPr="008F2D29" w14:paraId="64F53497" w14:textId="77777777" w:rsidTr="00BB4FC5">
        <w:tc>
          <w:tcPr>
            <w:tcW w:w="2405" w:type="dxa"/>
            <w:vMerge w:val="restart"/>
          </w:tcPr>
          <w:p w14:paraId="6B8C15DF" w14:textId="77777777" w:rsidR="008F2D29" w:rsidRPr="008F2D29" w:rsidRDefault="008F2D29" w:rsidP="008F2D29">
            <w:pPr>
              <w:spacing w:line="360" w:lineRule="auto"/>
              <w:rPr>
                <w:lang w:val="en-GB"/>
              </w:rPr>
            </w:pPr>
            <w:r w:rsidRPr="008F2D29">
              <w:rPr>
                <w:lang w:val="en-GB"/>
              </w:rPr>
              <w:t>Maternal Registration</w:t>
            </w:r>
          </w:p>
        </w:tc>
        <w:tc>
          <w:tcPr>
            <w:tcW w:w="1843" w:type="dxa"/>
          </w:tcPr>
          <w:p w14:paraId="782FF25C" w14:textId="77777777" w:rsidR="008F2D29" w:rsidRPr="008F2D29" w:rsidRDefault="008F2D29" w:rsidP="008F2D29">
            <w:pPr>
              <w:spacing w:line="360" w:lineRule="auto"/>
              <w:rPr>
                <w:lang w:val="en-GB"/>
              </w:rPr>
            </w:pPr>
            <w:r w:rsidRPr="008F2D29">
              <w:rPr>
                <w:lang w:val="en-GB"/>
              </w:rPr>
              <w:t>Name</w:t>
            </w:r>
          </w:p>
        </w:tc>
        <w:tc>
          <w:tcPr>
            <w:tcW w:w="1276" w:type="dxa"/>
          </w:tcPr>
          <w:p w14:paraId="6271B86B" w14:textId="77777777" w:rsidR="008F2D29" w:rsidRPr="008F2D29" w:rsidRDefault="008F2D29" w:rsidP="008F2D29">
            <w:pPr>
              <w:spacing w:line="360" w:lineRule="auto"/>
              <w:rPr>
                <w:lang w:val="en-GB"/>
              </w:rPr>
            </w:pPr>
            <w:r w:rsidRPr="008F2D29">
              <w:rPr>
                <w:lang w:val="en-GB"/>
              </w:rPr>
              <w:t>Varchar</w:t>
            </w:r>
          </w:p>
        </w:tc>
        <w:tc>
          <w:tcPr>
            <w:tcW w:w="1417" w:type="dxa"/>
          </w:tcPr>
          <w:p w14:paraId="3FBCCA98" w14:textId="77777777" w:rsidR="008F2D29" w:rsidRPr="008F2D29" w:rsidRDefault="008F2D29" w:rsidP="008F2D29">
            <w:pPr>
              <w:spacing w:line="360" w:lineRule="auto"/>
              <w:rPr>
                <w:lang w:val="en-GB"/>
              </w:rPr>
            </w:pPr>
            <w:r w:rsidRPr="008F2D29">
              <w:rPr>
                <w:lang w:val="en-GB"/>
              </w:rPr>
              <w:t>30</w:t>
            </w:r>
          </w:p>
        </w:tc>
        <w:tc>
          <w:tcPr>
            <w:tcW w:w="992" w:type="dxa"/>
          </w:tcPr>
          <w:p w14:paraId="48B50E5F" w14:textId="77777777" w:rsidR="008F2D29" w:rsidRPr="008F2D29" w:rsidRDefault="008F2D29" w:rsidP="008F2D29">
            <w:pPr>
              <w:spacing w:line="360" w:lineRule="auto"/>
              <w:rPr>
                <w:lang w:val="en-GB"/>
              </w:rPr>
            </w:pPr>
          </w:p>
        </w:tc>
      </w:tr>
      <w:tr w:rsidR="008F2D29" w:rsidRPr="008F2D29" w14:paraId="617A0E06" w14:textId="77777777" w:rsidTr="00BB4FC5">
        <w:tc>
          <w:tcPr>
            <w:tcW w:w="2405" w:type="dxa"/>
            <w:vMerge/>
          </w:tcPr>
          <w:p w14:paraId="2DEF7C25" w14:textId="77777777" w:rsidR="008F2D29" w:rsidRPr="008F2D29" w:rsidRDefault="008F2D29" w:rsidP="008F2D29">
            <w:pPr>
              <w:spacing w:line="360" w:lineRule="auto"/>
              <w:rPr>
                <w:lang w:val="en-GB"/>
              </w:rPr>
            </w:pPr>
          </w:p>
        </w:tc>
        <w:tc>
          <w:tcPr>
            <w:tcW w:w="1843" w:type="dxa"/>
          </w:tcPr>
          <w:p w14:paraId="577A5182" w14:textId="77777777" w:rsidR="008F2D29" w:rsidRPr="008F2D29" w:rsidRDefault="008F2D29" w:rsidP="008F2D29">
            <w:pPr>
              <w:spacing w:line="360" w:lineRule="auto"/>
              <w:rPr>
                <w:lang w:val="en-GB"/>
              </w:rPr>
            </w:pPr>
            <w:r w:rsidRPr="008F2D29">
              <w:rPr>
                <w:lang w:val="en-GB"/>
              </w:rPr>
              <w:t>Location</w:t>
            </w:r>
          </w:p>
        </w:tc>
        <w:tc>
          <w:tcPr>
            <w:tcW w:w="1276" w:type="dxa"/>
          </w:tcPr>
          <w:p w14:paraId="0A95DFAA" w14:textId="77777777" w:rsidR="008F2D29" w:rsidRPr="008F2D29" w:rsidRDefault="008F2D29" w:rsidP="008F2D29">
            <w:pPr>
              <w:spacing w:line="360" w:lineRule="auto"/>
              <w:rPr>
                <w:lang w:val="en-GB"/>
              </w:rPr>
            </w:pPr>
            <w:r w:rsidRPr="008F2D29">
              <w:rPr>
                <w:lang w:val="en-GB"/>
              </w:rPr>
              <w:t>Varchar</w:t>
            </w:r>
          </w:p>
        </w:tc>
        <w:tc>
          <w:tcPr>
            <w:tcW w:w="1417" w:type="dxa"/>
          </w:tcPr>
          <w:p w14:paraId="32B244C4" w14:textId="77777777" w:rsidR="008F2D29" w:rsidRPr="008F2D29" w:rsidRDefault="008F2D29" w:rsidP="008F2D29">
            <w:pPr>
              <w:spacing w:line="360" w:lineRule="auto"/>
              <w:rPr>
                <w:lang w:val="en-GB"/>
              </w:rPr>
            </w:pPr>
            <w:r w:rsidRPr="008F2D29">
              <w:rPr>
                <w:lang w:val="en-GB"/>
              </w:rPr>
              <w:t>30</w:t>
            </w:r>
          </w:p>
        </w:tc>
        <w:tc>
          <w:tcPr>
            <w:tcW w:w="992" w:type="dxa"/>
          </w:tcPr>
          <w:p w14:paraId="7C04DC08" w14:textId="77777777" w:rsidR="008F2D29" w:rsidRPr="008F2D29" w:rsidRDefault="008F2D29" w:rsidP="008F2D29">
            <w:pPr>
              <w:spacing w:line="360" w:lineRule="auto"/>
              <w:rPr>
                <w:lang w:val="en-GB"/>
              </w:rPr>
            </w:pPr>
          </w:p>
        </w:tc>
      </w:tr>
      <w:tr w:rsidR="008F2D29" w:rsidRPr="008F2D29" w14:paraId="0D7DF1AC" w14:textId="77777777" w:rsidTr="00BB4FC5">
        <w:tc>
          <w:tcPr>
            <w:tcW w:w="2405" w:type="dxa"/>
            <w:vMerge/>
          </w:tcPr>
          <w:p w14:paraId="2278E468" w14:textId="77777777" w:rsidR="008F2D29" w:rsidRPr="008F2D29" w:rsidRDefault="008F2D29" w:rsidP="008F2D29">
            <w:pPr>
              <w:spacing w:line="360" w:lineRule="auto"/>
              <w:rPr>
                <w:lang w:val="en-GB"/>
              </w:rPr>
            </w:pPr>
          </w:p>
        </w:tc>
        <w:tc>
          <w:tcPr>
            <w:tcW w:w="1843" w:type="dxa"/>
          </w:tcPr>
          <w:p w14:paraId="12DF36A9" w14:textId="77777777" w:rsidR="008F2D29" w:rsidRPr="008F2D29" w:rsidRDefault="008F2D29" w:rsidP="008F2D29">
            <w:pPr>
              <w:spacing w:line="360" w:lineRule="auto"/>
              <w:rPr>
                <w:lang w:val="en-GB"/>
              </w:rPr>
            </w:pPr>
            <w:r w:rsidRPr="008F2D29">
              <w:rPr>
                <w:lang w:val="en-GB"/>
              </w:rPr>
              <w:t>Pregnant status</w:t>
            </w:r>
          </w:p>
        </w:tc>
        <w:tc>
          <w:tcPr>
            <w:tcW w:w="1276" w:type="dxa"/>
          </w:tcPr>
          <w:p w14:paraId="1840B2CF" w14:textId="77777777" w:rsidR="008F2D29" w:rsidRPr="008F2D29" w:rsidRDefault="008F2D29" w:rsidP="008F2D29">
            <w:pPr>
              <w:spacing w:line="360" w:lineRule="auto"/>
              <w:rPr>
                <w:lang w:val="en-GB"/>
              </w:rPr>
            </w:pPr>
            <w:r w:rsidRPr="008F2D29">
              <w:rPr>
                <w:lang w:val="en-GB"/>
              </w:rPr>
              <w:t>Varchar</w:t>
            </w:r>
          </w:p>
        </w:tc>
        <w:tc>
          <w:tcPr>
            <w:tcW w:w="1417" w:type="dxa"/>
          </w:tcPr>
          <w:p w14:paraId="051878A2" w14:textId="77777777" w:rsidR="008F2D29" w:rsidRPr="008F2D29" w:rsidRDefault="008F2D29" w:rsidP="008F2D29">
            <w:pPr>
              <w:spacing w:line="360" w:lineRule="auto"/>
              <w:rPr>
                <w:lang w:val="en-GB"/>
              </w:rPr>
            </w:pPr>
            <w:r w:rsidRPr="008F2D29">
              <w:rPr>
                <w:lang w:val="en-GB"/>
              </w:rPr>
              <w:t>40</w:t>
            </w:r>
          </w:p>
        </w:tc>
        <w:tc>
          <w:tcPr>
            <w:tcW w:w="992" w:type="dxa"/>
          </w:tcPr>
          <w:p w14:paraId="16D892A1" w14:textId="77777777" w:rsidR="008F2D29" w:rsidRPr="008F2D29" w:rsidRDefault="008F2D29" w:rsidP="008F2D29">
            <w:pPr>
              <w:spacing w:line="360" w:lineRule="auto"/>
              <w:rPr>
                <w:lang w:val="en-GB"/>
              </w:rPr>
            </w:pPr>
          </w:p>
        </w:tc>
      </w:tr>
      <w:tr w:rsidR="008F2D29" w:rsidRPr="008F2D29" w14:paraId="591ACE10" w14:textId="77777777" w:rsidTr="00BB4FC5">
        <w:tc>
          <w:tcPr>
            <w:tcW w:w="2405" w:type="dxa"/>
            <w:vMerge/>
          </w:tcPr>
          <w:p w14:paraId="33AD1C64" w14:textId="77777777" w:rsidR="008F2D29" w:rsidRPr="008F2D29" w:rsidRDefault="008F2D29" w:rsidP="008F2D29">
            <w:pPr>
              <w:spacing w:line="360" w:lineRule="auto"/>
              <w:rPr>
                <w:lang w:val="en-GB"/>
              </w:rPr>
            </w:pPr>
          </w:p>
        </w:tc>
        <w:tc>
          <w:tcPr>
            <w:tcW w:w="1843" w:type="dxa"/>
          </w:tcPr>
          <w:p w14:paraId="1326F80E" w14:textId="77777777" w:rsidR="008F2D29" w:rsidRPr="008F2D29" w:rsidRDefault="008F2D29" w:rsidP="008F2D29">
            <w:pPr>
              <w:spacing w:line="360" w:lineRule="auto"/>
              <w:rPr>
                <w:lang w:val="en-GB"/>
              </w:rPr>
            </w:pPr>
            <w:r w:rsidRPr="008F2D29">
              <w:rPr>
                <w:lang w:val="en-GB"/>
              </w:rPr>
              <w:t>Hospital</w:t>
            </w:r>
          </w:p>
        </w:tc>
        <w:tc>
          <w:tcPr>
            <w:tcW w:w="1276" w:type="dxa"/>
          </w:tcPr>
          <w:p w14:paraId="5906EEC0" w14:textId="77777777" w:rsidR="008F2D29" w:rsidRPr="008F2D29" w:rsidRDefault="008F2D29" w:rsidP="008F2D29">
            <w:pPr>
              <w:spacing w:line="360" w:lineRule="auto"/>
              <w:rPr>
                <w:lang w:val="en-GB"/>
              </w:rPr>
            </w:pPr>
            <w:r w:rsidRPr="008F2D29">
              <w:rPr>
                <w:lang w:val="en-GB"/>
              </w:rPr>
              <w:t>Varchar</w:t>
            </w:r>
          </w:p>
        </w:tc>
        <w:tc>
          <w:tcPr>
            <w:tcW w:w="1417" w:type="dxa"/>
          </w:tcPr>
          <w:p w14:paraId="7A022865" w14:textId="77777777" w:rsidR="008F2D29" w:rsidRPr="008F2D29" w:rsidRDefault="008F2D29" w:rsidP="008F2D29">
            <w:pPr>
              <w:spacing w:line="360" w:lineRule="auto"/>
              <w:rPr>
                <w:lang w:val="en-GB"/>
              </w:rPr>
            </w:pPr>
            <w:r w:rsidRPr="008F2D29">
              <w:rPr>
                <w:lang w:val="en-GB"/>
              </w:rPr>
              <w:t>30</w:t>
            </w:r>
          </w:p>
        </w:tc>
        <w:tc>
          <w:tcPr>
            <w:tcW w:w="992" w:type="dxa"/>
          </w:tcPr>
          <w:p w14:paraId="3FD49311" w14:textId="77777777" w:rsidR="008F2D29" w:rsidRPr="008F2D29" w:rsidRDefault="008F2D29" w:rsidP="008F2D29">
            <w:pPr>
              <w:spacing w:line="360" w:lineRule="auto"/>
              <w:rPr>
                <w:lang w:val="en-GB"/>
              </w:rPr>
            </w:pPr>
          </w:p>
        </w:tc>
      </w:tr>
      <w:tr w:rsidR="008F2D29" w:rsidRPr="008F2D29" w14:paraId="17872001" w14:textId="77777777" w:rsidTr="00BB4FC5">
        <w:tc>
          <w:tcPr>
            <w:tcW w:w="2405" w:type="dxa"/>
            <w:vMerge/>
          </w:tcPr>
          <w:p w14:paraId="74602250" w14:textId="77777777" w:rsidR="008F2D29" w:rsidRPr="008F2D29" w:rsidRDefault="008F2D29" w:rsidP="008F2D29">
            <w:pPr>
              <w:spacing w:line="360" w:lineRule="auto"/>
              <w:rPr>
                <w:lang w:val="en-GB"/>
              </w:rPr>
            </w:pPr>
          </w:p>
        </w:tc>
        <w:tc>
          <w:tcPr>
            <w:tcW w:w="1843" w:type="dxa"/>
          </w:tcPr>
          <w:p w14:paraId="2711437C" w14:textId="77777777" w:rsidR="008F2D29" w:rsidRPr="008F2D29" w:rsidRDefault="008F2D29" w:rsidP="008F2D29">
            <w:pPr>
              <w:spacing w:line="360" w:lineRule="auto"/>
              <w:rPr>
                <w:lang w:val="en-GB"/>
              </w:rPr>
            </w:pPr>
            <w:r w:rsidRPr="008F2D29">
              <w:rPr>
                <w:lang w:val="en-GB"/>
              </w:rPr>
              <w:t>Age</w:t>
            </w:r>
          </w:p>
        </w:tc>
        <w:tc>
          <w:tcPr>
            <w:tcW w:w="1276" w:type="dxa"/>
          </w:tcPr>
          <w:p w14:paraId="5C56BF97" w14:textId="77777777" w:rsidR="008F2D29" w:rsidRPr="008F2D29" w:rsidRDefault="008F2D29" w:rsidP="008F2D29">
            <w:pPr>
              <w:spacing w:line="360" w:lineRule="auto"/>
              <w:rPr>
                <w:lang w:val="en-GB"/>
              </w:rPr>
            </w:pPr>
            <w:r w:rsidRPr="008F2D29">
              <w:rPr>
                <w:lang w:val="en-GB"/>
              </w:rPr>
              <w:t>Number</w:t>
            </w:r>
          </w:p>
        </w:tc>
        <w:tc>
          <w:tcPr>
            <w:tcW w:w="1417" w:type="dxa"/>
          </w:tcPr>
          <w:p w14:paraId="0700F201" w14:textId="77777777" w:rsidR="008F2D29" w:rsidRPr="008F2D29" w:rsidRDefault="008F2D29" w:rsidP="008F2D29">
            <w:pPr>
              <w:spacing w:line="360" w:lineRule="auto"/>
              <w:rPr>
                <w:lang w:val="en-GB"/>
              </w:rPr>
            </w:pPr>
            <w:r w:rsidRPr="008F2D29">
              <w:rPr>
                <w:lang w:val="en-GB"/>
              </w:rPr>
              <w:t>10</w:t>
            </w:r>
          </w:p>
        </w:tc>
        <w:tc>
          <w:tcPr>
            <w:tcW w:w="992" w:type="dxa"/>
          </w:tcPr>
          <w:p w14:paraId="4A50C44A" w14:textId="77777777" w:rsidR="008F2D29" w:rsidRPr="008F2D29" w:rsidRDefault="008F2D29" w:rsidP="008F2D29">
            <w:pPr>
              <w:spacing w:line="360" w:lineRule="auto"/>
              <w:rPr>
                <w:lang w:val="en-GB"/>
              </w:rPr>
            </w:pPr>
          </w:p>
        </w:tc>
      </w:tr>
      <w:tr w:rsidR="008F2D29" w:rsidRPr="008F2D29" w14:paraId="6A2419EF" w14:textId="77777777" w:rsidTr="00BB4FC5">
        <w:tc>
          <w:tcPr>
            <w:tcW w:w="2405" w:type="dxa"/>
            <w:vMerge/>
          </w:tcPr>
          <w:p w14:paraId="35E38707" w14:textId="77777777" w:rsidR="008F2D29" w:rsidRPr="008F2D29" w:rsidRDefault="008F2D29" w:rsidP="008F2D29">
            <w:pPr>
              <w:spacing w:line="360" w:lineRule="auto"/>
              <w:rPr>
                <w:lang w:val="en-GB"/>
              </w:rPr>
            </w:pPr>
          </w:p>
        </w:tc>
        <w:tc>
          <w:tcPr>
            <w:tcW w:w="1843" w:type="dxa"/>
          </w:tcPr>
          <w:p w14:paraId="74BFE803" w14:textId="77777777" w:rsidR="008F2D29" w:rsidRPr="008F2D29" w:rsidRDefault="008F2D29" w:rsidP="008F2D29">
            <w:pPr>
              <w:spacing w:line="360" w:lineRule="auto"/>
              <w:rPr>
                <w:lang w:val="en-GB"/>
              </w:rPr>
            </w:pPr>
            <w:r w:rsidRPr="008F2D29">
              <w:rPr>
                <w:lang w:val="en-GB"/>
              </w:rPr>
              <w:t>Contact</w:t>
            </w:r>
          </w:p>
        </w:tc>
        <w:tc>
          <w:tcPr>
            <w:tcW w:w="1276" w:type="dxa"/>
          </w:tcPr>
          <w:p w14:paraId="0134BE71" w14:textId="77777777" w:rsidR="008F2D29" w:rsidRPr="008F2D29" w:rsidRDefault="008F2D29" w:rsidP="008F2D29">
            <w:pPr>
              <w:spacing w:line="360" w:lineRule="auto"/>
              <w:rPr>
                <w:lang w:val="en-GB"/>
              </w:rPr>
            </w:pPr>
            <w:r w:rsidRPr="008F2D29">
              <w:rPr>
                <w:lang w:val="en-GB"/>
              </w:rPr>
              <w:t>Varchar</w:t>
            </w:r>
          </w:p>
        </w:tc>
        <w:tc>
          <w:tcPr>
            <w:tcW w:w="1417" w:type="dxa"/>
          </w:tcPr>
          <w:p w14:paraId="5F7AB88F" w14:textId="77777777" w:rsidR="008F2D29" w:rsidRPr="008F2D29" w:rsidRDefault="008F2D29" w:rsidP="008F2D29">
            <w:pPr>
              <w:spacing w:line="360" w:lineRule="auto"/>
              <w:rPr>
                <w:lang w:val="en-GB"/>
              </w:rPr>
            </w:pPr>
            <w:r w:rsidRPr="008F2D29">
              <w:rPr>
                <w:lang w:val="en-GB"/>
              </w:rPr>
              <w:t>20</w:t>
            </w:r>
          </w:p>
        </w:tc>
        <w:tc>
          <w:tcPr>
            <w:tcW w:w="992" w:type="dxa"/>
          </w:tcPr>
          <w:p w14:paraId="0207390B" w14:textId="77777777" w:rsidR="008F2D29" w:rsidRPr="008F2D29" w:rsidRDefault="008F2D29" w:rsidP="008F2D29">
            <w:pPr>
              <w:spacing w:line="360" w:lineRule="auto"/>
              <w:rPr>
                <w:lang w:val="en-GB"/>
              </w:rPr>
            </w:pPr>
          </w:p>
        </w:tc>
      </w:tr>
      <w:tr w:rsidR="008F2D29" w:rsidRPr="008F2D29" w14:paraId="4840DFFA" w14:textId="77777777" w:rsidTr="00BB4FC5">
        <w:tc>
          <w:tcPr>
            <w:tcW w:w="2405" w:type="dxa"/>
            <w:vMerge w:val="restart"/>
          </w:tcPr>
          <w:p w14:paraId="0603D5D9" w14:textId="77777777" w:rsidR="008F2D29" w:rsidRPr="008F2D29" w:rsidRDefault="008F2D29" w:rsidP="008F2D29">
            <w:pPr>
              <w:spacing w:line="360" w:lineRule="auto"/>
              <w:rPr>
                <w:lang w:val="en-GB"/>
              </w:rPr>
            </w:pPr>
            <w:r w:rsidRPr="008F2D29">
              <w:rPr>
                <w:lang w:val="en-GB"/>
              </w:rPr>
              <w:t>Advisory table</w:t>
            </w:r>
          </w:p>
        </w:tc>
        <w:tc>
          <w:tcPr>
            <w:tcW w:w="1843" w:type="dxa"/>
          </w:tcPr>
          <w:p w14:paraId="5C2F9F27" w14:textId="77777777" w:rsidR="008F2D29" w:rsidRPr="008F2D29" w:rsidRDefault="008F2D29" w:rsidP="008F2D29">
            <w:pPr>
              <w:spacing w:line="360" w:lineRule="auto"/>
              <w:rPr>
                <w:lang w:val="en-GB"/>
              </w:rPr>
            </w:pPr>
            <w:r w:rsidRPr="008F2D29">
              <w:rPr>
                <w:lang w:val="en-GB"/>
              </w:rPr>
              <w:t>Problem</w:t>
            </w:r>
          </w:p>
        </w:tc>
        <w:tc>
          <w:tcPr>
            <w:tcW w:w="1276" w:type="dxa"/>
          </w:tcPr>
          <w:p w14:paraId="29F97349" w14:textId="77777777" w:rsidR="008F2D29" w:rsidRPr="008F2D29" w:rsidRDefault="008F2D29" w:rsidP="008F2D29">
            <w:pPr>
              <w:spacing w:line="360" w:lineRule="auto"/>
              <w:rPr>
                <w:lang w:val="en-GB"/>
              </w:rPr>
            </w:pPr>
            <w:r w:rsidRPr="008F2D29">
              <w:rPr>
                <w:lang w:val="en-GB"/>
              </w:rPr>
              <w:t>Varchar</w:t>
            </w:r>
          </w:p>
        </w:tc>
        <w:tc>
          <w:tcPr>
            <w:tcW w:w="1417" w:type="dxa"/>
          </w:tcPr>
          <w:p w14:paraId="61C8825F" w14:textId="77777777" w:rsidR="008F2D29" w:rsidRPr="008F2D29" w:rsidRDefault="008F2D29" w:rsidP="008F2D29">
            <w:pPr>
              <w:spacing w:line="360" w:lineRule="auto"/>
              <w:rPr>
                <w:lang w:val="en-GB"/>
              </w:rPr>
            </w:pPr>
            <w:r w:rsidRPr="008F2D29">
              <w:rPr>
                <w:lang w:val="en-GB"/>
              </w:rPr>
              <w:t>100</w:t>
            </w:r>
          </w:p>
        </w:tc>
        <w:tc>
          <w:tcPr>
            <w:tcW w:w="992" w:type="dxa"/>
          </w:tcPr>
          <w:p w14:paraId="643E61F5" w14:textId="77777777" w:rsidR="008F2D29" w:rsidRPr="008F2D29" w:rsidRDefault="008F2D29" w:rsidP="008F2D29">
            <w:pPr>
              <w:spacing w:line="360" w:lineRule="auto"/>
              <w:rPr>
                <w:lang w:val="en-GB"/>
              </w:rPr>
            </w:pPr>
          </w:p>
        </w:tc>
      </w:tr>
      <w:tr w:rsidR="008F2D29" w:rsidRPr="008F2D29" w14:paraId="3DCF01D0" w14:textId="77777777" w:rsidTr="00BB4FC5">
        <w:tc>
          <w:tcPr>
            <w:tcW w:w="2405" w:type="dxa"/>
            <w:vMerge/>
          </w:tcPr>
          <w:p w14:paraId="7BDD49D7" w14:textId="77777777" w:rsidR="008F2D29" w:rsidRPr="008F2D29" w:rsidRDefault="008F2D29" w:rsidP="008F2D29">
            <w:pPr>
              <w:spacing w:line="360" w:lineRule="auto"/>
              <w:rPr>
                <w:lang w:val="en-GB"/>
              </w:rPr>
            </w:pPr>
          </w:p>
        </w:tc>
        <w:tc>
          <w:tcPr>
            <w:tcW w:w="1843" w:type="dxa"/>
          </w:tcPr>
          <w:p w14:paraId="7366BD01" w14:textId="77777777" w:rsidR="008F2D29" w:rsidRPr="008F2D29" w:rsidRDefault="008F2D29" w:rsidP="008F2D29">
            <w:pPr>
              <w:spacing w:line="360" w:lineRule="auto"/>
              <w:rPr>
                <w:lang w:val="en-GB"/>
              </w:rPr>
            </w:pPr>
            <w:r w:rsidRPr="008F2D29">
              <w:rPr>
                <w:lang w:val="en-GB"/>
              </w:rPr>
              <w:t>Solution</w:t>
            </w:r>
          </w:p>
        </w:tc>
        <w:tc>
          <w:tcPr>
            <w:tcW w:w="1276" w:type="dxa"/>
          </w:tcPr>
          <w:p w14:paraId="476DD1F7" w14:textId="77777777" w:rsidR="008F2D29" w:rsidRPr="008F2D29" w:rsidRDefault="008F2D29" w:rsidP="008F2D29">
            <w:pPr>
              <w:spacing w:line="360" w:lineRule="auto"/>
              <w:rPr>
                <w:lang w:val="en-GB"/>
              </w:rPr>
            </w:pPr>
            <w:r w:rsidRPr="008F2D29">
              <w:rPr>
                <w:lang w:val="en-GB"/>
              </w:rPr>
              <w:t>Varchar</w:t>
            </w:r>
          </w:p>
        </w:tc>
        <w:tc>
          <w:tcPr>
            <w:tcW w:w="1417" w:type="dxa"/>
          </w:tcPr>
          <w:p w14:paraId="5B1CBB48" w14:textId="77777777" w:rsidR="008F2D29" w:rsidRPr="008F2D29" w:rsidRDefault="008F2D29" w:rsidP="008F2D29">
            <w:pPr>
              <w:spacing w:line="360" w:lineRule="auto"/>
              <w:rPr>
                <w:lang w:val="en-GB"/>
              </w:rPr>
            </w:pPr>
            <w:r w:rsidRPr="008F2D29">
              <w:rPr>
                <w:lang w:val="en-GB"/>
              </w:rPr>
              <w:t>100</w:t>
            </w:r>
          </w:p>
        </w:tc>
        <w:tc>
          <w:tcPr>
            <w:tcW w:w="992" w:type="dxa"/>
          </w:tcPr>
          <w:p w14:paraId="7849AF17" w14:textId="77777777" w:rsidR="008F2D29" w:rsidRPr="008F2D29" w:rsidRDefault="008F2D29" w:rsidP="008F2D29">
            <w:pPr>
              <w:spacing w:line="360" w:lineRule="auto"/>
              <w:rPr>
                <w:lang w:val="en-GB"/>
              </w:rPr>
            </w:pPr>
          </w:p>
        </w:tc>
      </w:tr>
      <w:tr w:rsidR="008F2D29" w:rsidRPr="008F2D29" w14:paraId="7F327E77" w14:textId="77777777" w:rsidTr="00BB4FC5">
        <w:tc>
          <w:tcPr>
            <w:tcW w:w="2405" w:type="dxa"/>
            <w:vMerge/>
          </w:tcPr>
          <w:p w14:paraId="49855729" w14:textId="77777777" w:rsidR="008F2D29" w:rsidRPr="008F2D29" w:rsidRDefault="008F2D29" w:rsidP="008F2D29">
            <w:pPr>
              <w:spacing w:line="360" w:lineRule="auto"/>
              <w:rPr>
                <w:lang w:val="en-GB"/>
              </w:rPr>
            </w:pPr>
          </w:p>
        </w:tc>
        <w:tc>
          <w:tcPr>
            <w:tcW w:w="1843" w:type="dxa"/>
          </w:tcPr>
          <w:p w14:paraId="1B6DAE7E" w14:textId="77777777" w:rsidR="008F2D29" w:rsidRPr="008F2D29" w:rsidRDefault="008F2D29" w:rsidP="008F2D29">
            <w:pPr>
              <w:spacing w:line="360" w:lineRule="auto"/>
              <w:rPr>
                <w:lang w:val="en-GB"/>
              </w:rPr>
            </w:pPr>
            <w:r w:rsidRPr="008F2D29">
              <w:rPr>
                <w:lang w:val="en-GB"/>
              </w:rPr>
              <w:t>New problem</w:t>
            </w:r>
          </w:p>
        </w:tc>
        <w:tc>
          <w:tcPr>
            <w:tcW w:w="1276" w:type="dxa"/>
          </w:tcPr>
          <w:p w14:paraId="59CBCF25" w14:textId="77777777" w:rsidR="008F2D29" w:rsidRPr="008F2D29" w:rsidRDefault="008F2D29" w:rsidP="008F2D29">
            <w:pPr>
              <w:spacing w:line="360" w:lineRule="auto"/>
              <w:rPr>
                <w:lang w:val="en-GB"/>
              </w:rPr>
            </w:pPr>
            <w:r w:rsidRPr="008F2D29">
              <w:rPr>
                <w:lang w:val="en-GB"/>
              </w:rPr>
              <w:t>Varchar</w:t>
            </w:r>
          </w:p>
        </w:tc>
        <w:tc>
          <w:tcPr>
            <w:tcW w:w="1417" w:type="dxa"/>
          </w:tcPr>
          <w:p w14:paraId="7AD6A132" w14:textId="77777777" w:rsidR="008F2D29" w:rsidRPr="008F2D29" w:rsidRDefault="008F2D29" w:rsidP="008F2D29">
            <w:pPr>
              <w:spacing w:line="360" w:lineRule="auto"/>
              <w:rPr>
                <w:lang w:val="en-GB"/>
              </w:rPr>
            </w:pPr>
            <w:r w:rsidRPr="008F2D29">
              <w:rPr>
                <w:lang w:val="en-GB"/>
              </w:rPr>
              <w:t>100</w:t>
            </w:r>
          </w:p>
        </w:tc>
        <w:tc>
          <w:tcPr>
            <w:tcW w:w="992" w:type="dxa"/>
          </w:tcPr>
          <w:p w14:paraId="16F2E471" w14:textId="77777777" w:rsidR="008F2D29" w:rsidRPr="008F2D29" w:rsidRDefault="008F2D29" w:rsidP="008F2D29">
            <w:pPr>
              <w:spacing w:line="360" w:lineRule="auto"/>
              <w:rPr>
                <w:lang w:val="en-GB"/>
              </w:rPr>
            </w:pPr>
          </w:p>
        </w:tc>
      </w:tr>
      <w:tr w:rsidR="008F2D29" w:rsidRPr="008F2D29" w14:paraId="36C8DBCD" w14:textId="77777777" w:rsidTr="00BB4FC5">
        <w:tc>
          <w:tcPr>
            <w:tcW w:w="2405" w:type="dxa"/>
            <w:vMerge/>
          </w:tcPr>
          <w:p w14:paraId="4F2A9D01" w14:textId="77777777" w:rsidR="008F2D29" w:rsidRPr="008F2D29" w:rsidRDefault="008F2D29" w:rsidP="008F2D29">
            <w:pPr>
              <w:spacing w:line="360" w:lineRule="auto"/>
              <w:rPr>
                <w:lang w:val="en-GB"/>
              </w:rPr>
            </w:pPr>
          </w:p>
        </w:tc>
        <w:tc>
          <w:tcPr>
            <w:tcW w:w="1843" w:type="dxa"/>
          </w:tcPr>
          <w:p w14:paraId="30D62048" w14:textId="77777777" w:rsidR="008F2D29" w:rsidRPr="008F2D29" w:rsidRDefault="008F2D29" w:rsidP="008F2D29">
            <w:pPr>
              <w:spacing w:line="360" w:lineRule="auto"/>
              <w:rPr>
                <w:lang w:val="en-GB"/>
              </w:rPr>
            </w:pPr>
            <w:r w:rsidRPr="008F2D29">
              <w:rPr>
                <w:lang w:val="en-GB"/>
              </w:rPr>
              <w:t>Approved</w:t>
            </w:r>
          </w:p>
        </w:tc>
        <w:tc>
          <w:tcPr>
            <w:tcW w:w="1276" w:type="dxa"/>
          </w:tcPr>
          <w:p w14:paraId="21A139BB" w14:textId="77777777" w:rsidR="008F2D29" w:rsidRPr="008F2D29" w:rsidRDefault="008F2D29" w:rsidP="008F2D29">
            <w:pPr>
              <w:spacing w:line="360" w:lineRule="auto"/>
              <w:rPr>
                <w:lang w:val="en-GB"/>
              </w:rPr>
            </w:pPr>
            <w:r w:rsidRPr="008F2D29">
              <w:rPr>
                <w:lang w:val="en-GB"/>
              </w:rPr>
              <w:t>Boolean</w:t>
            </w:r>
          </w:p>
        </w:tc>
        <w:tc>
          <w:tcPr>
            <w:tcW w:w="1417" w:type="dxa"/>
          </w:tcPr>
          <w:p w14:paraId="41309107" w14:textId="77777777" w:rsidR="008F2D29" w:rsidRPr="008F2D29" w:rsidRDefault="008F2D29" w:rsidP="008F2D29">
            <w:pPr>
              <w:spacing w:line="360" w:lineRule="auto"/>
              <w:rPr>
                <w:lang w:val="en-GB"/>
              </w:rPr>
            </w:pPr>
            <w:r w:rsidRPr="008F2D29">
              <w:rPr>
                <w:lang w:val="en-GB"/>
              </w:rPr>
              <w:t>6</w:t>
            </w:r>
          </w:p>
        </w:tc>
        <w:tc>
          <w:tcPr>
            <w:tcW w:w="992" w:type="dxa"/>
          </w:tcPr>
          <w:p w14:paraId="7F388810" w14:textId="77777777" w:rsidR="008F2D29" w:rsidRPr="008F2D29" w:rsidRDefault="008F2D29" w:rsidP="008F2D29">
            <w:pPr>
              <w:spacing w:line="360" w:lineRule="auto"/>
              <w:rPr>
                <w:lang w:val="en-GB"/>
              </w:rPr>
            </w:pPr>
          </w:p>
        </w:tc>
      </w:tr>
      <w:tr w:rsidR="008F2D29" w:rsidRPr="008F2D29" w14:paraId="2436C5F7" w14:textId="77777777" w:rsidTr="00BB4FC5">
        <w:tc>
          <w:tcPr>
            <w:tcW w:w="2405" w:type="dxa"/>
            <w:vMerge/>
          </w:tcPr>
          <w:p w14:paraId="52A52967" w14:textId="77777777" w:rsidR="008F2D29" w:rsidRPr="008F2D29" w:rsidRDefault="008F2D29" w:rsidP="008F2D29">
            <w:pPr>
              <w:spacing w:line="360" w:lineRule="auto"/>
              <w:rPr>
                <w:lang w:val="en-GB"/>
              </w:rPr>
            </w:pPr>
          </w:p>
        </w:tc>
        <w:tc>
          <w:tcPr>
            <w:tcW w:w="1843" w:type="dxa"/>
          </w:tcPr>
          <w:p w14:paraId="25323DC5" w14:textId="77777777" w:rsidR="008F2D29" w:rsidRPr="008F2D29" w:rsidRDefault="008F2D29" w:rsidP="008F2D29">
            <w:pPr>
              <w:spacing w:line="360" w:lineRule="auto"/>
              <w:rPr>
                <w:lang w:val="en-GB"/>
              </w:rPr>
            </w:pPr>
            <w:r w:rsidRPr="008F2D29">
              <w:rPr>
                <w:lang w:val="en-GB"/>
              </w:rPr>
              <w:t>Date</w:t>
            </w:r>
          </w:p>
        </w:tc>
        <w:tc>
          <w:tcPr>
            <w:tcW w:w="1276" w:type="dxa"/>
          </w:tcPr>
          <w:p w14:paraId="137870E2" w14:textId="77777777" w:rsidR="008F2D29" w:rsidRPr="008F2D29" w:rsidRDefault="008F2D29" w:rsidP="008F2D29">
            <w:pPr>
              <w:spacing w:line="360" w:lineRule="auto"/>
              <w:rPr>
                <w:lang w:val="en-GB"/>
              </w:rPr>
            </w:pPr>
            <w:r w:rsidRPr="008F2D29">
              <w:rPr>
                <w:lang w:val="en-GB"/>
              </w:rPr>
              <w:t>Date</w:t>
            </w:r>
          </w:p>
        </w:tc>
        <w:tc>
          <w:tcPr>
            <w:tcW w:w="1417" w:type="dxa"/>
          </w:tcPr>
          <w:p w14:paraId="0E8F3811" w14:textId="77777777" w:rsidR="008F2D29" w:rsidRPr="008F2D29" w:rsidRDefault="008F2D29" w:rsidP="008F2D29">
            <w:pPr>
              <w:spacing w:line="360" w:lineRule="auto"/>
              <w:rPr>
                <w:lang w:val="en-GB"/>
              </w:rPr>
            </w:pPr>
            <w:r w:rsidRPr="008F2D29">
              <w:rPr>
                <w:lang w:val="en-GB"/>
              </w:rPr>
              <w:t>8</w:t>
            </w:r>
          </w:p>
        </w:tc>
        <w:tc>
          <w:tcPr>
            <w:tcW w:w="992" w:type="dxa"/>
          </w:tcPr>
          <w:p w14:paraId="27668CDD" w14:textId="77777777" w:rsidR="008F2D29" w:rsidRPr="008F2D29" w:rsidRDefault="008F2D29" w:rsidP="008F2D29">
            <w:pPr>
              <w:spacing w:line="360" w:lineRule="auto"/>
              <w:rPr>
                <w:lang w:val="en-GB"/>
              </w:rPr>
            </w:pPr>
          </w:p>
        </w:tc>
      </w:tr>
      <w:tr w:rsidR="008F2D29" w:rsidRPr="008F2D29" w14:paraId="17D5E242" w14:textId="77777777" w:rsidTr="00BB4FC5">
        <w:tc>
          <w:tcPr>
            <w:tcW w:w="2405" w:type="dxa"/>
            <w:vMerge w:val="restart"/>
          </w:tcPr>
          <w:p w14:paraId="645559BD" w14:textId="77777777" w:rsidR="008F2D29" w:rsidRPr="008F2D29" w:rsidRDefault="008F2D29" w:rsidP="008F2D29">
            <w:pPr>
              <w:spacing w:line="360" w:lineRule="auto"/>
              <w:rPr>
                <w:lang w:val="en-GB"/>
              </w:rPr>
            </w:pPr>
            <w:r w:rsidRPr="008F2D29">
              <w:rPr>
                <w:lang w:val="en-GB"/>
              </w:rPr>
              <w:t>Users</w:t>
            </w:r>
          </w:p>
        </w:tc>
        <w:tc>
          <w:tcPr>
            <w:tcW w:w="1843" w:type="dxa"/>
          </w:tcPr>
          <w:p w14:paraId="39608CAA" w14:textId="77777777" w:rsidR="008F2D29" w:rsidRPr="008F2D29" w:rsidRDefault="008F2D29" w:rsidP="008F2D29">
            <w:pPr>
              <w:spacing w:line="360" w:lineRule="auto"/>
              <w:rPr>
                <w:lang w:val="en-GB"/>
              </w:rPr>
            </w:pPr>
            <w:r w:rsidRPr="008F2D29">
              <w:rPr>
                <w:lang w:val="en-GB"/>
              </w:rPr>
              <w:t>Name</w:t>
            </w:r>
          </w:p>
        </w:tc>
        <w:tc>
          <w:tcPr>
            <w:tcW w:w="1276" w:type="dxa"/>
          </w:tcPr>
          <w:p w14:paraId="480129E7" w14:textId="77777777" w:rsidR="008F2D29" w:rsidRPr="008F2D29" w:rsidRDefault="008F2D29" w:rsidP="008F2D29">
            <w:pPr>
              <w:spacing w:line="360" w:lineRule="auto"/>
              <w:rPr>
                <w:lang w:val="en-GB"/>
              </w:rPr>
            </w:pPr>
            <w:r w:rsidRPr="008F2D29">
              <w:rPr>
                <w:lang w:val="en-GB"/>
              </w:rPr>
              <w:t>Varchar</w:t>
            </w:r>
          </w:p>
        </w:tc>
        <w:tc>
          <w:tcPr>
            <w:tcW w:w="1417" w:type="dxa"/>
          </w:tcPr>
          <w:p w14:paraId="6FB15C14" w14:textId="77777777" w:rsidR="008F2D29" w:rsidRPr="008F2D29" w:rsidRDefault="008F2D29" w:rsidP="008F2D29">
            <w:pPr>
              <w:spacing w:line="360" w:lineRule="auto"/>
              <w:rPr>
                <w:lang w:val="en-GB"/>
              </w:rPr>
            </w:pPr>
            <w:r w:rsidRPr="008F2D29">
              <w:rPr>
                <w:lang w:val="en-GB"/>
              </w:rPr>
              <w:t>30</w:t>
            </w:r>
          </w:p>
        </w:tc>
        <w:tc>
          <w:tcPr>
            <w:tcW w:w="992" w:type="dxa"/>
          </w:tcPr>
          <w:p w14:paraId="02267151" w14:textId="77777777" w:rsidR="008F2D29" w:rsidRPr="008F2D29" w:rsidRDefault="008F2D29" w:rsidP="008F2D29">
            <w:pPr>
              <w:spacing w:line="360" w:lineRule="auto"/>
              <w:rPr>
                <w:lang w:val="en-GB"/>
              </w:rPr>
            </w:pPr>
          </w:p>
        </w:tc>
      </w:tr>
      <w:tr w:rsidR="008F2D29" w:rsidRPr="008F2D29" w14:paraId="22FEBCB1" w14:textId="77777777" w:rsidTr="00BB4FC5">
        <w:tc>
          <w:tcPr>
            <w:tcW w:w="2405" w:type="dxa"/>
            <w:vMerge/>
          </w:tcPr>
          <w:p w14:paraId="0355A971" w14:textId="77777777" w:rsidR="008F2D29" w:rsidRPr="008F2D29" w:rsidRDefault="008F2D29" w:rsidP="008F2D29">
            <w:pPr>
              <w:spacing w:line="360" w:lineRule="auto"/>
              <w:rPr>
                <w:lang w:val="en-GB"/>
              </w:rPr>
            </w:pPr>
          </w:p>
        </w:tc>
        <w:tc>
          <w:tcPr>
            <w:tcW w:w="1843" w:type="dxa"/>
          </w:tcPr>
          <w:p w14:paraId="085205A8" w14:textId="77777777" w:rsidR="008F2D29" w:rsidRPr="008F2D29" w:rsidRDefault="008F2D29" w:rsidP="008F2D29">
            <w:pPr>
              <w:spacing w:line="360" w:lineRule="auto"/>
              <w:rPr>
                <w:lang w:val="en-GB"/>
              </w:rPr>
            </w:pPr>
            <w:r w:rsidRPr="008F2D29">
              <w:rPr>
                <w:lang w:val="en-GB"/>
              </w:rPr>
              <w:t>location</w:t>
            </w:r>
          </w:p>
        </w:tc>
        <w:tc>
          <w:tcPr>
            <w:tcW w:w="1276" w:type="dxa"/>
          </w:tcPr>
          <w:p w14:paraId="4DAFBAF3" w14:textId="77777777" w:rsidR="008F2D29" w:rsidRPr="008F2D29" w:rsidRDefault="008F2D29" w:rsidP="008F2D29">
            <w:pPr>
              <w:spacing w:line="360" w:lineRule="auto"/>
              <w:rPr>
                <w:lang w:val="en-GB"/>
              </w:rPr>
            </w:pPr>
            <w:r w:rsidRPr="008F2D29">
              <w:rPr>
                <w:lang w:val="en-GB"/>
              </w:rPr>
              <w:t>Varchar</w:t>
            </w:r>
          </w:p>
        </w:tc>
        <w:tc>
          <w:tcPr>
            <w:tcW w:w="1417" w:type="dxa"/>
          </w:tcPr>
          <w:p w14:paraId="69A3C99A" w14:textId="77777777" w:rsidR="008F2D29" w:rsidRPr="008F2D29" w:rsidRDefault="008F2D29" w:rsidP="008F2D29">
            <w:pPr>
              <w:spacing w:line="360" w:lineRule="auto"/>
              <w:rPr>
                <w:lang w:val="en-GB"/>
              </w:rPr>
            </w:pPr>
            <w:r w:rsidRPr="008F2D29">
              <w:rPr>
                <w:lang w:val="en-GB"/>
              </w:rPr>
              <w:t>30</w:t>
            </w:r>
          </w:p>
        </w:tc>
        <w:tc>
          <w:tcPr>
            <w:tcW w:w="992" w:type="dxa"/>
          </w:tcPr>
          <w:p w14:paraId="4B7A042B" w14:textId="77777777" w:rsidR="008F2D29" w:rsidRPr="008F2D29" w:rsidRDefault="008F2D29" w:rsidP="008F2D29">
            <w:pPr>
              <w:spacing w:line="360" w:lineRule="auto"/>
              <w:rPr>
                <w:lang w:val="en-GB"/>
              </w:rPr>
            </w:pPr>
          </w:p>
        </w:tc>
      </w:tr>
      <w:tr w:rsidR="008F2D29" w:rsidRPr="008F2D29" w14:paraId="4891D521" w14:textId="77777777" w:rsidTr="00BB4FC5">
        <w:tc>
          <w:tcPr>
            <w:tcW w:w="2405" w:type="dxa"/>
            <w:vMerge/>
          </w:tcPr>
          <w:p w14:paraId="21998854" w14:textId="77777777" w:rsidR="008F2D29" w:rsidRPr="008F2D29" w:rsidRDefault="008F2D29" w:rsidP="008F2D29">
            <w:pPr>
              <w:spacing w:line="360" w:lineRule="auto"/>
              <w:rPr>
                <w:lang w:val="en-GB"/>
              </w:rPr>
            </w:pPr>
          </w:p>
        </w:tc>
        <w:tc>
          <w:tcPr>
            <w:tcW w:w="1843" w:type="dxa"/>
          </w:tcPr>
          <w:p w14:paraId="1A0FB092" w14:textId="77777777" w:rsidR="008F2D29" w:rsidRPr="008F2D29" w:rsidRDefault="008F2D29" w:rsidP="008F2D29">
            <w:pPr>
              <w:spacing w:line="360" w:lineRule="auto"/>
              <w:rPr>
                <w:lang w:val="en-GB"/>
              </w:rPr>
            </w:pPr>
            <w:r w:rsidRPr="008F2D29">
              <w:rPr>
                <w:lang w:val="en-GB"/>
              </w:rPr>
              <w:t>Title</w:t>
            </w:r>
          </w:p>
        </w:tc>
        <w:tc>
          <w:tcPr>
            <w:tcW w:w="1276" w:type="dxa"/>
          </w:tcPr>
          <w:p w14:paraId="66F59167" w14:textId="77777777" w:rsidR="008F2D29" w:rsidRPr="008F2D29" w:rsidRDefault="008F2D29" w:rsidP="008F2D29">
            <w:pPr>
              <w:spacing w:line="360" w:lineRule="auto"/>
              <w:rPr>
                <w:lang w:val="en-GB"/>
              </w:rPr>
            </w:pPr>
            <w:r w:rsidRPr="008F2D29">
              <w:rPr>
                <w:lang w:val="en-GB"/>
              </w:rPr>
              <w:t>Varchar</w:t>
            </w:r>
          </w:p>
        </w:tc>
        <w:tc>
          <w:tcPr>
            <w:tcW w:w="1417" w:type="dxa"/>
          </w:tcPr>
          <w:p w14:paraId="75D7F761" w14:textId="77777777" w:rsidR="008F2D29" w:rsidRPr="008F2D29" w:rsidRDefault="008F2D29" w:rsidP="008F2D29">
            <w:pPr>
              <w:spacing w:line="360" w:lineRule="auto"/>
              <w:rPr>
                <w:lang w:val="en-GB"/>
              </w:rPr>
            </w:pPr>
            <w:r w:rsidRPr="008F2D29">
              <w:rPr>
                <w:lang w:val="en-GB"/>
              </w:rPr>
              <w:t>30</w:t>
            </w:r>
          </w:p>
        </w:tc>
        <w:tc>
          <w:tcPr>
            <w:tcW w:w="992" w:type="dxa"/>
          </w:tcPr>
          <w:p w14:paraId="793A31B5" w14:textId="77777777" w:rsidR="008F2D29" w:rsidRPr="008F2D29" w:rsidRDefault="008F2D29" w:rsidP="008F2D29">
            <w:pPr>
              <w:spacing w:line="360" w:lineRule="auto"/>
              <w:rPr>
                <w:lang w:val="en-GB"/>
              </w:rPr>
            </w:pPr>
          </w:p>
        </w:tc>
      </w:tr>
      <w:tr w:rsidR="008F2D29" w:rsidRPr="008F2D29" w14:paraId="0E82CE0A" w14:textId="77777777" w:rsidTr="00BB4FC5">
        <w:tc>
          <w:tcPr>
            <w:tcW w:w="2405" w:type="dxa"/>
            <w:vMerge/>
          </w:tcPr>
          <w:p w14:paraId="1DAA2DE1" w14:textId="77777777" w:rsidR="008F2D29" w:rsidRPr="008F2D29" w:rsidRDefault="008F2D29" w:rsidP="008F2D29">
            <w:pPr>
              <w:spacing w:line="360" w:lineRule="auto"/>
              <w:rPr>
                <w:lang w:val="en-GB"/>
              </w:rPr>
            </w:pPr>
          </w:p>
        </w:tc>
        <w:tc>
          <w:tcPr>
            <w:tcW w:w="1843" w:type="dxa"/>
          </w:tcPr>
          <w:p w14:paraId="24AED0E1" w14:textId="77777777" w:rsidR="008F2D29" w:rsidRPr="008F2D29" w:rsidRDefault="008F2D29" w:rsidP="008F2D29">
            <w:pPr>
              <w:spacing w:line="360" w:lineRule="auto"/>
              <w:rPr>
                <w:lang w:val="en-GB"/>
              </w:rPr>
            </w:pPr>
            <w:r w:rsidRPr="008F2D29">
              <w:rPr>
                <w:lang w:val="en-GB"/>
              </w:rPr>
              <w:t>contact</w:t>
            </w:r>
          </w:p>
        </w:tc>
        <w:tc>
          <w:tcPr>
            <w:tcW w:w="1276" w:type="dxa"/>
          </w:tcPr>
          <w:p w14:paraId="61900DCB" w14:textId="77777777" w:rsidR="008F2D29" w:rsidRPr="008F2D29" w:rsidRDefault="008F2D29" w:rsidP="008F2D29">
            <w:pPr>
              <w:spacing w:line="360" w:lineRule="auto"/>
              <w:rPr>
                <w:lang w:val="en-GB"/>
              </w:rPr>
            </w:pPr>
            <w:r w:rsidRPr="008F2D29">
              <w:rPr>
                <w:lang w:val="en-GB"/>
              </w:rPr>
              <w:t>Varchar</w:t>
            </w:r>
          </w:p>
        </w:tc>
        <w:tc>
          <w:tcPr>
            <w:tcW w:w="1417" w:type="dxa"/>
          </w:tcPr>
          <w:p w14:paraId="6E6E1E94" w14:textId="77777777" w:rsidR="008F2D29" w:rsidRPr="008F2D29" w:rsidRDefault="008F2D29" w:rsidP="008F2D29">
            <w:pPr>
              <w:spacing w:line="360" w:lineRule="auto"/>
              <w:rPr>
                <w:lang w:val="en-GB"/>
              </w:rPr>
            </w:pPr>
            <w:r w:rsidRPr="008F2D29">
              <w:rPr>
                <w:lang w:val="en-GB"/>
              </w:rPr>
              <w:t>30</w:t>
            </w:r>
          </w:p>
        </w:tc>
        <w:tc>
          <w:tcPr>
            <w:tcW w:w="992" w:type="dxa"/>
          </w:tcPr>
          <w:p w14:paraId="1197FAF2" w14:textId="77777777" w:rsidR="008F2D29" w:rsidRPr="008F2D29" w:rsidRDefault="008F2D29" w:rsidP="008F2D29">
            <w:pPr>
              <w:spacing w:line="360" w:lineRule="auto"/>
              <w:rPr>
                <w:lang w:val="en-GB"/>
              </w:rPr>
            </w:pPr>
          </w:p>
        </w:tc>
      </w:tr>
      <w:tr w:rsidR="008F2D29" w:rsidRPr="008F2D29" w14:paraId="7A347C96" w14:textId="77777777" w:rsidTr="00BB4FC5">
        <w:tc>
          <w:tcPr>
            <w:tcW w:w="2405" w:type="dxa"/>
            <w:vMerge/>
          </w:tcPr>
          <w:p w14:paraId="4B270AFB" w14:textId="77777777" w:rsidR="008F2D29" w:rsidRPr="008F2D29" w:rsidRDefault="008F2D29" w:rsidP="008F2D29">
            <w:pPr>
              <w:spacing w:line="360" w:lineRule="auto"/>
              <w:rPr>
                <w:lang w:val="en-GB"/>
              </w:rPr>
            </w:pPr>
          </w:p>
        </w:tc>
        <w:tc>
          <w:tcPr>
            <w:tcW w:w="1843" w:type="dxa"/>
          </w:tcPr>
          <w:p w14:paraId="33DD259D" w14:textId="77777777" w:rsidR="008F2D29" w:rsidRPr="008F2D29" w:rsidRDefault="008F2D29" w:rsidP="008F2D29">
            <w:pPr>
              <w:spacing w:line="360" w:lineRule="auto"/>
              <w:rPr>
                <w:lang w:val="en-GB"/>
              </w:rPr>
            </w:pPr>
            <w:r w:rsidRPr="008F2D29">
              <w:rPr>
                <w:lang w:val="en-GB"/>
              </w:rPr>
              <w:t>Hospital</w:t>
            </w:r>
          </w:p>
        </w:tc>
        <w:tc>
          <w:tcPr>
            <w:tcW w:w="1276" w:type="dxa"/>
          </w:tcPr>
          <w:p w14:paraId="45F8B720" w14:textId="77777777" w:rsidR="008F2D29" w:rsidRPr="008F2D29" w:rsidRDefault="008F2D29" w:rsidP="008F2D29">
            <w:pPr>
              <w:spacing w:line="360" w:lineRule="auto"/>
              <w:rPr>
                <w:lang w:val="en-GB"/>
              </w:rPr>
            </w:pPr>
            <w:r w:rsidRPr="008F2D29">
              <w:rPr>
                <w:lang w:val="en-GB"/>
              </w:rPr>
              <w:t>Varchar</w:t>
            </w:r>
          </w:p>
        </w:tc>
        <w:tc>
          <w:tcPr>
            <w:tcW w:w="1417" w:type="dxa"/>
          </w:tcPr>
          <w:p w14:paraId="71961E37" w14:textId="77777777" w:rsidR="008F2D29" w:rsidRPr="008F2D29" w:rsidRDefault="008F2D29" w:rsidP="008F2D29">
            <w:pPr>
              <w:spacing w:line="360" w:lineRule="auto"/>
              <w:rPr>
                <w:lang w:val="en-GB"/>
              </w:rPr>
            </w:pPr>
            <w:r w:rsidRPr="008F2D29">
              <w:rPr>
                <w:lang w:val="en-GB"/>
              </w:rPr>
              <w:t>30</w:t>
            </w:r>
          </w:p>
        </w:tc>
        <w:tc>
          <w:tcPr>
            <w:tcW w:w="992" w:type="dxa"/>
          </w:tcPr>
          <w:p w14:paraId="27120AC9" w14:textId="77777777" w:rsidR="008F2D29" w:rsidRPr="008F2D29" w:rsidRDefault="008F2D29" w:rsidP="008F2D29">
            <w:pPr>
              <w:spacing w:line="360" w:lineRule="auto"/>
              <w:rPr>
                <w:lang w:val="en-GB"/>
              </w:rPr>
            </w:pPr>
          </w:p>
        </w:tc>
      </w:tr>
      <w:tr w:rsidR="008F2D29" w:rsidRPr="008F2D29" w14:paraId="4A242BD9" w14:textId="77777777" w:rsidTr="00BB4FC5">
        <w:tc>
          <w:tcPr>
            <w:tcW w:w="2405" w:type="dxa"/>
            <w:vMerge/>
          </w:tcPr>
          <w:p w14:paraId="4A9C6FD7" w14:textId="77777777" w:rsidR="008F2D29" w:rsidRPr="008F2D29" w:rsidRDefault="008F2D29" w:rsidP="008F2D29">
            <w:pPr>
              <w:spacing w:line="360" w:lineRule="auto"/>
              <w:rPr>
                <w:lang w:val="en-GB"/>
              </w:rPr>
            </w:pPr>
          </w:p>
        </w:tc>
        <w:tc>
          <w:tcPr>
            <w:tcW w:w="1843" w:type="dxa"/>
          </w:tcPr>
          <w:p w14:paraId="6E7B73ED" w14:textId="77777777" w:rsidR="008F2D29" w:rsidRPr="008F2D29" w:rsidRDefault="008F2D29" w:rsidP="008F2D29">
            <w:pPr>
              <w:spacing w:line="360" w:lineRule="auto"/>
              <w:rPr>
                <w:lang w:val="en-GB"/>
              </w:rPr>
            </w:pPr>
            <w:r w:rsidRPr="008F2D29">
              <w:rPr>
                <w:lang w:val="en-GB"/>
              </w:rPr>
              <w:t>Password</w:t>
            </w:r>
          </w:p>
        </w:tc>
        <w:tc>
          <w:tcPr>
            <w:tcW w:w="1276" w:type="dxa"/>
          </w:tcPr>
          <w:p w14:paraId="111B4FB9" w14:textId="77777777" w:rsidR="008F2D29" w:rsidRPr="008F2D29" w:rsidRDefault="008F2D29" w:rsidP="008F2D29">
            <w:pPr>
              <w:spacing w:line="360" w:lineRule="auto"/>
              <w:rPr>
                <w:lang w:val="en-GB"/>
              </w:rPr>
            </w:pPr>
            <w:r w:rsidRPr="008F2D29">
              <w:rPr>
                <w:lang w:val="en-GB"/>
              </w:rPr>
              <w:t>Password</w:t>
            </w:r>
          </w:p>
        </w:tc>
        <w:tc>
          <w:tcPr>
            <w:tcW w:w="1417" w:type="dxa"/>
          </w:tcPr>
          <w:p w14:paraId="5FCE332A" w14:textId="77777777" w:rsidR="008F2D29" w:rsidRPr="008F2D29" w:rsidRDefault="008F2D29" w:rsidP="008F2D29">
            <w:pPr>
              <w:spacing w:line="360" w:lineRule="auto"/>
              <w:rPr>
                <w:lang w:val="en-GB"/>
              </w:rPr>
            </w:pPr>
            <w:r w:rsidRPr="008F2D29">
              <w:rPr>
                <w:lang w:val="en-GB"/>
              </w:rPr>
              <w:t>30</w:t>
            </w:r>
          </w:p>
        </w:tc>
        <w:tc>
          <w:tcPr>
            <w:tcW w:w="992" w:type="dxa"/>
          </w:tcPr>
          <w:p w14:paraId="048DACA0" w14:textId="77777777" w:rsidR="008F2D29" w:rsidRPr="008F2D29" w:rsidRDefault="008F2D29" w:rsidP="008F2D29">
            <w:pPr>
              <w:spacing w:line="360" w:lineRule="auto"/>
              <w:rPr>
                <w:lang w:val="en-GB"/>
              </w:rPr>
            </w:pPr>
          </w:p>
        </w:tc>
      </w:tr>
    </w:tbl>
    <w:p w14:paraId="68B306BC" w14:textId="3E51AC0F" w:rsidR="008F2D29" w:rsidRPr="008F2D29" w:rsidRDefault="004E3BEC" w:rsidP="004E3BEC">
      <w:pPr>
        <w:pStyle w:val="Caption"/>
        <w:pPrChange w:id="661" w:author="Edgar Wamal" w:date="2022-02-09T14:49:00Z">
          <w:pPr>
            <w:spacing w:line="360" w:lineRule="auto"/>
          </w:pPr>
        </w:pPrChange>
      </w:pPr>
      <w:bookmarkStart w:id="662" w:name="_Toc95310992"/>
      <w:ins w:id="663" w:author="Edgar Wamal" w:date="2022-02-09T14:49:00Z">
        <w:r>
          <w:t xml:space="preserve">Table </w:t>
        </w:r>
        <w:r>
          <w:fldChar w:fldCharType="begin"/>
        </w:r>
        <w:r>
          <w:instrText xml:space="preserve"> SEQ Table \* ARABIC </w:instrText>
        </w:r>
      </w:ins>
      <w:r>
        <w:fldChar w:fldCharType="separate"/>
      </w:r>
      <w:ins w:id="664" w:author="Edgar Wamal" w:date="2022-02-09T14:49:00Z">
        <w:r>
          <w:rPr>
            <w:noProof/>
          </w:rPr>
          <w:t>1</w:t>
        </w:r>
        <w:r>
          <w:fldChar w:fldCharType="end"/>
        </w:r>
        <w:r>
          <w:t>:Data dictionar</w:t>
        </w:r>
        <w:r>
          <w:t>y</w:t>
        </w:r>
      </w:ins>
      <w:bookmarkEnd w:id="662"/>
      <w:ins w:id="665" w:author="USER" w:date="2022-02-09T17:35:00Z">
        <w:del w:id="666" w:author="Edgar Wamal" w:date="2022-02-09T14:47:00Z">
          <w:r w:rsidR="00AE3BDF" w:rsidDel="004E3BEC">
            <w:delText xml:space="preserve">Figure </w:delText>
          </w:r>
          <w:r w:rsidR="00AE3BDF" w:rsidDel="004E3BEC">
            <w:fldChar w:fldCharType="begin"/>
          </w:r>
          <w:r w:rsidR="00AE3BDF" w:rsidDel="004E3BEC">
            <w:delInstrText xml:space="preserve"> SEQ Figure \* ARABIC </w:delInstrText>
          </w:r>
        </w:del>
      </w:ins>
      <w:del w:id="667" w:author="Edgar Wamal" w:date="2022-02-09T14:47:00Z">
        <w:r w:rsidR="00AE3BDF" w:rsidDel="004E3BEC">
          <w:fldChar w:fldCharType="separate"/>
        </w:r>
      </w:del>
      <w:ins w:id="668" w:author="USER" w:date="2022-02-09T17:35:00Z">
        <w:del w:id="669" w:author="Edgar Wamal" w:date="2022-02-09T14:47:00Z">
          <w:r w:rsidR="00AE3BDF" w:rsidDel="004E3BEC">
            <w:rPr>
              <w:noProof/>
            </w:rPr>
            <w:delText>5</w:delText>
          </w:r>
          <w:r w:rsidR="00AE3BDF" w:rsidDel="004E3BEC">
            <w:fldChar w:fldCharType="end"/>
          </w:r>
          <w:r w:rsidR="00AE3BDF" w:rsidDel="004E3BEC">
            <w:delText>:Data Dictionary</w:delText>
          </w:r>
        </w:del>
      </w:ins>
    </w:p>
    <w:p w14:paraId="37165182" w14:textId="77777777" w:rsidR="008F2D29" w:rsidRPr="008F2D29" w:rsidRDefault="008F2D29" w:rsidP="008F2D29">
      <w:pPr>
        <w:spacing w:line="360" w:lineRule="auto"/>
        <w:rPr>
          <w:b/>
          <w:bCs/>
          <w:lang w:val="en-GB"/>
        </w:rPr>
      </w:pPr>
    </w:p>
    <w:p w14:paraId="6E41C1B0" w14:textId="77777777" w:rsidR="008F2D29" w:rsidRPr="008F2D29" w:rsidRDefault="008F2D29" w:rsidP="008F2D29">
      <w:pPr>
        <w:spacing w:line="360" w:lineRule="auto"/>
        <w:rPr>
          <w:b/>
          <w:bCs/>
          <w:lang w:val="en-GB"/>
        </w:rPr>
      </w:pPr>
    </w:p>
    <w:p w14:paraId="6BB0787E" w14:textId="21D21189" w:rsidR="008F2D29" w:rsidRDefault="008F2D29" w:rsidP="008F2D29">
      <w:pPr>
        <w:spacing w:line="360" w:lineRule="auto"/>
        <w:rPr>
          <w:ins w:id="670" w:author="Hassan Kyanzi" w:date="2022-02-06T15:08:00Z"/>
          <w:b/>
          <w:bCs/>
          <w:lang w:val="en-GB"/>
        </w:rPr>
      </w:pPr>
    </w:p>
    <w:p w14:paraId="12F77510" w14:textId="77777777" w:rsidR="00051E9F" w:rsidRPr="008F2D29" w:rsidRDefault="00051E9F" w:rsidP="008F2D29">
      <w:pPr>
        <w:spacing w:line="360" w:lineRule="auto"/>
        <w:rPr>
          <w:b/>
          <w:bCs/>
          <w:lang w:val="en-GB"/>
        </w:rPr>
      </w:pPr>
    </w:p>
    <w:p w14:paraId="6C0B67D7" w14:textId="77777777" w:rsidR="008F2D29" w:rsidRPr="008F2D29" w:rsidRDefault="008F2D29" w:rsidP="008F2D29">
      <w:pPr>
        <w:spacing w:line="360" w:lineRule="auto"/>
        <w:rPr>
          <w:b/>
          <w:bCs/>
          <w:lang w:val="en-GB"/>
        </w:rPr>
      </w:pPr>
    </w:p>
    <w:p w14:paraId="70ED6186" w14:textId="233B38A7" w:rsidR="00BC266C" w:rsidRDefault="00BC266C" w:rsidP="00BC266C">
      <w:pPr>
        <w:pStyle w:val="Heading1"/>
        <w:rPr>
          <w:lang w:val="en-GB"/>
        </w:rPr>
      </w:pPr>
      <w:bookmarkStart w:id="671" w:name="_Toc91736603"/>
      <w:bookmarkStart w:id="672" w:name="_Toc95057621"/>
      <w:r>
        <w:rPr>
          <w:lang w:val="en-GB"/>
        </w:rPr>
        <w:t>5.COMPONENT DESIGN</w:t>
      </w:r>
      <w:bookmarkEnd w:id="671"/>
      <w:bookmarkEnd w:id="672"/>
    </w:p>
    <w:p w14:paraId="31F91764" w14:textId="3C031E10" w:rsidR="00BC266C" w:rsidRDefault="00BC266C" w:rsidP="00BC266C">
      <w:pPr>
        <w:rPr>
          <w:lang w:val="en-GB"/>
        </w:rPr>
      </w:pPr>
    </w:p>
    <w:p w14:paraId="5EA51145" w14:textId="32F45C96" w:rsidR="00BC266C" w:rsidRDefault="0031583B" w:rsidP="00BC266C">
      <w:pPr>
        <w:rPr>
          <w:ins w:id="673" w:author="Hassan Kyanzi" w:date="2022-02-06T15:16:00Z"/>
          <w:lang w:val="en-GB"/>
        </w:rPr>
      </w:pPr>
      <w:ins w:id="674" w:author="Hassan Kyanzi" w:date="2022-02-06T15:16:00Z">
        <w:r>
          <w:rPr>
            <w:noProof/>
          </w:rPr>
          <w:drawing>
            <wp:inline distT="0" distB="0" distL="0" distR="0" wp14:anchorId="1A374BE8" wp14:editId="218E4787">
              <wp:extent cx="5943600" cy="4607667"/>
              <wp:effectExtent l="0" t="0" r="0" b="254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pic:cNvPicPr/>
                    </pic:nvPicPr>
                    <pic:blipFill>
                      <a:blip r:embed="rId13">
                        <a:extLst>
                          <a:ext uri="{28A0092B-C50C-407E-A947-70E740481C1C}">
                            <a14:useLocalDpi xmlns:a14="http://schemas.microsoft.com/office/drawing/2010/main" val="0"/>
                          </a:ext>
                        </a:extLst>
                      </a:blip>
                      <a:stretch>
                        <a:fillRect/>
                      </a:stretch>
                    </pic:blipFill>
                    <pic:spPr>
                      <a:xfrm>
                        <a:off x="0" y="0"/>
                        <a:ext cx="5943600" cy="4607667"/>
                      </a:xfrm>
                      <a:prstGeom prst="rect">
                        <a:avLst/>
                      </a:prstGeom>
                    </pic:spPr>
                  </pic:pic>
                </a:graphicData>
              </a:graphic>
            </wp:inline>
          </w:drawing>
        </w:r>
      </w:ins>
    </w:p>
    <w:p w14:paraId="6390B278" w14:textId="0CD786BE" w:rsidR="0031583B" w:rsidRPr="0031583B" w:rsidRDefault="0031583B">
      <w:pPr>
        <w:pStyle w:val="Caption"/>
        <w:rPr>
          <w:color w:val="auto"/>
          <w:szCs w:val="24"/>
          <w:lang w:val="en-GB"/>
          <w:rPrChange w:id="675" w:author="Hassan Kyanzi" w:date="2022-02-06T15:17:00Z">
            <w:rPr>
              <w:lang w:val="en-GB"/>
            </w:rPr>
          </w:rPrChange>
        </w:rPr>
        <w:pPrChange w:id="676" w:author="Hassan Kyanzi" w:date="2022-02-06T15:16:00Z">
          <w:pPr/>
        </w:pPrChange>
      </w:pPr>
      <w:bookmarkStart w:id="677" w:name="_Toc95142506"/>
      <w:ins w:id="678" w:author="Hassan Kyanzi" w:date="2022-02-06T15:16:00Z">
        <w:r w:rsidRPr="0031583B">
          <w:rPr>
            <w:i w:val="0"/>
            <w:iCs w:val="0"/>
            <w:color w:val="auto"/>
            <w:sz w:val="24"/>
            <w:szCs w:val="24"/>
            <w:rPrChange w:id="679" w:author="Hassan Kyanzi" w:date="2022-02-06T15:17:00Z">
              <w:rPr>
                <w:i/>
                <w:iCs/>
              </w:rPr>
            </w:rPrChange>
          </w:rPr>
          <w:t xml:space="preserve">Figure </w:t>
        </w:r>
        <w:r w:rsidRPr="0031583B">
          <w:rPr>
            <w:i w:val="0"/>
            <w:iCs w:val="0"/>
            <w:color w:val="auto"/>
            <w:sz w:val="24"/>
            <w:szCs w:val="24"/>
            <w:rPrChange w:id="680" w:author="Hassan Kyanzi" w:date="2022-02-06T15:17:00Z">
              <w:rPr>
                <w:i/>
                <w:iCs/>
              </w:rPr>
            </w:rPrChange>
          </w:rPr>
          <w:fldChar w:fldCharType="begin"/>
        </w:r>
        <w:r w:rsidRPr="0031583B">
          <w:rPr>
            <w:i w:val="0"/>
            <w:iCs w:val="0"/>
            <w:color w:val="auto"/>
            <w:sz w:val="24"/>
            <w:szCs w:val="24"/>
            <w:rPrChange w:id="681" w:author="Hassan Kyanzi" w:date="2022-02-06T15:17:00Z">
              <w:rPr>
                <w:i/>
                <w:iCs/>
              </w:rPr>
            </w:rPrChange>
          </w:rPr>
          <w:instrText xml:space="preserve"> SEQ Figure \* ARABIC </w:instrText>
        </w:r>
      </w:ins>
      <w:r w:rsidRPr="0031583B">
        <w:rPr>
          <w:i w:val="0"/>
          <w:iCs w:val="0"/>
          <w:color w:val="auto"/>
          <w:sz w:val="24"/>
          <w:szCs w:val="24"/>
          <w:rPrChange w:id="682" w:author="Hassan Kyanzi" w:date="2022-02-06T15:17:00Z">
            <w:rPr>
              <w:i/>
              <w:iCs/>
            </w:rPr>
          </w:rPrChange>
        </w:rPr>
        <w:fldChar w:fldCharType="separate"/>
      </w:r>
      <w:ins w:id="683" w:author="USER" w:date="2022-02-09T17:35:00Z">
        <w:r w:rsidR="00AE3BDF">
          <w:rPr>
            <w:i w:val="0"/>
            <w:iCs w:val="0"/>
            <w:noProof/>
            <w:color w:val="auto"/>
            <w:sz w:val="24"/>
            <w:szCs w:val="24"/>
          </w:rPr>
          <w:t>6</w:t>
        </w:r>
      </w:ins>
      <w:ins w:id="684" w:author="Hassan Kyanzi" w:date="2022-02-06T15:16:00Z">
        <w:r w:rsidRPr="0031583B">
          <w:rPr>
            <w:i w:val="0"/>
            <w:iCs w:val="0"/>
            <w:color w:val="auto"/>
            <w:sz w:val="24"/>
            <w:szCs w:val="24"/>
            <w:rPrChange w:id="685" w:author="Hassan Kyanzi" w:date="2022-02-06T15:17:00Z">
              <w:rPr>
                <w:i/>
                <w:iCs/>
              </w:rPr>
            </w:rPrChange>
          </w:rPr>
          <w:fldChar w:fldCharType="end"/>
        </w:r>
        <w:r w:rsidRPr="0031583B">
          <w:rPr>
            <w:i w:val="0"/>
            <w:iCs w:val="0"/>
            <w:color w:val="auto"/>
            <w:sz w:val="24"/>
            <w:szCs w:val="24"/>
            <w:rPrChange w:id="686" w:author="Hassan Kyanzi" w:date="2022-02-06T15:17:00Z">
              <w:rPr>
                <w:i/>
                <w:iCs/>
              </w:rPr>
            </w:rPrChange>
          </w:rPr>
          <w:t>: Component Design</w:t>
        </w:r>
      </w:ins>
      <w:bookmarkEnd w:id="677"/>
    </w:p>
    <w:p w14:paraId="7CCC488A" w14:textId="6C96C942" w:rsidR="00BC266C" w:rsidRDefault="00BC266C" w:rsidP="00BC266C">
      <w:pPr>
        <w:rPr>
          <w:lang w:val="en-GB"/>
        </w:rPr>
      </w:pPr>
    </w:p>
    <w:p w14:paraId="6FB3DE63" w14:textId="7F22E60F" w:rsidR="00BC266C" w:rsidRDefault="00BC266C" w:rsidP="00BC266C">
      <w:pPr>
        <w:rPr>
          <w:lang w:val="en-GB"/>
        </w:rPr>
      </w:pPr>
    </w:p>
    <w:p w14:paraId="78E0C435" w14:textId="769A8812" w:rsidR="00BC266C" w:rsidRDefault="00BC266C" w:rsidP="00BC266C">
      <w:pPr>
        <w:rPr>
          <w:lang w:val="en-GB"/>
        </w:rPr>
      </w:pPr>
    </w:p>
    <w:p w14:paraId="21631EA4" w14:textId="7661E5E4" w:rsidR="00BC266C" w:rsidRDefault="00BC266C" w:rsidP="00BC266C">
      <w:pPr>
        <w:rPr>
          <w:lang w:val="en-GB"/>
        </w:rPr>
      </w:pPr>
    </w:p>
    <w:p w14:paraId="24BD64F3" w14:textId="1D6463AB" w:rsidR="00BC266C" w:rsidRDefault="00BC266C" w:rsidP="00BC266C">
      <w:pPr>
        <w:rPr>
          <w:lang w:val="en-GB"/>
        </w:rPr>
      </w:pPr>
    </w:p>
    <w:p w14:paraId="2F50668C" w14:textId="73521438" w:rsidR="00BC266C" w:rsidRDefault="00BC266C" w:rsidP="00BC266C">
      <w:pPr>
        <w:rPr>
          <w:lang w:val="en-GB"/>
        </w:rPr>
      </w:pPr>
    </w:p>
    <w:p w14:paraId="2EDE913F" w14:textId="2DE27747" w:rsidR="00BC266C" w:rsidRDefault="00BC266C" w:rsidP="00BC266C">
      <w:pPr>
        <w:rPr>
          <w:lang w:val="en-GB"/>
        </w:rPr>
      </w:pPr>
    </w:p>
    <w:p w14:paraId="6406993C" w14:textId="6A2C21F4" w:rsidR="00BC266C" w:rsidRDefault="00BC266C" w:rsidP="00BC266C">
      <w:pPr>
        <w:rPr>
          <w:lang w:val="en-GB"/>
        </w:rPr>
      </w:pPr>
    </w:p>
    <w:p w14:paraId="3A1F7917" w14:textId="1710F8A8" w:rsidR="00BC266C" w:rsidRDefault="00BC266C" w:rsidP="00BC266C">
      <w:pPr>
        <w:rPr>
          <w:lang w:val="en-GB"/>
        </w:rPr>
      </w:pPr>
    </w:p>
    <w:p w14:paraId="011FFAE9" w14:textId="7A7AD25A" w:rsidR="00BC266C" w:rsidDel="0031583B" w:rsidRDefault="00BC266C" w:rsidP="00BC266C">
      <w:pPr>
        <w:rPr>
          <w:del w:id="687" w:author="Hassan Kyanzi" w:date="2022-02-06T15:17:00Z"/>
          <w:lang w:val="en-GB"/>
        </w:rPr>
      </w:pPr>
    </w:p>
    <w:p w14:paraId="3F7D36DA" w14:textId="5D7FD8D1" w:rsidR="00BC266C" w:rsidDel="0031583B" w:rsidRDefault="00BC266C" w:rsidP="00BC266C">
      <w:pPr>
        <w:rPr>
          <w:del w:id="688" w:author="Hassan Kyanzi" w:date="2022-02-06T15:17:00Z"/>
          <w:lang w:val="en-GB"/>
        </w:rPr>
      </w:pPr>
    </w:p>
    <w:p w14:paraId="10C07467" w14:textId="1C0855A5" w:rsidR="00BC266C" w:rsidDel="0031583B" w:rsidRDefault="00BC266C" w:rsidP="00BC266C">
      <w:pPr>
        <w:rPr>
          <w:del w:id="689" w:author="Hassan Kyanzi" w:date="2022-02-06T15:17:00Z"/>
          <w:lang w:val="en-GB"/>
        </w:rPr>
      </w:pPr>
    </w:p>
    <w:p w14:paraId="48063B87" w14:textId="06CA66FF" w:rsidR="00BC266C" w:rsidDel="0031583B" w:rsidRDefault="00BC266C" w:rsidP="00BC266C">
      <w:pPr>
        <w:rPr>
          <w:del w:id="690" w:author="Hassan Kyanzi" w:date="2022-02-06T15:17:00Z"/>
          <w:lang w:val="en-GB"/>
        </w:rPr>
      </w:pPr>
    </w:p>
    <w:p w14:paraId="613D8930" w14:textId="1DDE0620" w:rsidR="00BC266C" w:rsidDel="0031583B" w:rsidRDefault="00BC266C" w:rsidP="00BC266C">
      <w:pPr>
        <w:rPr>
          <w:del w:id="691" w:author="Hassan Kyanzi" w:date="2022-02-06T15:17:00Z"/>
          <w:lang w:val="en-GB"/>
        </w:rPr>
      </w:pPr>
    </w:p>
    <w:p w14:paraId="79883D06" w14:textId="699DCA05" w:rsidR="00BC266C" w:rsidDel="0031583B" w:rsidRDefault="00BC266C" w:rsidP="00BC266C">
      <w:pPr>
        <w:rPr>
          <w:del w:id="692" w:author="Hassan Kyanzi" w:date="2022-02-06T15:17:00Z"/>
          <w:lang w:val="en-GB"/>
        </w:rPr>
      </w:pPr>
    </w:p>
    <w:p w14:paraId="5DF80C57" w14:textId="655C1E32" w:rsidR="00BC266C" w:rsidDel="0031583B" w:rsidRDefault="00BC266C" w:rsidP="00BC266C">
      <w:pPr>
        <w:rPr>
          <w:del w:id="693" w:author="Hassan Kyanzi" w:date="2022-02-06T15:17:00Z"/>
          <w:lang w:val="en-GB"/>
        </w:rPr>
      </w:pPr>
    </w:p>
    <w:p w14:paraId="14C02AE5" w14:textId="19FF5216" w:rsidR="00BC266C" w:rsidDel="0031583B" w:rsidRDefault="00BC266C" w:rsidP="00BC266C">
      <w:pPr>
        <w:rPr>
          <w:del w:id="694" w:author="Hassan Kyanzi" w:date="2022-02-06T15:17:00Z"/>
          <w:lang w:val="en-GB"/>
        </w:rPr>
      </w:pPr>
    </w:p>
    <w:p w14:paraId="5CA90AEA" w14:textId="72FCDB5F" w:rsidR="00BC266C" w:rsidDel="0031583B" w:rsidRDefault="00BC266C" w:rsidP="00BC266C">
      <w:pPr>
        <w:rPr>
          <w:del w:id="695" w:author="Hassan Kyanzi" w:date="2022-02-06T15:17:00Z"/>
          <w:lang w:val="en-GB"/>
        </w:rPr>
      </w:pPr>
    </w:p>
    <w:p w14:paraId="4B44897F" w14:textId="6978D35B" w:rsidR="00BC266C" w:rsidDel="0031583B" w:rsidRDefault="00BC266C" w:rsidP="00BC266C">
      <w:pPr>
        <w:rPr>
          <w:del w:id="696" w:author="Hassan Kyanzi" w:date="2022-02-06T15:17:00Z"/>
          <w:lang w:val="en-GB"/>
        </w:rPr>
      </w:pPr>
    </w:p>
    <w:p w14:paraId="78773F20" w14:textId="282AA4F2" w:rsidR="00BC266C" w:rsidDel="0031583B" w:rsidRDefault="00BC266C" w:rsidP="00BC266C">
      <w:pPr>
        <w:rPr>
          <w:del w:id="697" w:author="Hassan Kyanzi" w:date="2022-02-06T15:17:00Z"/>
          <w:lang w:val="en-GB"/>
        </w:rPr>
      </w:pPr>
    </w:p>
    <w:p w14:paraId="626A80A0" w14:textId="03093765" w:rsidR="00BC266C" w:rsidDel="0031583B" w:rsidRDefault="00BC266C" w:rsidP="00BC266C">
      <w:pPr>
        <w:rPr>
          <w:del w:id="698" w:author="Hassan Kyanzi" w:date="2022-02-06T15:17:00Z"/>
          <w:lang w:val="en-GB"/>
        </w:rPr>
      </w:pPr>
    </w:p>
    <w:p w14:paraId="6614FDE9" w14:textId="139EC5EE" w:rsidR="00BC266C" w:rsidDel="0031583B" w:rsidRDefault="00BC266C" w:rsidP="00BC266C">
      <w:pPr>
        <w:rPr>
          <w:del w:id="699" w:author="Hassan Kyanzi" w:date="2022-02-06T15:17:00Z"/>
          <w:lang w:val="en-GB"/>
        </w:rPr>
      </w:pPr>
    </w:p>
    <w:p w14:paraId="2EE7C33A" w14:textId="4D1C03B2" w:rsidR="00BC266C" w:rsidDel="0031583B" w:rsidRDefault="00BC266C" w:rsidP="00BC266C">
      <w:pPr>
        <w:rPr>
          <w:del w:id="700" w:author="Hassan Kyanzi" w:date="2022-02-06T15:17:00Z"/>
          <w:lang w:val="en-GB"/>
        </w:rPr>
      </w:pPr>
    </w:p>
    <w:p w14:paraId="555C7A1C" w14:textId="46C6920A" w:rsidR="00BC266C" w:rsidDel="0031583B" w:rsidRDefault="00BC266C" w:rsidP="00BC266C">
      <w:pPr>
        <w:rPr>
          <w:del w:id="701" w:author="Hassan Kyanzi" w:date="2022-02-06T15:17:00Z"/>
          <w:lang w:val="en-GB"/>
        </w:rPr>
      </w:pPr>
    </w:p>
    <w:p w14:paraId="72BD4ADF" w14:textId="4ADD6352" w:rsidR="00BC266C" w:rsidDel="0031583B" w:rsidRDefault="00BC266C" w:rsidP="00BC266C">
      <w:pPr>
        <w:rPr>
          <w:del w:id="702" w:author="Hassan Kyanzi" w:date="2022-02-06T15:17:00Z"/>
          <w:lang w:val="en-GB"/>
        </w:rPr>
      </w:pPr>
    </w:p>
    <w:p w14:paraId="22484815" w14:textId="2A382AE4" w:rsidR="00BC266C" w:rsidDel="0031583B" w:rsidRDefault="00BC266C" w:rsidP="00BC266C">
      <w:pPr>
        <w:rPr>
          <w:del w:id="703" w:author="Hassan Kyanzi" w:date="2022-02-06T15:17:00Z"/>
          <w:lang w:val="en-GB"/>
        </w:rPr>
      </w:pPr>
    </w:p>
    <w:p w14:paraId="37779AD8" w14:textId="63251032" w:rsidR="00BC266C" w:rsidDel="0031583B" w:rsidRDefault="00BC266C" w:rsidP="00BC266C">
      <w:pPr>
        <w:rPr>
          <w:del w:id="704" w:author="Hassan Kyanzi" w:date="2022-02-06T15:17:00Z"/>
          <w:lang w:val="en-GB"/>
        </w:rPr>
      </w:pPr>
    </w:p>
    <w:p w14:paraId="5DC3364F" w14:textId="68DD2DC3" w:rsidR="00BC266C" w:rsidRDefault="00BC266C" w:rsidP="00BC266C">
      <w:pPr>
        <w:pStyle w:val="Heading1"/>
      </w:pPr>
      <w:bookmarkStart w:id="705" w:name="_Toc91736604"/>
      <w:bookmarkStart w:id="706" w:name="_Toc95057622"/>
      <w:r>
        <w:t>6.</w:t>
      </w:r>
      <w:r w:rsidRPr="004F4EBC">
        <w:t>HUMAN INTERFACE DESIGN</w:t>
      </w:r>
      <w:bookmarkEnd w:id="705"/>
      <w:bookmarkEnd w:id="706"/>
    </w:p>
    <w:p w14:paraId="25074C71" w14:textId="0DBCAFD8" w:rsidR="00BC266C" w:rsidRDefault="00A22618" w:rsidP="00BC266C">
      <w:ins w:id="707" w:author="Hassan Kyanzi" w:date="2022-02-06T15:34:00Z">
        <w:r>
          <w:rPr>
            <w:noProof/>
          </w:rPr>
          <w:drawing>
            <wp:inline distT="0" distB="0" distL="0" distR="0" wp14:anchorId="1AB29D01" wp14:editId="5A644ED5">
              <wp:extent cx="5943600" cy="2971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ins>
    </w:p>
    <w:p w14:paraId="240C596E" w14:textId="7A5DCF25" w:rsidR="00BC266C" w:rsidRDefault="00A22618" w:rsidP="00A22618">
      <w:pPr>
        <w:pStyle w:val="Caption"/>
        <w:rPr>
          <w:ins w:id="708" w:author="Hassan Kyanzi" w:date="2022-02-06T15:36:00Z"/>
          <w:i w:val="0"/>
          <w:iCs w:val="0"/>
          <w:color w:val="auto"/>
          <w:sz w:val="24"/>
          <w:szCs w:val="24"/>
        </w:rPr>
      </w:pPr>
      <w:ins w:id="709" w:author="Hassan Kyanzi" w:date="2022-02-06T15:35:00Z">
        <w:r w:rsidRPr="00A22618">
          <w:rPr>
            <w:i w:val="0"/>
            <w:iCs w:val="0"/>
            <w:color w:val="auto"/>
            <w:sz w:val="24"/>
            <w:szCs w:val="24"/>
            <w:rPrChange w:id="710" w:author="Hassan Kyanzi" w:date="2022-02-06T15:35:00Z">
              <w:rPr>
                <w:i w:val="0"/>
                <w:iCs w:val="0"/>
                <w:color w:val="000000"/>
                <w:sz w:val="24"/>
                <w:szCs w:val="22"/>
              </w:rPr>
            </w:rPrChange>
          </w:rPr>
          <w:t>Figure: Welcome Interface</w:t>
        </w:r>
      </w:ins>
      <w:del w:id="711" w:author="Hassan Kyanzi" w:date="2022-02-06T15:24:00Z">
        <w:r w:rsidR="00BC266C" w:rsidRPr="00A22618" w:rsidDel="00AA7C21">
          <w:rPr>
            <w:i w:val="0"/>
            <w:iCs w:val="0"/>
            <w:noProof/>
            <w:color w:val="000000"/>
            <w:sz w:val="24"/>
            <w:szCs w:val="22"/>
            <w:rPrChange w:id="712" w:author="Hassan Kyanzi" w:date="2022-02-06T15:35:00Z">
              <w:rPr>
                <w:i w:val="0"/>
                <w:iCs w:val="0"/>
                <w:color w:val="000000"/>
                <w:sz w:val="28"/>
                <w:szCs w:val="28"/>
              </w:rPr>
            </w:rPrChange>
          </w:rPr>
          <w:delText>Admin inte</w:delText>
        </w:r>
      </w:del>
      <w:del w:id="713" w:author="Hassan Kyanzi" w:date="2022-02-06T15:23:00Z">
        <w:r w:rsidR="00BC266C" w:rsidRPr="00A22618" w:rsidDel="00AA7C21">
          <w:rPr>
            <w:i w:val="0"/>
            <w:iCs w:val="0"/>
            <w:noProof/>
            <w:color w:val="000000"/>
            <w:sz w:val="24"/>
            <w:szCs w:val="22"/>
            <w:rPrChange w:id="714" w:author="Hassan Kyanzi" w:date="2022-02-06T15:35:00Z">
              <w:rPr>
                <w:i w:val="0"/>
                <w:iCs w:val="0"/>
                <w:color w:val="000000"/>
                <w:sz w:val="28"/>
                <w:szCs w:val="28"/>
              </w:rPr>
            </w:rPrChange>
          </w:rPr>
          <w:delText>rface</w:delText>
        </w:r>
      </w:del>
    </w:p>
    <w:p w14:paraId="056F2C49" w14:textId="77777777" w:rsidR="00A22618" w:rsidRPr="00A22618" w:rsidRDefault="00A22618">
      <w:pPr>
        <w:rPr>
          <w:ins w:id="715" w:author="Hassan Kyanzi" w:date="2022-02-06T15:35:00Z"/>
          <w:i/>
          <w:iCs/>
          <w:rPrChange w:id="716" w:author="Hassan Kyanzi" w:date="2022-02-06T15:36:00Z">
            <w:rPr>
              <w:ins w:id="717" w:author="Hassan Kyanzi" w:date="2022-02-06T15:35:00Z"/>
              <w:i w:val="0"/>
              <w:iCs w:val="0"/>
              <w:noProof/>
              <w:color w:val="000000"/>
              <w:sz w:val="24"/>
              <w:szCs w:val="22"/>
            </w:rPr>
          </w:rPrChange>
        </w:rPr>
        <w:pPrChange w:id="718" w:author="Hassan Kyanzi" w:date="2022-02-06T15:36:00Z">
          <w:pPr>
            <w:pStyle w:val="Caption"/>
          </w:pPr>
        </w:pPrChange>
      </w:pPr>
    </w:p>
    <w:p w14:paraId="050711AF" w14:textId="3C9E540F" w:rsidR="00A22618" w:rsidRDefault="00A22618" w:rsidP="00A22618">
      <w:pPr>
        <w:rPr>
          <w:ins w:id="719" w:author="Hassan Kyanzi" w:date="2022-02-06T15:36:00Z"/>
        </w:rPr>
      </w:pPr>
      <w:ins w:id="720" w:author="Hassan Kyanzi" w:date="2022-02-06T15:36:00Z">
        <w:r>
          <w:rPr>
            <w:noProof/>
            <w:rPrChange w:id="721" w:author="Unknown">
              <w:rPr>
                <w:i/>
                <w:iCs/>
                <w:noProof/>
                <w:color w:val="44546A" w:themeColor="text2"/>
                <w:sz w:val="18"/>
                <w:szCs w:val="18"/>
              </w:rPr>
            </w:rPrChange>
          </w:rPr>
          <w:drawing>
            <wp:inline distT="0" distB="0" distL="0" distR="0" wp14:anchorId="1AB5A167" wp14:editId="7675E643">
              <wp:extent cx="5943600" cy="3740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5">
                        <a:extLst>
                          <a:ext uri="{28A0092B-C50C-407E-A947-70E740481C1C}">
                            <a14:useLocalDpi xmlns:a14="http://schemas.microsoft.com/office/drawing/2010/main" val="0"/>
                          </a:ext>
                        </a:extLst>
                      </a:blip>
                      <a:stretch>
                        <a:fillRect/>
                      </a:stretch>
                    </pic:blipFill>
                    <pic:spPr>
                      <a:xfrm>
                        <a:off x="0" y="0"/>
                        <a:ext cx="5943600" cy="3740785"/>
                      </a:xfrm>
                      <a:prstGeom prst="rect">
                        <a:avLst/>
                      </a:prstGeom>
                    </pic:spPr>
                  </pic:pic>
                </a:graphicData>
              </a:graphic>
            </wp:inline>
          </w:drawing>
        </w:r>
      </w:ins>
    </w:p>
    <w:p w14:paraId="210B8A7C" w14:textId="5DB74AAE" w:rsidR="00A22618" w:rsidRDefault="00A22618" w:rsidP="00A22618">
      <w:pPr>
        <w:pStyle w:val="Caption"/>
        <w:rPr>
          <w:ins w:id="722" w:author="Hassan Kyanzi" w:date="2022-02-07T18:51:00Z"/>
          <w:i w:val="0"/>
          <w:iCs w:val="0"/>
          <w:color w:val="auto"/>
          <w:sz w:val="24"/>
          <w:szCs w:val="24"/>
        </w:rPr>
      </w:pPr>
      <w:bookmarkStart w:id="723" w:name="_Toc95142507"/>
      <w:ins w:id="724" w:author="Hassan Kyanzi" w:date="2022-02-06T15:36:00Z">
        <w:r w:rsidRPr="00A22618">
          <w:rPr>
            <w:i w:val="0"/>
            <w:iCs w:val="0"/>
            <w:color w:val="auto"/>
            <w:sz w:val="24"/>
            <w:szCs w:val="24"/>
            <w:rPrChange w:id="725" w:author="Hassan Kyanzi" w:date="2022-02-06T15:37:00Z">
              <w:rPr/>
            </w:rPrChange>
          </w:rPr>
          <w:t xml:space="preserve">Figure </w:t>
        </w:r>
        <w:r w:rsidRPr="00A22618">
          <w:rPr>
            <w:i w:val="0"/>
            <w:iCs w:val="0"/>
            <w:color w:val="auto"/>
            <w:sz w:val="24"/>
            <w:szCs w:val="24"/>
            <w:rPrChange w:id="726" w:author="Hassan Kyanzi" w:date="2022-02-06T15:37:00Z">
              <w:rPr/>
            </w:rPrChange>
          </w:rPr>
          <w:fldChar w:fldCharType="begin"/>
        </w:r>
        <w:r w:rsidRPr="00A22618">
          <w:rPr>
            <w:i w:val="0"/>
            <w:iCs w:val="0"/>
            <w:color w:val="auto"/>
            <w:sz w:val="24"/>
            <w:szCs w:val="24"/>
            <w:rPrChange w:id="727" w:author="Hassan Kyanzi" w:date="2022-02-06T15:37:00Z">
              <w:rPr/>
            </w:rPrChange>
          </w:rPr>
          <w:instrText xml:space="preserve"> SEQ Figure \* ARABIC </w:instrText>
        </w:r>
      </w:ins>
      <w:r w:rsidRPr="00A22618">
        <w:rPr>
          <w:i w:val="0"/>
          <w:iCs w:val="0"/>
          <w:color w:val="auto"/>
          <w:sz w:val="24"/>
          <w:szCs w:val="24"/>
          <w:rPrChange w:id="728" w:author="Hassan Kyanzi" w:date="2022-02-06T15:37:00Z">
            <w:rPr/>
          </w:rPrChange>
        </w:rPr>
        <w:fldChar w:fldCharType="separate"/>
      </w:r>
      <w:ins w:id="729" w:author="USER" w:date="2022-02-09T17:35:00Z">
        <w:r w:rsidR="00AE3BDF">
          <w:rPr>
            <w:i w:val="0"/>
            <w:iCs w:val="0"/>
            <w:noProof/>
            <w:color w:val="auto"/>
            <w:sz w:val="24"/>
            <w:szCs w:val="24"/>
          </w:rPr>
          <w:t>7</w:t>
        </w:r>
      </w:ins>
      <w:ins w:id="730" w:author="Hassan Kyanzi" w:date="2022-02-06T15:36:00Z">
        <w:r w:rsidRPr="00A22618">
          <w:rPr>
            <w:i w:val="0"/>
            <w:iCs w:val="0"/>
            <w:color w:val="auto"/>
            <w:sz w:val="24"/>
            <w:szCs w:val="24"/>
            <w:rPrChange w:id="731" w:author="Hassan Kyanzi" w:date="2022-02-06T15:37:00Z">
              <w:rPr/>
            </w:rPrChange>
          </w:rPr>
          <w:fldChar w:fldCharType="end"/>
        </w:r>
        <w:r w:rsidRPr="00A22618">
          <w:rPr>
            <w:i w:val="0"/>
            <w:iCs w:val="0"/>
            <w:color w:val="auto"/>
            <w:sz w:val="24"/>
            <w:szCs w:val="24"/>
            <w:rPrChange w:id="732" w:author="Hassan Kyanzi" w:date="2022-02-06T15:37:00Z">
              <w:rPr/>
            </w:rPrChange>
          </w:rPr>
          <w:t>:Admin Interface</w:t>
        </w:r>
      </w:ins>
      <w:bookmarkEnd w:id="723"/>
    </w:p>
    <w:p w14:paraId="12E13A87" w14:textId="1AEB1A0C" w:rsidR="001255ED" w:rsidRPr="001255ED" w:rsidRDefault="001255ED" w:rsidP="001255ED">
      <w:pPr>
        <w:rPr>
          <w:ins w:id="733" w:author="Hassan Kyanzi" w:date="2022-02-07T18:51:00Z"/>
          <w:szCs w:val="24"/>
        </w:rPr>
      </w:pPr>
      <w:ins w:id="734" w:author="Hassan Kyanzi" w:date="2022-02-07T18:51:00Z">
        <w:r w:rsidRPr="001255ED">
          <w:rPr>
            <w:noProof/>
            <w:szCs w:val="24"/>
            <w:rPrChange w:id="735" w:author="Unknown">
              <w:rPr>
                <w:i/>
                <w:iCs/>
                <w:noProof/>
                <w:color w:val="44546A" w:themeColor="text2"/>
                <w:sz w:val="18"/>
                <w:szCs w:val="18"/>
              </w:rPr>
            </w:rPrChange>
          </w:rPr>
          <w:drawing>
            <wp:inline distT="0" distB="0" distL="0" distR="0" wp14:anchorId="4455FD3C" wp14:editId="586D9FAB">
              <wp:extent cx="5943600" cy="304165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041650"/>
                      </a:xfrm>
                      <a:prstGeom prst="rect">
                        <a:avLst/>
                      </a:prstGeom>
                    </pic:spPr>
                  </pic:pic>
                </a:graphicData>
              </a:graphic>
            </wp:inline>
          </w:drawing>
        </w:r>
      </w:ins>
    </w:p>
    <w:p w14:paraId="48530FE2" w14:textId="1E8373C3" w:rsidR="001255ED" w:rsidRPr="00BB4FC5" w:rsidRDefault="001255ED">
      <w:pPr>
        <w:pStyle w:val="Caption"/>
        <w:rPr>
          <w:ins w:id="736" w:author="Hassan Kyanzi" w:date="2022-02-07T18:51:00Z"/>
          <w:szCs w:val="24"/>
        </w:rPr>
        <w:pPrChange w:id="737" w:author="Hassan Kyanzi" w:date="2022-02-07T18:52:00Z">
          <w:pPr/>
        </w:pPrChange>
      </w:pPr>
      <w:ins w:id="738" w:author="Hassan Kyanzi" w:date="2022-02-07T18:52:00Z">
        <w:r w:rsidRPr="001255ED">
          <w:rPr>
            <w:i w:val="0"/>
            <w:iCs w:val="0"/>
            <w:sz w:val="24"/>
            <w:szCs w:val="24"/>
            <w:rPrChange w:id="739" w:author="Hassan Kyanzi" w:date="2022-02-07T18:52:00Z">
              <w:rPr/>
            </w:rPrChange>
          </w:rPr>
          <w:t xml:space="preserve">Figure </w:t>
        </w:r>
        <w:r w:rsidRPr="001255ED">
          <w:rPr>
            <w:i w:val="0"/>
            <w:iCs w:val="0"/>
            <w:sz w:val="24"/>
            <w:szCs w:val="24"/>
            <w:rPrChange w:id="740" w:author="Hassan Kyanzi" w:date="2022-02-07T18:52:00Z">
              <w:rPr/>
            </w:rPrChange>
          </w:rPr>
          <w:fldChar w:fldCharType="begin"/>
        </w:r>
        <w:r w:rsidRPr="001255ED">
          <w:rPr>
            <w:i w:val="0"/>
            <w:iCs w:val="0"/>
            <w:sz w:val="24"/>
            <w:szCs w:val="24"/>
            <w:rPrChange w:id="741" w:author="Hassan Kyanzi" w:date="2022-02-07T18:52:00Z">
              <w:rPr/>
            </w:rPrChange>
          </w:rPr>
          <w:instrText xml:space="preserve"> SEQ Figure \* ARABIC </w:instrText>
        </w:r>
      </w:ins>
      <w:r w:rsidRPr="001255ED">
        <w:rPr>
          <w:i w:val="0"/>
          <w:iCs w:val="0"/>
          <w:sz w:val="24"/>
          <w:szCs w:val="24"/>
          <w:rPrChange w:id="742" w:author="Hassan Kyanzi" w:date="2022-02-07T18:52:00Z">
            <w:rPr/>
          </w:rPrChange>
        </w:rPr>
        <w:fldChar w:fldCharType="separate"/>
      </w:r>
      <w:ins w:id="743" w:author="USER" w:date="2022-02-09T17:35:00Z">
        <w:r w:rsidR="00AE3BDF">
          <w:rPr>
            <w:i w:val="0"/>
            <w:iCs w:val="0"/>
            <w:noProof/>
            <w:sz w:val="24"/>
            <w:szCs w:val="24"/>
          </w:rPr>
          <w:t>8</w:t>
        </w:r>
      </w:ins>
      <w:ins w:id="744" w:author="Hassan Kyanzi" w:date="2022-02-07T18:52:00Z">
        <w:del w:id="745" w:author="USER" w:date="2022-02-09T14:33:00Z">
          <w:r w:rsidRPr="001255ED" w:rsidDel="00BB4FC5">
            <w:rPr>
              <w:i w:val="0"/>
              <w:iCs w:val="0"/>
              <w:noProof/>
              <w:sz w:val="24"/>
              <w:szCs w:val="24"/>
              <w:rPrChange w:id="746" w:author="Hassan Kyanzi" w:date="2022-02-07T18:52:00Z">
                <w:rPr>
                  <w:noProof/>
                </w:rPr>
              </w:rPrChange>
            </w:rPr>
            <w:delText>7</w:delText>
          </w:r>
        </w:del>
        <w:r w:rsidRPr="001255ED">
          <w:rPr>
            <w:i w:val="0"/>
            <w:iCs w:val="0"/>
            <w:sz w:val="24"/>
            <w:szCs w:val="24"/>
            <w:rPrChange w:id="747" w:author="Hassan Kyanzi" w:date="2022-02-07T18:52:00Z">
              <w:rPr/>
            </w:rPrChange>
          </w:rPr>
          <w:fldChar w:fldCharType="end"/>
        </w:r>
        <w:r w:rsidRPr="001255ED">
          <w:rPr>
            <w:i w:val="0"/>
            <w:iCs w:val="0"/>
            <w:sz w:val="24"/>
            <w:szCs w:val="24"/>
            <w:rPrChange w:id="748" w:author="Hassan Kyanzi" w:date="2022-02-07T18:52:00Z">
              <w:rPr/>
            </w:rPrChange>
          </w:rPr>
          <w:t>:Maternal Mortality Prediction Dashboard</w:t>
        </w:r>
      </w:ins>
    </w:p>
    <w:p w14:paraId="2F9965CD" w14:textId="640AA479" w:rsidR="001255ED" w:rsidRDefault="001255ED" w:rsidP="001255ED">
      <w:pPr>
        <w:rPr>
          <w:ins w:id="749" w:author="Hassan Kyanzi" w:date="2022-02-07T18:51:00Z"/>
        </w:rPr>
      </w:pPr>
    </w:p>
    <w:p w14:paraId="07549100" w14:textId="77777777" w:rsidR="001255ED" w:rsidRPr="001255ED" w:rsidRDefault="001255ED">
      <w:pPr>
        <w:rPr>
          <w:ins w:id="750" w:author="Hassan Kyanzi" w:date="2022-02-07T15:45:00Z"/>
          <w:i/>
          <w:iCs/>
          <w:rPrChange w:id="751" w:author="Hassan Kyanzi" w:date="2022-02-07T18:51:00Z">
            <w:rPr>
              <w:ins w:id="752" w:author="Hassan Kyanzi" w:date="2022-02-07T15:45:00Z"/>
              <w:i w:val="0"/>
              <w:iCs w:val="0"/>
              <w:color w:val="auto"/>
              <w:sz w:val="24"/>
              <w:szCs w:val="24"/>
            </w:rPr>
          </w:rPrChange>
        </w:rPr>
        <w:pPrChange w:id="753" w:author="Hassan Kyanzi" w:date="2022-02-07T18:51:00Z">
          <w:pPr>
            <w:pStyle w:val="Caption"/>
          </w:pPr>
        </w:pPrChange>
      </w:pPr>
    </w:p>
    <w:p w14:paraId="5648A159" w14:textId="2F7266A9" w:rsidR="000D4FF3" w:rsidRDefault="000D4FF3" w:rsidP="000D4FF3">
      <w:pPr>
        <w:rPr>
          <w:ins w:id="754" w:author="Hassan Kyanzi" w:date="2022-02-07T15:46:00Z"/>
        </w:rPr>
      </w:pPr>
      <w:ins w:id="755" w:author="Hassan Kyanzi" w:date="2022-02-07T15:46:00Z">
        <w:r>
          <w:rPr>
            <w:noProof/>
            <w:rPrChange w:id="756" w:author="Unknown">
              <w:rPr>
                <w:i/>
                <w:iCs/>
                <w:noProof/>
                <w:color w:val="44546A" w:themeColor="text2"/>
                <w:sz w:val="18"/>
                <w:szCs w:val="18"/>
              </w:rPr>
            </w:rPrChange>
          </w:rPr>
          <w:drawing>
            <wp:inline distT="0" distB="0" distL="0" distR="0" wp14:anchorId="4C2BEB04" wp14:editId="4DC4B0BE">
              <wp:extent cx="5943600" cy="346329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463290"/>
                      </a:xfrm>
                      <a:prstGeom prst="rect">
                        <a:avLst/>
                      </a:prstGeom>
                    </pic:spPr>
                  </pic:pic>
                </a:graphicData>
              </a:graphic>
            </wp:inline>
          </w:drawing>
        </w:r>
      </w:ins>
    </w:p>
    <w:p w14:paraId="52D936F6" w14:textId="673BBCE2" w:rsidR="000D4FF3" w:rsidRPr="000D4FF3" w:rsidRDefault="000D4FF3">
      <w:pPr>
        <w:pStyle w:val="Caption"/>
        <w:rPr>
          <w:ins w:id="757" w:author="Hassan Kyanzi" w:date="2022-02-07T15:45:00Z"/>
          <w:color w:val="auto"/>
          <w:szCs w:val="24"/>
          <w:rPrChange w:id="758" w:author="Hassan Kyanzi" w:date="2022-02-07T15:47:00Z">
            <w:rPr>
              <w:ins w:id="759" w:author="Hassan Kyanzi" w:date="2022-02-07T15:45:00Z"/>
            </w:rPr>
          </w:rPrChange>
        </w:rPr>
        <w:pPrChange w:id="760" w:author="Hassan Kyanzi" w:date="2022-02-07T15:47:00Z">
          <w:pPr/>
        </w:pPrChange>
      </w:pPr>
      <w:bookmarkStart w:id="761" w:name="_Toc95142508"/>
      <w:ins w:id="762" w:author="Hassan Kyanzi" w:date="2022-02-07T15:47:00Z">
        <w:r w:rsidRPr="000D4FF3">
          <w:rPr>
            <w:i w:val="0"/>
            <w:iCs w:val="0"/>
            <w:color w:val="auto"/>
            <w:sz w:val="24"/>
            <w:szCs w:val="24"/>
            <w:rPrChange w:id="763" w:author="Hassan Kyanzi" w:date="2022-02-07T15:47:00Z">
              <w:rPr/>
            </w:rPrChange>
          </w:rPr>
          <w:t xml:space="preserve">Figure </w:t>
        </w:r>
        <w:r w:rsidRPr="000D4FF3">
          <w:rPr>
            <w:i w:val="0"/>
            <w:iCs w:val="0"/>
            <w:color w:val="auto"/>
            <w:sz w:val="24"/>
            <w:szCs w:val="24"/>
            <w:rPrChange w:id="764" w:author="Hassan Kyanzi" w:date="2022-02-07T15:47:00Z">
              <w:rPr/>
            </w:rPrChange>
          </w:rPr>
          <w:fldChar w:fldCharType="begin"/>
        </w:r>
        <w:r w:rsidRPr="000D4FF3">
          <w:rPr>
            <w:i w:val="0"/>
            <w:iCs w:val="0"/>
            <w:color w:val="auto"/>
            <w:sz w:val="24"/>
            <w:szCs w:val="24"/>
            <w:rPrChange w:id="765" w:author="Hassan Kyanzi" w:date="2022-02-07T15:47:00Z">
              <w:rPr/>
            </w:rPrChange>
          </w:rPr>
          <w:instrText xml:space="preserve"> SEQ Figure \* ARABIC </w:instrText>
        </w:r>
      </w:ins>
      <w:r w:rsidRPr="000D4FF3">
        <w:rPr>
          <w:i w:val="0"/>
          <w:iCs w:val="0"/>
          <w:color w:val="auto"/>
          <w:sz w:val="24"/>
          <w:szCs w:val="24"/>
          <w:rPrChange w:id="766" w:author="Hassan Kyanzi" w:date="2022-02-07T15:47:00Z">
            <w:rPr/>
          </w:rPrChange>
        </w:rPr>
        <w:fldChar w:fldCharType="separate"/>
      </w:r>
      <w:ins w:id="767" w:author="USER" w:date="2022-02-09T17:35:00Z">
        <w:r w:rsidR="00AE3BDF">
          <w:rPr>
            <w:i w:val="0"/>
            <w:iCs w:val="0"/>
            <w:noProof/>
            <w:color w:val="auto"/>
            <w:sz w:val="24"/>
            <w:szCs w:val="24"/>
          </w:rPr>
          <w:t>9</w:t>
        </w:r>
      </w:ins>
      <w:ins w:id="768" w:author="Hassan Kyanzi" w:date="2022-02-07T15:47:00Z">
        <w:r w:rsidRPr="000D4FF3">
          <w:rPr>
            <w:i w:val="0"/>
            <w:iCs w:val="0"/>
            <w:color w:val="auto"/>
            <w:sz w:val="24"/>
            <w:szCs w:val="24"/>
            <w:rPrChange w:id="769" w:author="Hassan Kyanzi" w:date="2022-02-07T15:47:00Z">
              <w:rPr/>
            </w:rPrChange>
          </w:rPr>
          <w:fldChar w:fldCharType="end"/>
        </w:r>
        <w:r w:rsidRPr="000D4FF3">
          <w:rPr>
            <w:i w:val="0"/>
            <w:iCs w:val="0"/>
            <w:color w:val="auto"/>
            <w:sz w:val="24"/>
            <w:szCs w:val="24"/>
            <w:rPrChange w:id="770" w:author="Hassan Kyanzi" w:date="2022-02-07T15:47:00Z">
              <w:rPr/>
            </w:rPrChange>
          </w:rPr>
          <w:t xml:space="preserve">:Maternal Mortality prediction </w:t>
        </w:r>
        <w:proofErr w:type="gramStart"/>
        <w:r w:rsidRPr="000D4FF3">
          <w:rPr>
            <w:i w:val="0"/>
            <w:iCs w:val="0"/>
            <w:color w:val="auto"/>
            <w:sz w:val="24"/>
            <w:szCs w:val="24"/>
            <w:rPrChange w:id="771" w:author="Hassan Kyanzi" w:date="2022-02-07T15:47:00Z">
              <w:rPr/>
            </w:rPrChange>
          </w:rPr>
          <w:t>pipe line</w:t>
        </w:r>
      </w:ins>
      <w:bookmarkEnd w:id="761"/>
      <w:proofErr w:type="gramEnd"/>
    </w:p>
    <w:p w14:paraId="7308994E" w14:textId="1F380E56" w:rsidR="000D4FF3" w:rsidRDefault="000D4FF3" w:rsidP="000D4FF3">
      <w:pPr>
        <w:rPr>
          <w:ins w:id="772" w:author="Hassan Kyanzi" w:date="2022-02-07T15:45:00Z"/>
        </w:rPr>
      </w:pPr>
    </w:p>
    <w:p w14:paraId="448ACF09" w14:textId="00FC8BF7" w:rsidR="000D4FF3" w:rsidRDefault="009F023E" w:rsidP="000D4FF3">
      <w:pPr>
        <w:rPr>
          <w:ins w:id="773" w:author="Hassan Kyanzi" w:date="2022-02-07T15:54:00Z"/>
        </w:rPr>
      </w:pPr>
      <w:ins w:id="774" w:author="Hassan Kyanzi" w:date="2022-02-07T15:51:00Z">
        <w:r>
          <w:rPr>
            <w:noProof/>
          </w:rPr>
          <w:drawing>
            <wp:inline distT="0" distB="0" distL="0" distR="0" wp14:anchorId="73FC5259" wp14:editId="66BEF5D4">
              <wp:extent cx="5943600" cy="283908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8">
                        <a:extLst>
                          <a:ext uri="{28A0092B-C50C-407E-A947-70E740481C1C}">
                            <a14:useLocalDpi xmlns:a14="http://schemas.microsoft.com/office/drawing/2010/main" val="0"/>
                          </a:ext>
                        </a:extLst>
                      </a:blip>
                      <a:stretch>
                        <a:fillRect/>
                      </a:stretch>
                    </pic:blipFill>
                    <pic:spPr>
                      <a:xfrm>
                        <a:off x="0" y="0"/>
                        <a:ext cx="5943600" cy="2839085"/>
                      </a:xfrm>
                      <a:prstGeom prst="rect">
                        <a:avLst/>
                      </a:prstGeom>
                    </pic:spPr>
                  </pic:pic>
                </a:graphicData>
              </a:graphic>
            </wp:inline>
          </w:drawing>
        </w:r>
      </w:ins>
    </w:p>
    <w:p w14:paraId="7392427E" w14:textId="09D1EF2D" w:rsidR="00581522" w:rsidRDefault="00581522" w:rsidP="00581522">
      <w:pPr>
        <w:pStyle w:val="Caption"/>
        <w:rPr>
          <w:ins w:id="775" w:author="Hassan Kyanzi" w:date="2022-02-07T15:56:00Z"/>
          <w:i w:val="0"/>
          <w:iCs w:val="0"/>
          <w:color w:val="auto"/>
          <w:sz w:val="24"/>
          <w:szCs w:val="24"/>
        </w:rPr>
      </w:pPr>
      <w:bookmarkStart w:id="776" w:name="_Toc95142509"/>
      <w:ins w:id="777" w:author="Hassan Kyanzi" w:date="2022-02-07T15:54:00Z">
        <w:r w:rsidRPr="00581522">
          <w:rPr>
            <w:i w:val="0"/>
            <w:iCs w:val="0"/>
            <w:color w:val="auto"/>
            <w:sz w:val="24"/>
            <w:szCs w:val="24"/>
            <w:rPrChange w:id="778" w:author="Hassan Kyanzi" w:date="2022-02-07T15:55:00Z">
              <w:rPr>
                <w:i w:val="0"/>
                <w:iCs w:val="0"/>
                <w:color w:val="000000"/>
                <w:sz w:val="24"/>
                <w:szCs w:val="22"/>
              </w:rPr>
            </w:rPrChange>
          </w:rPr>
          <w:t xml:space="preserve">Figure </w:t>
        </w:r>
        <w:r w:rsidRPr="00581522">
          <w:rPr>
            <w:i w:val="0"/>
            <w:iCs w:val="0"/>
            <w:color w:val="auto"/>
            <w:sz w:val="24"/>
            <w:szCs w:val="24"/>
            <w:rPrChange w:id="779" w:author="Hassan Kyanzi" w:date="2022-02-07T15:55:00Z">
              <w:rPr>
                <w:i w:val="0"/>
                <w:iCs w:val="0"/>
                <w:color w:val="000000"/>
                <w:sz w:val="24"/>
                <w:szCs w:val="22"/>
              </w:rPr>
            </w:rPrChange>
          </w:rPr>
          <w:fldChar w:fldCharType="begin"/>
        </w:r>
        <w:r w:rsidRPr="00581522">
          <w:rPr>
            <w:i w:val="0"/>
            <w:iCs w:val="0"/>
            <w:color w:val="auto"/>
            <w:sz w:val="24"/>
            <w:szCs w:val="24"/>
            <w:rPrChange w:id="780" w:author="Hassan Kyanzi" w:date="2022-02-07T15:55:00Z">
              <w:rPr>
                <w:i w:val="0"/>
                <w:iCs w:val="0"/>
                <w:color w:val="000000"/>
                <w:sz w:val="24"/>
                <w:szCs w:val="22"/>
              </w:rPr>
            </w:rPrChange>
          </w:rPr>
          <w:instrText xml:space="preserve"> SEQ Figure \* ARABIC </w:instrText>
        </w:r>
      </w:ins>
      <w:r w:rsidRPr="00581522">
        <w:rPr>
          <w:i w:val="0"/>
          <w:iCs w:val="0"/>
          <w:color w:val="auto"/>
          <w:sz w:val="24"/>
          <w:szCs w:val="24"/>
          <w:rPrChange w:id="781" w:author="Hassan Kyanzi" w:date="2022-02-07T15:55:00Z">
            <w:rPr>
              <w:i w:val="0"/>
              <w:iCs w:val="0"/>
              <w:color w:val="000000"/>
              <w:sz w:val="24"/>
              <w:szCs w:val="22"/>
            </w:rPr>
          </w:rPrChange>
        </w:rPr>
        <w:fldChar w:fldCharType="separate"/>
      </w:r>
      <w:ins w:id="782" w:author="USER" w:date="2022-02-09T17:35:00Z">
        <w:r w:rsidR="00AE3BDF">
          <w:rPr>
            <w:i w:val="0"/>
            <w:iCs w:val="0"/>
            <w:noProof/>
            <w:color w:val="auto"/>
            <w:sz w:val="24"/>
            <w:szCs w:val="24"/>
          </w:rPr>
          <w:t>10</w:t>
        </w:r>
      </w:ins>
      <w:ins w:id="783" w:author="Hassan Kyanzi" w:date="2022-02-07T15:54:00Z">
        <w:r w:rsidRPr="00581522">
          <w:rPr>
            <w:i w:val="0"/>
            <w:iCs w:val="0"/>
            <w:color w:val="auto"/>
            <w:sz w:val="24"/>
            <w:szCs w:val="24"/>
            <w:rPrChange w:id="784" w:author="Hassan Kyanzi" w:date="2022-02-07T15:55:00Z">
              <w:rPr>
                <w:i w:val="0"/>
                <w:iCs w:val="0"/>
                <w:color w:val="000000"/>
                <w:sz w:val="24"/>
                <w:szCs w:val="22"/>
              </w:rPr>
            </w:rPrChange>
          </w:rPr>
          <w:fldChar w:fldCharType="end"/>
        </w:r>
        <w:r w:rsidRPr="00581522">
          <w:rPr>
            <w:i w:val="0"/>
            <w:iCs w:val="0"/>
            <w:color w:val="auto"/>
            <w:sz w:val="24"/>
            <w:szCs w:val="24"/>
            <w:rPrChange w:id="785" w:author="Hassan Kyanzi" w:date="2022-02-07T15:55:00Z">
              <w:rPr>
                <w:i w:val="0"/>
                <w:iCs w:val="0"/>
                <w:color w:val="000000"/>
                <w:sz w:val="24"/>
                <w:szCs w:val="22"/>
              </w:rPr>
            </w:rPrChange>
          </w:rPr>
          <w:t xml:space="preserve">:Time series analysis of the general dataset of Uganda on </w:t>
        </w:r>
        <w:proofErr w:type="spellStart"/>
        <w:r w:rsidRPr="00581522">
          <w:rPr>
            <w:i w:val="0"/>
            <w:iCs w:val="0"/>
            <w:color w:val="auto"/>
            <w:sz w:val="24"/>
            <w:szCs w:val="24"/>
            <w:rPrChange w:id="786" w:author="Hassan Kyanzi" w:date="2022-02-07T15:55:00Z">
              <w:rPr>
                <w:i w:val="0"/>
                <w:iCs w:val="0"/>
                <w:color w:val="000000"/>
                <w:sz w:val="24"/>
                <w:szCs w:val="22"/>
              </w:rPr>
            </w:rPrChange>
          </w:rPr>
          <w:t>jupyter</w:t>
        </w:r>
      </w:ins>
      <w:bookmarkEnd w:id="776"/>
      <w:proofErr w:type="spellEnd"/>
    </w:p>
    <w:p w14:paraId="35E15CAD" w14:textId="3414DBFA" w:rsidR="00D7749C" w:rsidRDefault="00D7749C" w:rsidP="00D7749C">
      <w:pPr>
        <w:rPr>
          <w:ins w:id="787" w:author="Hassan Kyanzi" w:date="2022-02-07T15:56:00Z"/>
        </w:rPr>
      </w:pPr>
    </w:p>
    <w:p w14:paraId="1F47E85B" w14:textId="211C8F87" w:rsidR="00D7749C" w:rsidRDefault="00D7749C" w:rsidP="00D7749C">
      <w:pPr>
        <w:rPr>
          <w:ins w:id="788" w:author="Hassan Kyanzi" w:date="2022-02-07T15:56:00Z"/>
        </w:rPr>
      </w:pPr>
    </w:p>
    <w:p w14:paraId="5FBADFCB" w14:textId="3151E66F" w:rsidR="00D7749C" w:rsidRDefault="00D7749C" w:rsidP="00D7749C">
      <w:pPr>
        <w:rPr>
          <w:ins w:id="789" w:author="Hassan Kyanzi" w:date="2022-02-07T15:56:00Z"/>
        </w:rPr>
      </w:pPr>
    </w:p>
    <w:p w14:paraId="2E020DFC" w14:textId="1715BD63" w:rsidR="00D7749C" w:rsidRDefault="00D7749C" w:rsidP="00D7749C">
      <w:pPr>
        <w:rPr>
          <w:ins w:id="790" w:author="Hassan Kyanzi" w:date="2022-02-07T15:56:00Z"/>
        </w:rPr>
      </w:pPr>
    </w:p>
    <w:p w14:paraId="380F42B3" w14:textId="61A174BE" w:rsidR="00D7749C" w:rsidRDefault="00D7749C" w:rsidP="00D7749C">
      <w:pPr>
        <w:rPr>
          <w:ins w:id="791" w:author="Hassan Kyanzi" w:date="2022-02-07T15:56:00Z"/>
        </w:rPr>
      </w:pPr>
    </w:p>
    <w:p w14:paraId="0A087D29" w14:textId="02B64319" w:rsidR="00D7749C" w:rsidRDefault="00D7749C" w:rsidP="00D7749C">
      <w:pPr>
        <w:rPr>
          <w:ins w:id="792" w:author="Hassan Kyanzi" w:date="2022-02-07T15:56:00Z"/>
        </w:rPr>
      </w:pPr>
    </w:p>
    <w:p w14:paraId="2538C836" w14:textId="0E6586F4" w:rsidR="00D7749C" w:rsidRDefault="00D7749C" w:rsidP="00D7749C">
      <w:pPr>
        <w:rPr>
          <w:ins w:id="793" w:author="Hassan Kyanzi" w:date="2022-02-07T15:56:00Z"/>
        </w:rPr>
      </w:pPr>
    </w:p>
    <w:p w14:paraId="67F7061F" w14:textId="0AB2B80B" w:rsidR="00D7749C" w:rsidRDefault="00D7749C" w:rsidP="00D7749C">
      <w:pPr>
        <w:rPr>
          <w:ins w:id="794" w:author="Hassan Kyanzi" w:date="2022-02-07T15:56:00Z"/>
        </w:rPr>
      </w:pPr>
    </w:p>
    <w:p w14:paraId="054B3D3D" w14:textId="32790C53" w:rsidR="00D7749C" w:rsidRDefault="00D7749C" w:rsidP="00D7749C">
      <w:pPr>
        <w:rPr>
          <w:ins w:id="795" w:author="Hassan Kyanzi" w:date="2022-02-07T15:56:00Z"/>
        </w:rPr>
      </w:pPr>
    </w:p>
    <w:p w14:paraId="68DAAAB6" w14:textId="77777777" w:rsidR="00D7749C" w:rsidRPr="00D7749C" w:rsidRDefault="00D7749C" w:rsidP="00D7749C">
      <w:pPr>
        <w:rPr>
          <w:ins w:id="796" w:author="Hassan Kyanzi" w:date="2022-02-07T15:45:00Z"/>
        </w:rPr>
      </w:pPr>
    </w:p>
    <w:p w14:paraId="6CECF1B5" w14:textId="6867C8D0" w:rsidR="00A22618" w:rsidRDefault="00A22618" w:rsidP="00A22618">
      <w:pPr>
        <w:rPr>
          <w:ins w:id="797" w:author="Hassan Kyanzi" w:date="2022-02-06T15:37:00Z"/>
        </w:rPr>
      </w:pPr>
      <w:ins w:id="798" w:author="Hassan Kyanzi" w:date="2022-02-06T15:37:00Z">
        <w:r>
          <w:rPr>
            <w:noProof/>
          </w:rPr>
          <w:drawing>
            <wp:inline distT="0" distB="0" distL="0" distR="0" wp14:anchorId="67F66523" wp14:editId="25753C5F">
              <wp:extent cx="5943600" cy="48863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9">
                        <a:extLst>
                          <a:ext uri="{28A0092B-C50C-407E-A947-70E740481C1C}">
                            <a14:useLocalDpi xmlns:a14="http://schemas.microsoft.com/office/drawing/2010/main" val="0"/>
                          </a:ext>
                        </a:extLst>
                      </a:blip>
                      <a:stretch>
                        <a:fillRect/>
                      </a:stretch>
                    </pic:blipFill>
                    <pic:spPr>
                      <a:xfrm>
                        <a:off x="0" y="0"/>
                        <a:ext cx="5943600" cy="4886325"/>
                      </a:xfrm>
                      <a:prstGeom prst="rect">
                        <a:avLst/>
                      </a:prstGeom>
                    </pic:spPr>
                  </pic:pic>
                </a:graphicData>
              </a:graphic>
            </wp:inline>
          </w:drawing>
        </w:r>
      </w:ins>
    </w:p>
    <w:p w14:paraId="708FC141" w14:textId="5E66D025" w:rsidR="00A22618" w:rsidRDefault="00A22618" w:rsidP="00A22618">
      <w:pPr>
        <w:pStyle w:val="Caption"/>
        <w:rPr>
          <w:ins w:id="799" w:author="Hassan Kyanzi" w:date="2022-02-06T15:38:00Z"/>
          <w:i w:val="0"/>
          <w:iCs w:val="0"/>
          <w:color w:val="auto"/>
          <w:sz w:val="24"/>
          <w:szCs w:val="24"/>
        </w:rPr>
      </w:pPr>
      <w:bookmarkStart w:id="800" w:name="_Toc95142510"/>
      <w:ins w:id="801" w:author="Hassan Kyanzi" w:date="2022-02-06T15:38:00Z">
        <w:r w:rsidRPr="00A22618">
          <w:rPr>
            <w:i w:val="0"/>
            <w:iCs w:val="0"/>
            <w:color w:val="auto"/>
            <w:sz w:val="24"/>
            <w:szCs w:val="24"/>
            <w:rPrChange w:id="802" w:author="Hassan Kyanzi" w:date="2022-02-06T15:38:00Z">
              <w:rPr>
                <w:i w:val="0"/>
                <w:iCs w:val="0"/>
                <w:color w:val="000000"/>
                <w:sz w:val="24"/>
                <w:szCs w:val="22"/>
              </w:rPr>
            </w:rPrChange>
          </w:rPr>
          <w:t xml:space="preserve">Figure </w:t>
        </w:r>
        <w:r w:rsidRPr="00A22618">
          <w:rPr>
            <w:i w:val="0"/>
            <w:iCs w:val="0"/>
            <w:color w:val="auto"/>
            <w:sz w:val="24"/>
            <w:szCs w:val="24"/>
            <w:rPrChange w:id="803" w:author="Hassan Kyanzi" w:date="2022-02-06T15:38:00Z">
              <w:rPr>
                <w:i w:val="0"/>
                <w:iCs w:val="0"/>
                <w:color w:val="000000"/>
                <w:sz w:val="24"/>
                <w:szCs w:val="22"/>
              </w:rPr>
            </w:rPrChange>
          </w:rPr>
          <w:fldChar w:fldCharType="begin"/>
        </w:r>
        <w:r w:rsidRPr="00A22618">
          <w:rPr>
            <w:i w:val="0"/>
            <w:iCs w:val="0"/>
            <w:color w:val="auto"/>
            <w:sz w:val="24"/>
            <w:szCs w:val="24"/>
            <w:rPrChange w:id="804" w:author="Hassan Kyanzi" w:date="2022-02-06T15:38:00Z">
              <w:rPr>
                <w:i w:val="0"/>
                <w:iCs w:val="0"/>
                <w:color w:val="000000"/>
                <w:sz w:val="24"/>
                <w:szCs w:val="22"/>
              </w:rPr>
            </w:rPrChange>
          </w:rPr>
          <w:instrText xml:space="preserve"> SEQ Figure \* ARABIC </w:instrText>
        </w:r>
      </w:ins>
      <w:r w:rsidRPr="00A22618">
        <w:rPr>
          <w:i w:val="0"/>
          <w:iCs w:val="0"/>
          <w:color w:val="auto"/>
          <w:sz w:val="24"/>
          <w:szCs w:val="24"/>
          <w:rPrChange w:id="805" w:author="Hassan Kyanzi" w:date="2022-02-06T15:38:00Z">
            <w:rPr>
              <w:i w:val="0"/>
              <w:iCs w:val="0"/>
              <w:color w:val="000000"/>
              <w:sz w:val="24"/>
              <w:szCs w:val="22"/>
            </w:rPr>
          </w:rPrChange>
        </w:rPr>
        <w:fldChar w:fldCharType="separate"/>
      </w:r>
      <w:ins w:id="806" w:author="USER" w:date="2022-02-09T17:35:00Z">
        <w:r w:rsidR="00AE3BDF">
          <w:rPr>
            <w:i w:val="0"/>
            <w:iCs w:val="0"/>
            <w:noProof/>
            <w:color w:val="auto"/>
            <w:sz w:val="24"/>
            <w:szCs w:val="24"/>
          </w:rPr>
          <w:t>11</w:t>
        </w:r>
      </w:ins>
      <w:ins w:id="807" w:author="Hassan Kyanzi" w:date="2022-02-06T15:38:00Z">
        <w:r w:rsidRPr="00A22618">
          <w:rPr>
            <w:i w:val="0"/>
            <w:iCs w:val="0"/>
            <w:color w:val="auto"/>
            <w:sz w:val="24"/>
            <w:szCs w:val="24"/>
            <w:rPrChange w:id="808" w:author="Hassan Kyanzi" w:date="2022-02-06T15:38:00Z">
              <w:rPr>
                <w:i w:val="0"/>
                <w:iCs w:val="0"/>
                <w:color w:val="000000"/>
                <w:sz w:val="24"/>
                <w:szCs w:val="22"/>
              </w:rPr>
            </w:rPrChange>
          </w:rPr>
          <w:fldChar w:fldCharType="end"/>
        </w:r>
        <w:r w:rsidRPr="00A22618">
          <w:rPr>
            <w:i w:val="0"/>
            <w:iCs w:val="0"/>
            <w:color w:val="auto"/>
            <w:sz w:val="24"/>
            <w:szCs w:val="24"/>
            <w:rPrChange w:id="809" w:author="Hassan Kyanzi" w:date="2022-02-06T15:38:00Z">
              <w:rPr>
                <w:i w:val="0"/>
                <w:iCs w:val="0"/>
                <w:color w:val="000000"/>
                <w:sz w:val="24"/>
                <w:szCs w:val="22"/>
              </w:rPr>
            </w:rPrChange>
          </w:rPr>
          <w:t>: Doctor's Interface</w:t>
        </w:r>
        <w:bookmarkEnd w:id="800"/>
      </w:ins>
    </w:p>
    <w:p w14:paraId="64B7161E" w14:textId="15881181" w:rsidR="00A22618" w:rsidRDefault="00A22618" w:rsidP="00A22618">
      <w:pPr>
        <w:rPr>
          <w:ins w:id="810" w:author="Hassan Kyanzi" w:date="2022-02-06T15:39:00Z"/>
        </w:rPr>
      </w:pPr>
      <w:ins w:id="811" w:author="Hassan Kyanzi" w:date="2022-02-06T15:39:00Z">
        <w:r>
          <w:rPr>
            <w:noProof/>
          </w:rPr>
          <w:drawing>
            <wp:inline distT="0" distB="0" distL="0" distR="0" wp14:anchorId="62A1F5A1" wp14:editId="4E8A3B9D">
              <wp:extent cx="5943600" cy="5135245"/>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0">
                        <a:extLst>
                          <a:ext uri="{28A0092B-C50C-407E-A947-70E740481C1C}">
                            <a14:useLocalDpi xmlns:a14="http://schemas.microsoft.com/office/drawing/2010/main" val="0"/>
                          </a:ext>
                        </a:extLst>
                      </a:blip>
                      <a:stretch>
                        <a:fillRect/>
                      </a:stretch>
                    </pic:blipFill>
                    <pic:spPr>
                      <a:xfrm>
                        <a:off x="0" y="0"/>
                        <a:ext cx="5943600" cy="5135245"/>
                      </a:xfrm>
                      <a:prstGeom prst="rect">
                        <a:avLst/>
                      </a:prstGeom>
                    </pic:spPr>
                  </pic:pic>
                </a:graphicData>
              </a:graphic>
            </wp:inline>
          </w:drawing>
        </w:r>
      </w:ins>
    </w:p>
    <w:p w14:paraId="20143843" w14:textId="04648C5D" w:rsidR="00A22618" w:rsidRPr="00265804" w:rsidDel="00265804" w:rsidRDefault="00265804" w:rsidP="00BC266C">
      <w:pPr>
        <w:rPr>
          <w:del w:id="812" w:author="Hassan Kyanzi" w:date="2022-02-06T15:39:00Z"/>
          <w:color w:val="auto"/>
          <w:szCs w:val="24"/>
          <w:rPrChange w:id="813" w:author="Hassan Kyanzi" w:date="2022-02-06T15:40:00Z">
            <w:rPr>
              <w:del w:id="814" w:author="Hassan Kyanzi" w:date="2022-02-06T15:39:00Z"/>
            </w:rPr>
          </w:rPrChange>
        </w:rPr>
      </w:pPr>
      <w:ins w:id="815" w:author="Hassan Kyanzi" w:date="2022-02-06T15:39:00Z">
        <w:r w:rsidRPr="00265804">
          <w:rPr>
            <w:color w:val="auto"/>
            <w:szCs w:val="24"/>
            <w:rPrChange w:id="816" w:author="Hassan Kyanzi" w:date="2022-02-06T15:40:00Z">
              <w:rPr/>
            </w:rPrChange>
          </w:rPr>
          <w:t>Figure: Register Pregnant mother</w:t>
        </w:r>
      </w:ins>
    </w:p>
    <w:p w14:paraId="212E4A1A" w14:textId="77777777" w:rsidR="00265804" w:rsidRPr="00A22618" w:rsidRDefault="00265804">
      <w:pPr>
        <w:pStyle w:val="Caption"/>
        <w:rPr>
          <w:ins w:id="817" w:author="Hassan Kyanzi" w:date="2022-02-06T15:39:00Z"/>
          <w:rPrChange w:id="818" w:author="Hassan Kyanzi" w:date="2022-02-06T15:38:00Z">
            <w:rPr>
              <w:ins w:id="819" w:author="Hassan Kyanzi" w:date="2022-02-06T15:39:00Z"/>
              <w:sz w:val="28"/>
              <w:szCs w:val="28"/>
            </w:rPr>
          </w:rPrChange>
        </w:rPr>
        <w:pPrChange w:id="820" w:author="Hassan Kyanzi" w:date="2022-02-06T15:39:00Z">
          <w:pPr/>
        </w:pPrChange>
      </w:pPr>
    </w:p>
    <w:p w14:paraId="08CF844A" w14:textId="0010F155" w:rsidR="00BC266C" w:rsidDel="00A22618" w:rsidRDefault="00BC266C" w:rsidP="00BC266C">
      <w:pPr>
        <w:rPr>
          <w:del w:id="821" w:author="Hassan Kyanzi" w:date="2022-02-06T15:34:00Z"/>
        </w:rPr>
      </w:pPr>
      <w:del w:id="822" w:author="Hassan Kyanzi" w:date="2022-02-06T15:24:00Z">
        <w:r w:rsidDel="00AA7C21">
          <w:rPr>
            <w:noProof/>
          </w:rPr>
          <w:drawing>
            <wp:inline distT="0" distB="0" distL="0" distR="0" wp14:anchorId="2E969D88" wp14:editId="2CF5300E">
              <wp:extent cx="3981450" cy="29337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986736" cy="2937595"/>
                      </a:xfrm>
                      <a:prstGeom prst="rect">
                        <a:avLst/>
                      </a:prstGeom>
                      <a:noFill/>
                      <a:ln>
                        <a:noFill/>
                      </a:ln>
                    </pic:spPr>
                  </pic:pic>
                </a:graphicData>
              </a:graphic>
            </wp:inline>
          </w:drawing>
        </w:r>
      </w:del>
    </w:p>
    <w:p w14:paraId="1C12CE9F" w14:textId="0F821DE5" w:rsidR="00BC266C" w:rsidDel="00A22618" w:rsidRDefault="00BC266C" w:rsidP="00BC266C">
      <w:pPr>
        <w:rPr>
          <w:del w:id="823" w:author="Hassan Kyanzi" w:date="2022-02-06T15:34:00Z"/>
        </w:rPr>
      </w:pPr>
    </w:p>
    <w:p w14:paraId="188D6508" w14:textId="11A1FEFE" w:rsidR="00BC266C" w:rsidRPr="00BD32B2" w:rsidDel="00A22618" w:rsidRDefault="00BC266C" w:rsidP="00BC266C">
      <w:pPr>
        <w:rPr>
          <w:del w:id="824" w:author="Hassan Kyanzi" w:date="2022-02-06T15:34:00Z"/>
        </w:rPr>
      </w:pPr>
      <w:del w:id="825" w:author="Hassan Kyanzi" w:date="2022-02-06T15:34:00Z">
        <w:r w:rsidRPr="00BD32B2" w:rsidDel="00A22618">
          <w:rPr>
            <w:noProof/>
          </w:rPr>
          <w:delText>Doctor’s  interface</w:delText>
        </w:r>
      </w:del>
    </w:p>
    <w:p w14:paraId="0369B163" w14:textId="6C4D7A70" w:rsidR="00BC266C" w:rsidRPr="00447126" w:rsidRDefault="00BC266C" w:rsidP="00BC266C">
      <w:pPr>
        <w:rPr>
          <w:rFonts w:eastAsiaTheme="majorEastAsia"/>
          <w:b/>
          <w:sz w:val="28"/>
          <w:szCs w:val="28"/>
        </w:rPr>
      </w:pPr>
      <w:bookmarkStart w:id="826" w:name="_Toc91736288"/>
      <w:del w:id="827" w:author="Hassan Kyanzi" w:date="2022-02-06T15:34:00Z">
        <w:r w:rsidDel="00A22618">
          <w:rPr>
            <w:noProof/>
          </w:rPr>
          <w:drawing>
            <wp:inline distT="0" distB="0" distL="0" distR="0" wp14:anchorId="4AF2FAA4" wp14:editId="735F090E">
              <wp:extent cx="3721100" cy="25908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721100" cy="2590800"/>
                      </a:xfrm>
                      <a:prstGeom prst="rect">
                        <a:avLst/>
                      </a:prstGeom>
                      <a:noFill/>
                      <a:ln>
                        <a:noFill/>
                      </a:ln>
                    </pic:spPr>
                  </pic:pic>
                </a:graphicData>
              </a:graphic>
            </wp:inline>
          </w:drawing>
        </w:r>
      </w:del>
      <w:bookmarkEnd w:id="826"/>
    </w:p>
    <w:p w14:paraId="08C6CF67" w14:textId="77777777" w:rsidR="00BC266C" w:rsidRPr="00447126" w:rsidRDefault="00BC266C" w:rsidP="00BC266C">
      <w:pPr>
        <w:pStyle w:val="R-Normal"/>
        <w:spacing w:line="360" w:lineRule="auto"/>
        <w:jc w:val="both"/>
        <w:rPr>
          <w:rFonts w:ascii="Times New Roman" w:hAnsi="Times New Roman"/>
          <w:sz w:val="24"/>
          <w:szCs w:val="24"/>
        </w:rPr>
      </w:pPr>
      <w:r w:rsidRPr="00BE698D">
        <w:rPr>
          <w:rFonts w:ascii="Times New Roman" w:hAnsi="Times New Roman"/>
          <w:sz w:val="24"/>
          <w:szCs w:val="24"/>
        </w:rPr>
        <w:t>The System owners and Administrators shall interact with the system through a web-portal where the System owner should be able to register with Username and password on the web-portal to log in and manage the system information and an administrator also can be able to log in to the web-portal with a username and password where he/she can administer the system by for instance editing system or user information.</w:t>
      </w:r>
    </w:p>
    <w:p w14:paraId="4E0F4AE1" w14:textId="77777777" w:rsidR="00BC266C" w:rsidRPr="00211C42" w:rsidRDefault="00BC266C" w:rsidP="00BC266C">
      <w:pPr>
        <w:keepNext/>
        <w:keepLines/>
        <w:spacing w:before="40" w:after="0" w:line="360" w:lineRule="auto"/>
        <w:ind w:right="609"/>
        <w:outlineLvl w:val="1"/>
        <w:rPr>
          <w:szCs w:val="24"/>
          <w:lang w:eastAsia="ar-SA"/>
        </w:rPr>
      </w:pPr>
    </w:p>
    <w:p w14:paraId="3BB876E0" w14:textId="77777777" w:rsidR="00BC266C" w:rsidRPr="004D6FFE" w:rsidRDefault="00BC266C" w:rsidP="00BC266C">
      <w:r>
        <w:t>The dataset will be uploaded to the server through a web browser application.</w:t>
      </w:r>
    </w:p>
    <w:p w14:paraId="2EB540C0" w14:textId="77777777" w:rsidR="00BC266C" w:rsidRDefault="00BC266C" w:rsidP="00BC266C">
      <w:pPr>
        <w:pStyle w:val="BodyText"/>
        <w:spacing w:line="360" w:lineRule="auto"/>
        <w:jc w:val="both"/>
      </w:pPr>
      <w:r w:rsidRPr="00BE698D">
        <w:t>The communication between the database, client application side and the web-portal consist of operation concerning reading and modifying data, while the communication between the application and database will be through reading only.</w:t>
      </w:r>
    </w:p>
    <w:p w14:paraId="7A81C343" w14:textId="77ED9474" w:rsidR="00BC266C" w:rsidRDefault="00BC266C" w:rsidP="00BC266C">
      <w:pPr>
        <w:pStyle w:val="BodyText"/>
        <w:spacing w:line="360" w:lineRule="auto"/>
        <w:jc w:val="both"/>
        <w:rPr>
          <w:ins w:id="828" w:author="Hassan Kyanzi" w:date="2022-02-06T15:40:00Z"/>
          <w:rFonts w:ascii="Times New Roman" w:hAnsi="Times New Roman"/>
          <w:szCs w:val="24"/>
        </w:rPr>
      </w:pPr>
      <w:r>
        <w:t xml:space="preserve">The communication between the phone and the server will through an SMS </w:t>
      </w:r>
      <w:proofErr w:type="spellStart"/>
      <w:r>
        <w:t>api</w:t>
      </w:r>
      <w:proofErr w:type="spellEnd"/>
      <w:r>
        <w:t xml:space="preserve"> that shall be uploaded on the server</w:t>
      </w:r>
      <w:r w:rsidRPr="00BE698D">
        <w:rPr>
          <w:rFonts w:ascii="Times New Roman" w:hAnsi="Times New Roman"/>
          <w:szCs w:val="24"/>
        </w:rPr>
        <w:t>.</w:t>
      </w:r>
    </w:p>
    <w:p w14:paraId="7065188E" w14:textId="0C94395B" w:rsidR="00265804" w:rsidRDefault="00265804" w:rsidP="00BC266C">
      <w:pPr>
        <w:pStyle w:val="BodyText"/>
        <w:spacing w:line="360" w:lineRule="auto"/>
        <w:jc w:val="both"/>
        <w:rPr>
          <w:ins w:id="829" w:author="Hassan Kyanzi" w:date="2022-02-06T15:40:00Z"/>
          <w:rFonts w:ascii="Times New Roman" w:hAnsi="Times New Roman"/>
          <w:szCs w:val="24"/>
        </w:rPr>
      </w:pPr>
    </w:p>
    <w:p w14:paraId="2D690924" w14:textId="7FB57B88" w:rsidR="00265804" w:rsidRDefault="00265804" w:rsidP="00BC266C">
      <w:pPr>
        <w:pStyle w:val="BodyText"/>
        <w:spacing w:line="360" w:lineRule="auto"/>
        <w:jc w:val="both"/>
        <w:rPr>
          <w:ins w:id="830" w:author="Hassan Kyanzi" w:date="2022-02-06T15:40:00Z"/>
          <w:rFonts w:ascii="Times New Roman" w:hAnsi="Times New Roman"/>
          <w:szCs w:val="24"/>
        </w:rPr>
      </w:pPr>
    </w:p>
    <w:p w14:paraId="70511135" w14:textId="710E0162" w:rsidR="00265804" w:rsidRDefault="00265804" w:rsidP="00BC266C">
      <w:pPr>
        <w:pStyle w:val="BodyText"/>
        <w:spacing w:line="360" w:lineRule="auto"/>
        <w:jc w:val="both"/>
        <w:rPr>
          <w:ins w:id="831" w:author="Hassan Kyanzi" w:date="2022-02-06T15:40:00Z"/>
          <w:rFonts w:ascii="Times New Roman" w:hAnsi="Times New Roman"/>
          <w:szCs w:val="24"/>
        </w:rPr>
      </w:pPr>
    </w:p>
    <w:p w14:paraId="4157F26E" w14:textId="65FC3A1A" w:rsidR="00265804" w:rsidRDefault="00265804" w:rsidP="00BC266C">
      <w:pPr>
        <w:pStyle w:val="BodyText"/>
        <w:spacing w:line="360" w:lineRule="auto"/>
        <w:jc w:val="both"/>
        <w:rPr>
          <w:ins w:id="832" w:author="Hassan Kyanzi" w:date="2022-02-06T15:40:00Z"/>
          <w:rFonts w:ascii="Times New Roman" w:hAnsi="Times New Roman"/>
          <w:szCs w:val="24"/>
        </w:rPr>
      </w:pPr>
    </w:p>
    <w:p w14:paraId="184DF6FA" w14:textId="02088E25" w:rsidR="00265804" w:rsidRDefault="00265804" w:rsidP="00BC266C">
      <w:pPr>
        <w:pStyle w:val="BodyText"/>
        <w:spacing w:line="360" w:lineRule="auto"/>
        <w:jc w:val="both"/>
        <w:rPr>
          <w:ins w:id="833" w:author="Hassan Kyanzi" w:date="2022-02-06T15:40:00Z"/>
          <w:rFonts w:ascii="Times New Roman" w:hAnsi="Times New Roman"/>
          <w:szCs w:val="24"/>
        </w:rPr>
      </w:pPr>
    </w:p>
    <w:p w14:paraId="1D41D332" w14:textId="014FF006" w:rsidR="00265804" w:rsidRDefault="00265804" w:rsidP="00BC266C">
      <w:pPr>
        <w:pStyle w:val="BodyText"/>
        <w:spacing w:line="360" w:lineRule="auto"/>
        <w:jc w:val="both"/>
        <w:rPr>
          <w:ins w:id="834" w:author="Hassan Kyanzi" w:date="2022-02-06T15:40:00Z"/>
          <w:rFonts w:ascii="Times New Roman" w:hAnsi="Times New Roman"/>
          <w:szCs w:val="24"/>
        </w:rPr>
      </w:pPr>
    </w:p>
    <w:p w14:paraId="72B7CBE7" w14:textId="10163FD4" w:rsidR="00265804" w:rsidRDefault="00265804" w:rsidP="00BC266C">
      <w:pPr>
        <w:pStyle w:val="BodyText"/>
        <w:spacing w:line="360" w:lineRule="auto"/>
        <w:jc w:val="both"/>
        <w:rPr>
          <w:ins w:id="835" w:author="Hassan Kyanzi" w:date="2022-02-06T15:40:00Z"/>
          <w:rFonts w:ascii="Times New Roman" w:hAnsi="Times New Roman"/>
          <w:szCs w:val="24"/>
        </w:rPr>
      </w:pPr>
    </w:p>
    <w:p w14:paraId="409B5E0A" w14:textId="23737E0D" w:rsidR="00265804" w:rsidRDefault="00265804" w:rsidP="00BC266C">
      <w:pPr>
        <w:pStyle w:val="BodyText"/>
        <w:spacing w:line="360" w:lineRule="auto"/>
        <w:jc w:val="both"/>
        <w:rPr>
          <w:ins w:id="836" w:author="Hassan Kyanzi" w:date="2022-02-06T15:40:00Z"/>
          <w:rFonts w:ascii="Times New Roman" w:hAnsi="Times New Roman"/>
          <w:szCs w:val="24"/>
        </w:rPr>
      </w:pPr>
    </w:p>
    <w:p w14:paraId="20B77917" w14:textId="39AD1BF5" w:rsidR="00265804" w:rsidRDefault="00265804" w:rsidP="00BC266C">
      <w:pPr>
        <w:pStyle w:val="BodyText"/>
        <w:spacing w:line="360" w:lineRule="auto"/>
        <w:jc w:val="both"/>
        <w:rPr>
          <w:ins w:id="837" w:author="Hassan Kyanzi" w:date="2022-02-06T15:40:00Z"/>
          <w:rFonts w:ascii="Times New Roman" w:hAnsi="Times New Roman"/>
          <w:szCs w:val="24"/>
        </w:rPr>
      </w:pPr>
    </w:p>
    <w:p w14:paraId="41164D1C" w14:textId="0F99137A" w:rsidR="00265804" w:rsidRDefault="00265804" w:rsidP="00BC266C">
      <w:pPr>
        <w:pStyle w:val="BodyText"/>
        <w:spacing w:line="360" w:lineRule="auto"/>
        <w:jc w:val="both"/>
        <w:rPr>
          <w:ins w:id="838" w:author="Hassan Kyanzi" w:date="2022-02-06T15:40:00Z"/>
          <w:rFonts w:ascii="Times New Roman" w:hAnsi="Times New Roman"/>
          <w:szCs w:val="24"/>
        </w:rPr>
      </w:pPr>
    </w:p>
    <w:p w14:paraId="7E8CDCCC" w14:textId="7CFF8820" w:rsidR="00265804" w:rsidRDefault="00265804" w:rsidP="00BC266C">
      <w:pPr>
        <w:pStyle w:val="BodyText"/>
        <w:spacing w:line="360" w:lineRule="auto"/>
        <w:jc w:val="both"/>
        <w:rPr>
          <w:ins w:id="839" w:author="Hassan Kyanzi" w:date="2022-02-06T15:40:00Z"/>
          <w:rFonts w:ascii="Times New Roman" w:hAnsi="Times New Roman"/>
          <w:szCs w:val="24"/>
        </w:rPr>
      </w:pPr>
    </w:p>
    <w:p w14:paraId="721623F1" w14:textId="68BB1851" w:rsidR="00265804" w:rsidRDefault="00265804" w:rsidP="00BC266C">
      <w:pPr>
        <w:pStyle w:val="BodyText"/>
        <w:spacing w:line="360" w:lineRule="auto"/>
        <w:jc w:val="both"/>
        <w:rPr>
          <w:ins w:id="840" w:author="Hassan Kyanzi" w:date="2022-02-06T15:40:00Z"/>
          <w:rFonts w:ascii="Times New Roman" w:hAnsi="Times New Roman"/>
          <w:szCs w:val="24"/>
        </w:rPr>
      </w:pPr>
    </w:p>
    <w:p w14:paraId="6CA0CD8A" w14:textId="26431323" w:rsidR="00265804" w:rsidRDefault="00265804" w:rsidP="00BC266C">
      <w:pPr>
        <w:pStyle w:val="BodyText"/>
        <w:spacing w:line="360" w:lineRule="auto"/>
        <w:jc w:val="both"/>
        <w:rPr>
          <w:ins w:id="841" w:author="Hassan Kyanzi" w:date="2022-02-06T15:40:00Z"/>
          <w:rFonts w:ascii="Times New Roman" w:hAnsi="Times New Roman"/>
          <w:szCs w:val="24"/>
        </w:rPr>
      </w:pPr>
    </w:p>
    <w:p w14:paraId="7641F9DB" w14:textId="1DC0AA24" w:rsidR="00265804" w:rsidRDefault="00265804" w:rsidP="00BC266C">
      <w:pPr>
        <w:pStyle w:val="BodyText"/>
        <w:spacing w:line="360" w:lineRule="auto"/>
        <w:jc w:val="both"/>
        <w:rPr>
          <w:ins w:id="842" w:author="Hassan Kyanzi" w:date="2022-02-06T15:40:00Z"/>
          <w:rFonts w:ascii="Times New Roman" w:hAnsi="Times New Roman"/>
          <w:szCs w:val="24"/>
        </w:rPr>
      </w:pPr>
    </w:p>
    <w:p w14:paraId="034BFA54" w14:textId="2CF3A6E0" w:rsidR="00265804" w:rsidRDefault="00265804" w:rsidP="00BC266C">
      <w:pPr>
        <w:pStyle w:val="BodyText"/>
        <w:spacing w:line="360" w:lineRule="auto"/>
        <w:jc w:val="both"/>
        <w:rPr>
          <w:ins w:id="843" w:author="Hassan Kyanzi" w:date="2022-02-06T15:40:00Z"/>
          <w:rFonts w:ascii="Times New Roman" w:hAnsi="Times New Roman"/>
          <w:szCs w:val="24"/>
        </w:rPr>
      </w:pPr>
    </w:p>
    <w:p w14:paraId="1A55AEF4" w14:textId="360D7E5E" w:rsidR="00265804" w:rsidRDefault="00265804" w:rsidP="00BC266C">
      <w:pPr>
        <w:pStyle w:val="BodyText"/>
        <w:spacing w:line="360" w:lineRule="auto"/>
        <w:jc w:val="both"/>
        <w:rPr>
          <w:ins w:id="844" w:author="Hassan Kyanzi" w:date="2022-02-06T15:40:00Z"/>
          <w:rFonts w:ascii="Times New Roman" w:hAnsi="Times New Roman"/>
          <w:szCs w:val="24"/>
        </w:rPr>
      </w:pPr>
    </w:p>
    <w:p w14:paraId="3EB5B7B6" w14:textId="3BFE31FF" w:rsidR="00265804" w:rsidRDefault="00265804" w:rsidP="00BC266C">
      <w:pPr>
        <w:pStyle w:val="BodyText"/>
        <w:spacing w:line="360" w:lineRule="auto"/>
        <w:jc w:val="both"/>
        <w:rPr>
          <w:ins w:id="845" w:author="Hassan Kyanzi" w:date="2022-02-06T15:40:00Z"/>
          <w:rFonts w:ascii="Times New Roman" w:hAnsi="Times New Roman"/>
          <w:szCs w:val="24"/>
        </w:rPr>
      </w:pPr>
    </w:p>
    <w:p w14:paraId="21D0E0A0" w14:textId="77777777" w:rsidR="00265804" w:rsidRPr="00211C42" w:rsidRDefault="00265804" w:rsidP="00BC266C">
      <w:pPr>
        <w:pStyle w:val="BodyText"/>
        <w:spacing w:line="360" w:lineRule="auto"/>
        <w:jc w:val="both"/>
      </w:pPr>
    </w:p>
    <w:p w14:paraId="5F2CE669" w14:textId="77777777" w:rsidR="00BC266C" w:rsidRPr="00447126" w:rsidRDefault="00BC266C" w:rsidP="00BC266C">
      <w:pPr>
        <w:spacing w:line="256" w:lineRule="auto"/>
        <w:rPr>
          <w:szCs w:val="24"/>
        </w:rPr>
      </w:pPr>
    </w:p>
    <w:p w14:paraId="58903AC3" w14:textId="77777777" w:rsidR="00BC266C" w:rsidRDefault="00BC266C" w:rsidP="00BC266C">
      <w:pPr>
        <w:pStyle w:val="Heading1"/>
      </w:pPr>
      <w:r>
        <w:rPr>
          <w:lang w:val="en-GB"/>
        </w:rPr>
        <w:t xml:space="preserve"> </w:t>
      </w:r>
      <w:bookmarkStart w:id="846" w:name="_Toc91736605"/>
      <w:bookmarkStart w:id="847" w:name="_Toc95057623"/>
      <w:r>
        <w:rPr>
          <w:lang w:val="en-GB"/>
        </w:rPr>
        <w:t>REQUIREMENTS MATRIX</w:t>
      </w:r>
      <w:bookmarkEnd w:id="846"/>
      <w:bookmarkEnd w:id="847"/>
    </w:p>
    <w:p w14:paraId="302B24E8" w14:textId="77777777" w:rsidR="00BC266C" w:rsidRDefault="00BC266C" w:rsidP="00BC266C"/>
    <w:p w14:paraId="02339880" w14:textId="77777777" w:rsidR="00BC266C" w:rsidRPr="00447126" w:rsidRDefault="00BC266C" w:rsidP="00BC266C"/>
    <w:tbl>
      <w:tblPr>
        <w:tblStyle w:val="13"/>
        <w:tblW w:w="9821" w:type="dxa"/>
        <w:tblInd w:w="10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350"/>
        <w:gridCol w:w="5160"/>
        <w:gridCol w:w="3311"/>
      </w:tblGrid>
      <w:tr w:rsidR="00265804" w:rsidRPr="00265804" w14:paraId="4CCD8DD5" w14:textId="77777777" w:rsidTr="00BB4FC5">
        <w:trPr>
          <w:ins w:id="848" w:author="Hassan Kyanzi" w:date="2022-02-06T15:41:00Z"/>
        </w:trPr>
        <w:tc>
          <w:tcPr>
            <w:tcW w:w="1350" w:type="dxa"/>
            <w:shd w:val="clear" w:color="auto" w:fill="auto"/>
            <w:tcMar>
              <w:top w:w="100" w:type="dxa"/>
              <w:left w:w="100" w:type="dxa"/>
              <w:bottom w:w="100" w:type="dxa"/>
              <w:right w:w="100" w:type="dxa"/>
            </w:tcMar>
          </w:tcPr>
          <w:p w14:paraId="5386A79C" w14:textId="77777777" w:rsidR="00265804" w:rsidRPr="00265804" w:rsidRDefault="00265804" w:rsidP="00265804">
            <w:pPr>
              <w:widowControl w:val="0"/>
              <w:pBdr>
                <w:top w:val="nil"/>
                <w:left w:val="nil"/>
                <w:bottom w:val="nil"/>
                <w:right w:val="nil"/>
                <w:between w:val="nil"/>
              </w:pBdr>
              <w:spacing w:after="0" w:line="360" w:lineRule="auto"/>
              <w:ind w:left="0" w:firstLine="0"/>
              <w:jc w:val="left"/>
              <w:rPr>
                <w:ins w:id="849" w:author="Hassan Kyanzi" w:date="2022-02-06T15:41:00Z"/>
                <w:color w:val="auto"/>
              </w:rPr>
            </w:pPr>
            <w:ins w:id="850" w:author="Hassan Kyanzi" w:date="2022-02-06T15:41:00Z">
              <w:r w:rsidRPr="00265804">
                <w:rPr>
                  <w:color w:val="auto"/>
                </w:rPr>
                <w:t>Req. ID</w:t>
              </w:r>
            </w:ins>
          </w:p>
        </w:tc>
        <w:tc>
          <w:tcPr>
            <w:tcW w:w="5160" w:type="dxa"/>
            <w:shd w:val="clear" w:color="auto" w:fill="auto"/>
            <w:tcMar>
              <w:top w:w="100" w:type="dxa"/>
              <w:left w:w="100" w:type="dxa"/>
              <w:bottom w:w="100" w:type="dxa"/>
              <w:right w:w="100" w:type="dxa"/>
            </w:tcMar>
          </w:tcPr>
          <w:p w14:paraId="6FD8FE29" w14:textId="77777777" w:rsidR="00265804" w:rsidRPr="00265804" w:rsidRDefault="00265804" w:rsidP="00265804">
            <w:pPr>
              <w:widowControl w:val="0"/>
              <w:pBdr>
                <w:top w:val="nil"/>
                <w:left w:val="nil"/>
                <w:bottom w:val="nil"/>
                <w:right w:val="nil"/>
                <w:between w:val="nil"/>
              </w:pBdr>
              <w:spacing w:after="0" w:line="360" w:lineRule="auto"/>
              <w:ind w:left="0" w:firstLine="0"/>
              <w:jc w:val="left"/>
              <w:rPr>
                <w:ins w:id="851" w:author="Hassan Kyanzi" w:date="2022-02-06T15:41:00Z"/>
                <w:color w:val="auto"/>
              </w:rPr>
            </w:pPr>
            <w:ins w:id="852" w:author="Hassan Kyanzi" w:date="2022-02-06T15:41:00Z">
              <w:r w:rsidRPr="00265804">
                <w:rPr>
                  <w:color w:val="auto"/>
                </w:rPr>
                <w:t>Requirements Description</w:t>
              </w:r>
            </w:ins>
          </w:p>
        </w:tc>
        <w:tc>
          <w:tcPr>
            <w:tcW w:w="3311" w:type="dxa"/>
            <w:shd w:val="clear" w:color="auto" w:fill="auto"/>
            <w:tcMar>
              <w:top w:w="100" w:type="dxa"/>
              <w:left w:w="100" w:type="dxa"/>
              <w:bottom w:w="100" w:type="dxa"/>
              <w:right w:w="100" w:type="dxa"/>
            </w:tcMar>
          </w:tcPr>
          <w:p w14:paraId="729B59B6" w14:textId="77777777" w:rsidR="00265804" w:rsidRPr="00265804" w:rsidRDefault="00265804" w:rsidP="00265804">
            <w:pPr>
              <w:widowControl w:val="0"/>
              <w:pBdr>
                <w:top w:val="nil"/>
                <w:left w:val="nil"/>
                <w:bottom w:val="nil"/>
                <w:right w:val="nil"/>
                <w:between w:val="nil"/>
              </w:pBdr>
              <w:spacing w:after="0" w:line="360" w:lineRule="auto"/>
              <w:ind w:left="0" w:firstLine="0"/>
              <w:jc w:val="left"/>
              <w:rPr>
                <w:ins w:id="853" w:author="Hassan Kyanzi" w:date="2022-02-06T15:41:00Z"/>
                <w:color w:val="auto"/>
              </w:rPr>
            </w:pPr>
            <w:ins w:id="854" w:author="Hassan Kyanzi" w:date="2022-02-06T15:41:00Z">
              <w:r w:rsidRPr="00265804">
                <w:rPr>
                  <w:color w:val="auto"/>
                </w:rPr>
                <w:t>System Component</w:t>
              </w:r>
            </w:ins>
          </w:p>
        </w:tc>
      </w:tr>
      <w:tr w:rsidR="00265804" w:rsidRPr="00265804" w14:paraId="2B22FC6E" w14:textId="77777777" w:rsidTr="00BB4FC5">
        <w:trPr>
          <w:ins w:id="855" w:author="Hassan Kyanzi" w:date="2022-02-06T15:41:00Z"/>
        </w:trPr>
        <w:tc>
          <w:tcPr>
            <w:tcW w:w="1350" w:type="dxa"/>
            <w:shd w:val="clear" w:color="auto" w:fill="auto"/>
            <w:tcMar>
              <w:top w:w="100" w:type="dxa"/>
              <w:left w:w="100" w:type="dxa"/>
              <w:bottom w:w="100" w:type="dxa"/>
              <w:right w:w="100" w:type="dxa"/>
            </w:tcMar>
          </w:tcPr>
          <w:p w14:paraId="04C701D2" w14:textId="77777777" w:rsidR="00265804" w:rsidRPr="00265804" w:rsidRDefault="00265804" w:rsidP="00265804">
            <w:pPr>
              <w:widowControl w:val="0"/>
              <w:pBdr>
                <w:top w:val="nil"/>
                <w:left w:val="nil"/>
                <w:bottom w:val="nil"/>
                <w:right w:val="nil"/>
                <w:between w:val="nil"/>
              </w:pBdr>
              <w:spacing w:after="0" w:line="360" w:lineRule="auto"/>
              <w:ind w:left="0" w:firstLine="0"/>
              <w:jc w:val="left"/>
              <w:rPr>
                <w:ins w:id="856" w:author="Hassan Kyanzi" w:date="2022-02-06T15:41:00Z"/>
                <w:color w:val="auto"/>
              </w:rPr>
            </w:pPr>
            <w:ins w:id="857" w:author="Hassan Kyanzi" w:date="2022-02-06T15:41:00Z">
              <w:r w:rsidRPr="00265804">
                <w:rPr>
                  <w:color w:val="auto"/>
                </w:rPr>
                <w:t>FRO1</w:t>
              </w:r>
            </w:ins>
          </w:p>
        </w:tc>
        <w:tc>
          <w:tcPr>
            <w:tcW w:w="5160" w:type="dxa"/>
            <w:shd w:val="clear" w:color="auto" w:fill="auto"/>
            <w:tcMar>
              <w:top w:w="100" w:type="dxa"/>
              <w:left w:w="100" w:type="dxa"/>
              <w:bottom w:w="100" w:type="dxa"/>
              <w:right w:w="100" w:type="dxa"/>
            </w:tcMar>
          </w:tcPr>
          <w:p w14:paraId="619D75CE" w14:textId="77777777" w:rsidR="00265804" w:rsidRPr="00265804" w:rsidRDefault="00265804" w:rsidP="00265804">
            <w:pPr>
              <w:widowControl w:val="0"/>
              <w:pBdr>
                <w:top w:val="nil"/>
                <w:left w:val="nil"/>
                <w:bottom w:val="nil"/>
                <w:right w:val="nil"/>
                <w:between w:val="nil"/>
              </w:pBdr>
              <w:spacing w:after="0" w:line="360" w:lineRule="auto"/>
              <w:ind w:left="0" w:firstLine="0"/>
              <w:jc w:val="left"/>
              <w:rPr>
                <w:ins w:id="858" w:author="Hassan Kyanzi" w:date="2022-02-06T15:41:00Z"/>
                <w:color w:val="auto"/>
              </w:rPr>
            </w:pPr>
            <w:ins w:id="859" w:author="Hassan Kyanzi" w:date="2022-02-06T15:41:00Z">
              <w:r w:rsidRPr="00265804">
                <w:rPr>
                  <w:color w:val="auto"/>
                </w:rPr>
                <w:t>allow users to login</w:t>
              </w:r>
            </w:ins>
          </w:p>
        </w:tc>
        <w:tc>
          <w:tcPr>
            <w:tcW w:w="3311" w:type="dxa"/>
            <w:shd w:val="clear" w:color="auto" w:fill="auto"/>
            <w:tcMar>
              <w:top w:w="100" w:type="dxa"/>
              <w:left w:w="100" w:type="dxa"/>
              <w:bottom w:w="100" w:type="dxa"/>
              <w:right w:w="100" w:type="dxa"/>
            </w:tcMar>
          </w:tcPr>
          <w:p w14:paraId="70BD5997" w14:textId="77777777" w:rsidR="00265804" w:rsidRPr="00265804" w:rsidRDefault="00265804" w:rsidP="00265804">
            <w:pPr>
              <w:widowControl w:val="0"/>
              <w:pBdr>
                <w:top w:val="nil"/>
                <w:left w:val="nil"/>
                <w:bottom w:val="nil"/>
                <w:right w:val="nil"/>
                <w:between w:val="nil"/>
              </w:pBdr>
              <w:spacing w:after="0" w:line="360" w:lineRule="auto"/>
              <w:ind w:left="0" w:firstLine="0"/>
              <w:jc w:val="left"/>
              <w:rPr>
                <w:ins w:id="860" w:author="Hassan Kyanzi" w:date="2022-02-06T15:41:00Z"/>
                <w:color w:val="auto"/>
              </w:rPr>
            </w:pPr>
            <w:ins w:id="861" w:author="Hassan Kyanzi" w:date="2022-02-06T15:41:00Z">
              <w:r w:rsidRPr="00265804">
                <w:rPr>
                  <w:color w:val="auto"/>
                </w:rPr>
                <w:t>1.1</w:t>
              </w:r>
            </w:ins>
          </w:p>
        </w:tc>
      </w:tr>
      <w:tr w:rsidR="00265804" w:rsidRPr="00265804" w14:paraId="4DAC7C0D" w14:textId="77777777" w:rsidTr="00BB4FC5">
        <w:trPr>
          <w:ins w:id="862" w:author="Hassan Kyanzi" w:date="2022-02-06T15:41:00Z"/>
        </w:trPr>
        <w:tc>
          <w:tcPr>
            <w:tcW w:w="1350" w:type="dxa"/>
            <w:shd w:val="clear" w:color="auto" w:fill="auto"/>
            <w:tcMar>
              <w:top w:w="100" w:type="dxa"/>
              <w:left w:w="100" w:type="dxa"/>
              <w:bottom w:w="100" w:type="dxa"/>
              <w:right w:w="100" w:type="dxa"/>
            </w:tcMar>
          </w:tcPr>
          <w:p w14:paraId="783AC420" w14:textId="77777777" w:rsidR="00265804" w:rsidRPr="00265804" w:rsidRDefault="00265804" w:rsidP="00265804">
            <w:pPr>
              <w:widowControl w:val="0"/>
              <w:pBdr>
                <w:top w:val="nil"/>
                <w:left w:val="nil"/>
                <w:bottom w:val="nil"/>
                <w:right w:val="nil"/>
                <w:between w:val="nil"/>
              </w:pBdr>
              <w:spacing w:after="0" w:line="360" w:lineRule="auto"/>
              <w:ind w:left="0" w:firstLine="0"/>
              <w:jc w:val="left"/>
              <w:rPr>
                <w:ins w:id="863" w:author="Hassan Kyanzi" w:date="2022-02-06T15:41:00Z"/>
                <w:color w:val="auto"/>
              </w:rPr>
            </w:pPr>
            <w:ins w:id="864" w:author="Hassan Kyanzi" w:date="2022-02-06T15:41:00Z">
              <w:r w:rsidRPr="00265804">
                <w:rPr>
                  <w:color w:val="auto"/>
                </w:rPr>
                <w:t>FRO2</w:t>
              </w:r>
            </w:ins>
          </w:p>
        </w:tc>
        <w:tc>
          <w:tcPr>
            <w:tcW w:w="5160" w:type="dxa"/>
            <w:shd w:val="clear" w:color="auto" w:fill="auto"/>
            <w:tcMar>
              <w:top w:w="100" w:type="dxa"/>
              <w:left w:w="100" w:type="dxa"/>
              <w:bottom w:w="100" w:type="dxa"/>
              <w:right w:w="100" w:type="dxa"/>
            </w:tcMar>
          </w:tcPr>
          <w:p w14:paraId="0182FA5D" w14:textId="77777777" w:rsidR="00265804" w:rsidRPr="00265804" w:rsidRDefault="00265804" w:rsidP="00265804">
            <w:pPr>
              <w:widowControl w:val="0"/>
              <w:pBdr>
                <w:top w:val="nil"/>
                <w:left w:val="nil"/>
                <w:bottom w:val="nil"/>
                <w:right w:val="nil"/>
                <w:between w:val="nil"/>
              </w:pBdr>
              <w:spacing w:after="0" w:line="360" w:lineRule="auto"/>
              <w:ind w:left="0" w:firstLine="0"/>
              <w:jc w:val="left"/>
              <w:rPr>
                <w:ins w:id="865" w:author="Hassan Kyanzi" w:date="2022-02-06T15:41:00Z"/>
                <w:color w:val="auto"/>
              </w:rPr>
            </w:pPr>
            <w:ins w:id="866" w:author="Hassan Kyanzi" w:date="2022-02-06T15:41:00Z">
              <w:r w:rsidRPr="00265804">
                <w:rPr>
                  <w:color w:val="auto"/>
                </w:rPr>
                <w:t>Allow users to upload dataset</w:t>
              </w:r>
            </w:ins>
          </w:p>
        </w:tc>
        <w:tc>
          <w:tcPr>
            <w:tcW w:w="3311" w:type="dxa"/>
            <w:shd w:val="clear" w:color="auto" w:fill="auto"/>
            <w:tcMar>
              <w:top w:w="100" w:type="dxa"/>
              <w:left w:w="100" w:type="dxa"/>
              <w:bottom w:w="100" w:type="dxa"/>
              <w:right w:w="100" w:type="dxa"/>
            </w:tcMar>
          </w:tcPr>
          <w:p w14:paraId="18CB6348" w14:textId="77777777" w:rsidR="00265804" w:rsidRPr="00265804" w:rsidRDefault="00265804" w:rsidP="00265804">
            <w:pPr>
              <w:widowControl w:val="0"/>
              <w:pBdr>
                <w:top w:val="nil"/>
                <w:left w:val="nil"/>
                <w:bottom w:val="nil"/>
                <w:right w:val="nil"/>
                <w:between w:val="nil"/>
              </w:pBdr>
              <w:spacing w:after="0" w:line="360" w:lineRule="auto"/>
              <w:ind w:left="0" w:firstLine="0"/>
              <w:jc w:val="left"/>
              <w:rPr>
                <w:ins w:id="867" w:author="Hassan Kyanzi" w:date="2022-02-06T15:41:00Z"/>
                <w:color w:val="auto"/>
              </w:rPr>
            </w:pPr>
            <w:ins w:id="868" w:author="Hassan Kyanzi" w:date="2022-02-06T15:41:00Z">
              <w:r w:rsidRPr="00265804">
                <w:rPr>
                  <w:color w:val="auto"/>
                </w:rPr>
                <w:t>2.1</w:t>
              </w:r>
            </w:ins>
          </w:p>
        </w:tc>
      </w:tr>
      <w:tr w:rsidR="00265804" w:rsidRPr="00265804" w14:paraId="03E54AA3" w14:textId="77777777" w:rsidTr="00BB4FC5">
        <w:trPr>
          <w:ins w:id="869" w:author="Hassan Kyanzi" w:date="2022-02-06T15:41:00Z"/>
        </w:trPr>
        <w:tc>
          <w:tcPr>
            <w:tcW w:w="1350" w:type="dxa"/>
            <w:shd w:val="clear" w:color="auto" w:fill="auto"/>
            <w:tcMar>
              <w:top w:w="100" w:type="dxa"/>
              <w:left w:w="100" w:type="dxa"/>
              <w:bottom w:w="100" w:type="dxa"/>
              <w:right w:w="100" w:type="dxa"/>
            </w:tcMar>
          </w:tcPr>
          <w:p w14:paraId="6D1FDB38" w14:textId="77777777" w:rsidR="00265804" w:rsidRPr="00265804" w:rsidRDefault="00265804" w:rsidP="00265804">
            <w:pPr>
              <w:widowControl w:val="0"/>
              <w:pBdr>
                <w:top w:val="nil"/>
                <w:left w:val="nil"/>
                <w:bottom w:val="nil"/>
                <w:right w:val="nil"/>
                <w:between w:val="nil"/>
              </w:pBdr>
              <w:spacing w:after="0" w:line="360" w:lineRule="auto"/>
              <w:ind w:left="0" w:firstLine="0"/>
              <w:jc w:val="left"/>
              <w:rPr>
                <w:ins w:id="870" w:author="Hassan Kyanzi" w:date="2022-02-06T15:41:00Z"/>
                <w:color w:val="auto"/>
              </w:rPr>
            </w:pPr>
            <w:ins w:id="871" w:author="Hassan Kyanzi" w:date="2022-02-06T15:41:00Z">
              <w:r w:rsidRPr="00265804">
                <w:rPr>
                  <w:color w:val="auto"/>
                </w:rPr>
                <w:t>FRO3</w:t>
              </w:r>
            </w:ins>
          </w:p>
        </w:tc>
        <w:tc>
          <w:tcPr>
            <w:tcW w:w="5160" w:type="dxa"/>
            <w:shd w:val="clear" w:color="auto" w:fill="auto"/>
            <w:tcMar>
              <w:top w:w="100" w:type="dxa"/>
              <w:left w:w="100" w:type="dxa"/>
              <w:bottom w:w="100" w:type="dxa"/>
              <w:right w:w="100" w:type="dxa"/>
            </w:tcMar>
          </w:tcPr>
          <w:p w14:paraId="7A29E96D" w14:textId="77777777" w:rsidR="00265804" w:rsidRPr="00265804" w:rsidRDefault="00265804" w:rsidP="00265804">
            <w:pPr>
              <w:widowControl w:val="0"/>
              <w:pBdr>
                <w:top w:val="nil"/>
                <w:left w:val="nil"/>
                <w:bottom w:val="nil"/>
                <w:right w:val="nil"/>
                <w:between w:val="nil"/>
              </w:pBdr>
              <w:spacing w:after="0" w:line="360" w:lineRule="auto"/>
              <w:ind w:left="0" w:firstLine="0"/>
              <w:jc w:val="left"/>
              <w:rPr>
                <w:ins w:id="872" w:author="Hassan Kyanzi" w:date="2022-02-06T15:41:00Z"/>
                <w:color w:val="auto"/>
              </w:rPr>
            </w:pPr>
            <w:ins w:id="873" w:author="Hassan Kyanzi" w:date="2022-02-06T15:41:00Z">
              <w:r w:rsidRPr="00265804">
                <w:rPr>
                  <w:color w:val="auto"/>
                </w:rPr>
                <w:t>Allow users to seek advice</w:t>
              </w:r>
            </w:ins>
          </w:p>
        </w:tc>
        <w:tc>
          <w:tcPr>
            <w:tcW w:w="3311" w:type="dxa"/>
            <w:shd w:val="clear" w:color="auto" w:fill="auto"/>
            <w:tcMar>
              <w:top w:w="100" w:type="dxa"/>
              <w:left w:w="100" w:type="dxa"/>
              <w:bottom w:w="100" w:type="dxa"/>
              <w:right w:w="100" w:type="dxa"/>
            </w:tcMar>
          </w:tcPr>
          <w:p w14:paraId="34ED04FE" w14:textId="77777777" w:rsidR="00265804" w:rsidRPr="00265804" w:rsidRDefault="00265804" w:rsidP="00265804">
            <w:pPr>
              <w:widowControl w:val="0"/>
              <w:pBdr>
                <w:top w:val="nil"/>
                <w:left w:val="nil"/>
                <w:bottom w:val="nil"/>
                <w:right w:val="nil"/>
                <w:between w:val="nil"/>
              </w:pBdr>
              <w:spacing w:after="0" w:line="360" w:lineRule="auto"/>
              <w:ind w:left="0" w:firstLine="0"/>
              <w:jc w:val="left"/>
              <w:rPr>
                <w:ins w:id="874" w:author="Hassan Kyanzi" w:date="2022-02-06T15:41:00Z"/>
                <w:color w:val="auto"/>
              </w:rPr>
            </w:pPr>
            <w:ins w:id="875" w:author="Hassan Kyanzi" w:date="2022-02-06T15:41:00Z">
              <w:r w:rsidRPr="00265804">
                <w:rPr>
                  <w:color w:val="auto"/>
                </w:rPr>
                <w:t>3.1</w:t>
              </w:r>
            </w:ins>
          </w:p>
        </w:tc>
      </w:tr>
      <w:tr w:rsidR="00265804" w:rsidRPr="00265804" w14:paraId="6639136F" w14:textId="77777777" w:rsidTr="00BB4FC5">
        <w:trPr>
          <w:ins w:id="876" w:author="Hassan Kyanzi" w:date="2022-02-06T15:41:00Z"/>
        </w:trPr>
        <w:tc>
          <w:tcPr>
            <w:tcW w:w="1350" w:type="dxa"/>
            <w:shd w:val="clear" w:color="auto" w:fill="auto"/>
            <w:tcMar>
              <w:top w:w="100" w:type="dxa"/>
              <w:left w:w="100" w:type="dxa"/>
              <w:bottom w:w="100" w:type="dxa"/>
              <w:right w:w="100" w:type="dxa"/>
            </w:tcMar>
          </w:tcPr>
          <w:p w14:paraId="0E6CF1D6" w14:textId="77777777" w:rsidR="00265804" w:rsidRPr="00265804" w:rsidRDefault="00265804" w:rsidP="00265804">
            <w:pPr>
              <w:widowControl w:val="0"/>
              <w:pBdr>
                <w:top w:val="nil"/>
                <w:left w:val="nil"/>
                <w:bottom w:val="nil"/>
                <w:right w:val="nil"/>
                <w:between w:val="nil"/>
              </w:pBdr>
              <w:spacing w:after="0" w:line="360" w:lineRule="auto"/>
              <w:ind w:left="0" w:firstLine="0"/>
              <w:jc w:val="left"/>
              <w:rPr>
                <w:ins w:id="877" w:author="Hassan Kyanzi" w:date="2022-02-06T15:41:00Z"/>
                <w:color w:val="auto"/>
              </w:rPr>
            </w:pPr>
            <w:ins w:id="878" w:author="Hassan Kyanzi" w:date="2022-02-06T15:41:00Z">
              <w:r w:rsidRPr="00265804">
                <w:rPr>
                  <w:color w:val="auto"/>
                </w:rPr>
                <w:t>FRO4</w:t>
              </w:r>
            </w:ins>
          </w:p>
        </w:tc>
        <w:tc>
          <w:tcPr>
            <w:tcW w:w="5160" w:type="dxa"/>
            <w:shd w:val="clear" w:color="auto" w:fill="auto"/>
            <w:tcMar>
              <w:top w:w="100" w:type="dxa"/>
              <w:left w:w="100" w:type="dxa"/>
              <w:bottom w:w="100" w:type="dxa"/>
              <w:right w:w="100" w:type="dxa"/>
            </w:tcMar>
          </w:tcPr>
          <w:p w14:paraId="04864F13" w14:textId="77777777" w:rsidR="00265804" w:rsidRPr="00265804" w:rsidRDefault="00265804" w:rsidP="00265804">
            <w:pPr>
              <w:widowControl w:val="0"/>
              <w:pBdr>
                <w:top w:val="nil"/>
                <w:left w:val="nil"/>
                <w:bottom w:val="nil"/>
                <w:right w:val="nil"/>
                <w:between w:val="nil"/>
              </w:pBdr>
              <w:spacing w:after="0" w:line="360" w:lineRule="auto"/>
              <w:ind w:left="0" w:firstLine="0"/>
              <w:jc w:val="left"/>
              <w:rPr>
                <w:ins w:id="879" w:author="Hassan Kyanzi" w:date="2022-02-06T15:41:00Z"/>
                <w:color w:val="auto"/>
              </w:rPr>
            </w:pPr>
            <w:ins w:id="880" w:author="Hassan Kyanzi" w:date="2022-02-06T15:41:00Z">
              <w:r w:rsidRPr="00265804">
                <w:rPr>
                  <w:color w:val="auto"/>
                </w:rPr>
                <w:t xml:space="preserve">Send advice to users via </w:t>
              </w:r>
              <w:proofErr w:type="spellStart"/>
              <w:r w:rsidRPr="00265804">
                <w:rPr>
                  <w:color w:val="auto"/>
                </w:rPr>
                <w:t>sms</w:t>
              </w:r>
              <w:proofErr w:type="spellEnd"/>
            </w:ins>
          </w:p>
        </w:tc>
        <w:tc>
          <w:tcPr>
            <w:tcW w:w="3311" w:type="dxa"/>
            <w:shd w:val="clear" w:color="auto" w:fill="auto"/>
            <w:tcMar>
              <w:top w:w="100" w:type="dxa"/>
              <w:left w:w="100" w:type="dxa"/>
              <w:bottom w:w="100" w:type="dxa"/>
              <w:right w:w="100" w:type="dxa"/>
            </w:tcMar>
          </w:tcPr>
          <w:p w14:paraId="2F944573" w14:textId="77777777" w:rsidR="00265804" w:rsidRPr="00265804" w:rsidRDefault="00265804" w:rsidP="00265804">
            <w:pPr>
              <w:widowControl w:val="0"/>
              <w:pBdr>
                <w:top w:val="nil"/>
                <w:left w:val="nil"/>
                <w:bottom w:val="nil"/>
                <w:right w:val="nil"/>
                <w:between w:val="nil"/>
              </w:pBdr>
              <w:spacing w:after="0" w:line="360" w:lineRule="auto"/>
              <w:ind w:left="0" w:firstLine="0"/>
              <w:jc w:val="left"/>
              <w:rPr>
                <w:ins w:id="881" w:author="Hassan Kyanzi" w:date="2022-02-06T15:41:00Z"/>
                <w:color w:val="auto"/>
              </w:rPr>
            </w:pPr>
            <w:ins w:id="882" w:author="Hassan Kyanzi" w:date="2022-02-06T15:41:00Z">
              <w:r w:rsidRPr="00265804">
                <w:rPr>
                  <w:color w:val="auto"/>
                </w:rPr>
                <w:t>2.5</w:t>
              </w:r>
            </w:ins>
          </w:p>
        </w:tc>
      </w:tr>
      <w:tr w:rsidR="00265804" w:rsidRPr="00265804" w14:paraId="656F093A" w14:textId="77777777" w:rsidTr="00BB4FC5">
        <w:trPr>
          <w:ins w:id="883" w:author="Hassan Kyanzi" w:date="2022-02-06T15:41:00Z"/>
        </w:trPr>
        <w:tc>
          <w:tcPr>
            <w:tcW w:w="1350" w:type="dxa"/>
            <w:shd w:val="clear" w:color="auto" w:fill="auto"/>
            <w:tcMar>
              <w:top w:w="100" w:type="dxa"/>
              <w:left w:w="100" w:type="dxa"/>
              <w:bottom w:w="100" w:type="dxa"/>
              <w:right w:w="100" w:type="dxa"/>
            </w:tcMar>
          </w:tcPr>
          <w:p w14:paraId="36AB6E2E" w14:textId="77777777" w:rsidR="00265804" w:rsidRPr="00265804" w:rsidRDefault="00265804" w:rsidP="00265804">
            <w:pPr>
              <w:widowControl w:val="0"/>
              <w:pBdr>
                <w:top w:val="nil"/>
                <w:left w:val="nil"/>
                <w:bottom w:val="nil"/>
                <w:right w:val="nil"/>
                <w:between w:val="nil"/>
              </w:pBdr>
              <w:spacing w:after="0" w:line="360" w:lineRule="auto"/>
              <w:ind w:left="0" w:firstLine="0"/>
              <w:jc w:val="left"/>
              <w:rPr>
                <w:ins w:id="884" w:author="Hassan Kyanzi" w:date="2022-02-06T15:41:00Z"/>
                <w:color w:val="auto"/>
              </w:rPr>
            </w:pPr>
            <w:ins w:id="885" w:author="Hassan Kyanzi" w:date="2022-02-06T15:41:00Z">
              <w:r w:rsidRPr="00265804">
                <w:rPr>
                  <w:color w:val="auto"/>
                </w:rPr>
                <w:t>FR05</w:t>
              </w:r>
            </w:ins>
          </w:p>
        </w:tc>
        <w:tc>
          <w:tcPr>
            <w:tcW w:w="5160" w:type="dxa"/>
            <w:shd w:val="clear" w:color="auto" w:fill="auto"/>
            <w:tcMar>
              <w:top w:w="100" w:type="dxa"/>
              <w:left w:w="100" w:type="dxa"/>
              <w:bottom w:w="100" w:type="dxa"/>
              <w:right w:w="100" w:type="dxa"/>
            </w:tcMar>
          </w:tcPr>
          <w:p w14:paraId="69AEA0EB" w14:textId="77777777" w:rsidR="00265804" w:rsidRPr="00265804" w:rsidRDefault="00265804" w:rsidP="00265804">
            <w:pPr>
              <w:widowControl w:val="0"/>
              <w:pBdr>
                <w:top w:val="nil"/>
                <w:left w:val="nil"/>
                <w:bottom w:val="nil"/>
                <w:right w:val="nil"/>
                <w:between w:val="nil"/>
              </w:pBdr>
              <w:spacing w:after="0" w:line="360" w:lineRule="auto"/>
              <w:ind w:left="0" w:firstLine="0"/>
              <w:jc w:val="left"/>
              <w:rPr>
                <w:ins w:id="886" w:author="Hassan Kyanzi" w:date="2022-02-06T15:41:00Z"/>
                <w:color w:val="auto"/>
              </w:rPr>
            </w:pPr>
            <w:ins w:id="887" w:author="Hassan Kyanzi" w:date="2022-02-06T15:41:00Z">
              <w:r w:rsidRPr="00265804">
                <w:rPr>
                  <w:color w:val="auto"/>
                </w:rPr>
                <w:t>Register Pregnant mothers</w:t>
              </w:r>
            </w:ins>
          </w:p>
        </w:tc>
        <w:tc>
          <w:tcPr>
            <w:tcW w:w="3311" w:type="dxa"/>
            <w:shd w:val="clear" w:color="auto" w:fill="auto"/>
            <w:tcMar>
              <w:top w:w="100" w:type="dxa"/>
              <w:left w:w="100" w:type="dxa"/>
              <w:bottom w:w="100" w:type="dxa"/>
              <w:right w:w="100" w:type="dxa"/>
            </w:tcMar>
          </w:tcPr>
          <w:p w14:paraId="6B6038C7" w14:textId="77777777" w:rsidR="00265804" w:rsidRPr="00265804" w:rsidRDefault="00265804" w:rsidP="00265804">
            <w:pPr>
              <w:widowControl w:val="0"/>
              <w:pBdr>
                <w:top w:val="nil"/>
                <w:left w:val="nil"/>
                <w:bottom w:val="nil"/>
                <w:right w:val="nil"/>
                <w:between w:val="nil"/>
              </w:pBdr>
              <w:spacing w:after="0" w:line="360" w:lineRule="auto"/>
              <w:ind w:left="0" w:firstLine="0"/>
              <w:jc w:val="left"/>
              <w:rPr>
                <w:ins w:id="888" w:author="Hassan Kyanzi" w:date="2022-02-06T15:41:00Z"/>
                <w:color w:val="auto"/>
              </w:rPr>
            </w:pPr>
            <w:ins w:id="889" w:author="Hassan Kyanzi" w:date="2022-02-06T15:41:00Z">
              <w:r w:rsidRPr="00265804">
                <w:rPr>
                  <w:color w:val="auto"/>
                </w:rPr>
                <w:t>3.3</w:t>
              </w:r>
            </w:ins>
          </w:p>
        </w:tc>
      </w:tr>
      <w:tr w:rsidR="00265804" w:rsidRPr="00265804" w14:paraId="25EBA191" w14:textId="77777777" w:rsidTr="00BB4FC5">
        <w:trPr>
          <w:ins w:id="890" w:author="Hassan Kyanzi" w:date="2022-02-06T15:41:00Z"/>
        </w:trPr>
        <w:tc>
          <w:tcPr>
            <w:tcW w:w="1350" w:type="dxa"/>
            <w:shd w:val="clear" w:color="auto" w:fill="auto"/>
            <w:tcMar>
              <w:top w:w="100" w:type="dxa"/>
              <w:left w:w="100" w:type="dxa"/>
              <w:bottom w:w="100" w:type="dxa"/>
              <w:right w:w="100" w:type="dxa"/>
            </w:tcMar>
          </w:tcPr>
          <w:p w14:paraId="6FC1D54D" w14:textId="77777777" w:rsidR="00265804" w:rsidRPr="00265804" w:rsidRDefault="00265804" w:rsidP="00265804">
            <w:pPr>
              <w:widowControl w:val="0"/>
              <w:pBdr>
                <w:top w:val="nil"/>
                <w:left w:val="nil"/>
                <w:bottom w:val="nil"/>
                <w:right w:val="nil"/>
                <w:between w:val="nil"/>
              </w:pBdr>
              <w:spacing w:after="0" w:line="360" w:lineRule="auto"/>
              <w:ind w:left="0" w:firstLine="0"/>
              <w:jc w:val="left"/>
              <w:rPr>
                <w:ins w:id="891" w:author="Hassan Kyanzi" w:date="2022-02-06T15:41:00Z"/>
                <w:color w:val="auto"/>
              </w:rPr>
            </w:pPr>
            <w:ins w:id="892" w:author="Hassan Kyanzi" w:date="2022-02-06T15:41:00Z">
              <w:r w:rsidRPr="00265804">
                <w:rPr>
                  <w:color w:val="auto"/>
                </w:rPr>
                <w:t>FRO6</w:t>
              </w:r>
            </w:ins>
          </w:p>
        </w:tc>
        <w:tc>
          <w:tcPr>
            <w:tcW w:w="5160" w:type="dxa"/>
            <w:shd w:val="clear" w:color="auto" w:fill="auto"/>
            <w:tcMar>
              <w:top w:w="100" w:type="dxa"/>
              <w:left w:w="100" w:type="dxa"/>
              <w:bottom w:w="100" w:type="dxa"/>
              <w:right w:w="100" w:type="dxa"/>
            </w:tcMar>
          </w:tcPr>
          <w:p w14:paraId="7A20E600" w14:textId="77777777" w:rsidR="00265804" w:rsidRPr="00265804" w:rsidRDefault="00265804" w:rsidP="00265804">
            <w:pPr>
              <w:widowControl w:val="0"/>
              <w:pBdr>
                <w:top w:val="nil"/>
                <w:left w:val="nil"/>
                <w:bottom w:val="nil"/>
                <w:right w:val="nil"/>
                <w:between w:val="nil"/>
              </w:pBdr>
              <w:spacing w:after="0" w:line="360" w:lineRule="auto"/>
              <w:ind w:left="0" w:firstLine="0"/>
              <w:jc w:val="left"/>
              <w:rPr>
                <w:ins w:id="893" w:author="Hassan Kyanzi" w:date="2022-02-06T15:41:00Z"/>
                <w:color w:val="auto"/>
              </w:rPr>
            </w:pPr>
            <w:ins w:id="894" w:author="Hassan Kyanzi" w:date="2022-02-06T15:41:00Z">
              <w:r w:rsidRPr="00265804">
                <w:rPr>
                  <w:color w:val="auto"/>
                </w:rPr>
                <w:t>Allow users to analyze predictive model</w:t>
              </w:r>
            </w:ins>
          </w:p>
        </w:tc>
        <w:tc>
          <w:tcPr>
            <w:tcW w:w="3311" w:type="dxa"/>
            <w:shd w:val="clear" w:color="auto" w:fill="auto"/>
            <w:tcMar>
              <w:top w:w="100" w:type="dxa"/>
              <w:left w:w="100" w:type="dxa"/>
              <w:bottom w:w="100" w:type="dxa"/>
              <w:right w:w="100" w:type="dxa"/>
            </w:tcMar>
          </w:tcPr>
          <w:p w14:paraId="5B249817" w14:textId="77777777" w:rsidR="00265804" w:rsidRPr="00265804" w:rsidRDefault="00265804" w:rsidP="00265804">
            <w:pPr>
              <w:widowControl w:val="0"/>
              <w:pBdr>
                <w:top w:val="nil"/>
                <w:left w:val="nil"/>
                <w:bottom w:val="nil"/>
                <w:right w:val="nil"/>
                <w:between w:val="nil"/>
              </w:pBdr>
              <w:spacing w:after="0" w:line="360" w:lineRule="auto"/>
              <w:ind w:left="0" w:firstLine="0"/>
              <w:jc w:val="left"/>
              <w:rPr>
                <w:ins w:id="895" w:author="Hassan Kyanzi" w:date="2022-02-06T15:41:00Z"/>
                <w:color w:val="auto"/>
              </w:rPr>
            </w:pPr>
            <w:ins w:id="896" w:author="Hassan Kyanzi" w:date="2022-02-06T15:41:00Z">
              <w:r w:rsidRPr="00265804">
                <w:rPr>
                  <w:color w:val="auto"/>
                </w:rPr>
                <w:t>2.3</w:t>
              </w:r>
            </w:ins>
          </w:p>
        </w:tc>
      </w:tr>
      <w:tr w:rsidR="00265804" w:rsidRPr="00265804" w14:paraId="4D55222A" w14:textId="77777777" w:rsidTr="00BB4FC5">
        <w:trPr>
          <w:ins w:id="897" w:author="Hassan Kyanzi" w:date="2022-02-06T15:41:00Z"/>
        </w:trPr>
        <w:tc>
          <w:tcPr>
            <w:tcW w:w="1350" w:type="dxa"/>
            <w:shd w:val="clear" w:color="auto" w:fill="auto"/>
            <w:tcMar>
              <w:top w:w="100" w:type="dxa"/>
              <w:left w:w="100" w:type="dxa"/>
              <w:bottom w:w="100" w:type="dxa"/>
              <w:right w:w="100" w:type="dxa"/>
            </w:tcMar>
          </w:tcPr>
          <w:p w14:paraId="5BA21124" w14:textId="77777777" w:rsidR="00265804" w:rsidRPr="00265804" w:rsidRDefault="00265804" w:rsidP="00265804">
            <w:pPr>
              <w:widowControl w:val="0"/>
              <w:pBdr>
                <w:top w:val="nil"/>
                <w:left w:val="nil"/>
                <w:bottom w:val="nil"/>
                <w:right w:val="nil"/>
                <w:between w:val="nil"/>
              </w:pBdr>
              <w:spacing w:after="0" w:line="360" w:lineRule="auto"/>
              <w:ind w:left="0" w:firstLine="0"/>
              <w:jc w:val="left"/>
              <w:rPr>
                <w:ins w:id="898" w:author="Hassan Kyanzi" w:date="2022-02-06T15:41:00Z"/>
                <w:color w:val="auto"/>
              </w:rPr>
            </w:pPr>
          </w:p>
        </w:tc>
        <w:tc>
          <w:tcPr>
            <w:tcW w:w="5160" w:type="dxa"/>
            <w:shd w:val="clear" w:color="auto" w:fill="auto"/>
            <w:tcMar>
              <w:top w:w="100" w:type="dxa"/>
              <w:left w:w="100" w:type="dxa"/>
              <w:bottom w:w="100" w:type="dxa"/>
              <w:right w:w="100" w:type="dxa"/>
            </w:tcMar>
          </w:tcPr>
          <w:p w14:paraId="73786745" w14:textId="77777777" w:rsidR="00265804" w:rsidRPr="00265804" w:rsidRDefault="00265804" w:rsidP="00265804">
            <w:pPr>
              <w:widowControl w:val="0"/>
              <w:pBdr>
                <w:top w:val="nil"/>
                <w:left w:val="nil"/>
                <w:bottom w:val="nil"/>
                <w:right w:val="nil"/>
                <w:between w:val="nil"/>
              </w:pBdr>
              <w:spacing w:after="0" w:line="360" w:lineRule="auto"/>
              <w:ind w:left="0" w:firstLine="0"/>
              <w:jc w:val="left"/>
              <w:rPr>
                <w:ins w:id="899" w:author="Hassan Kyanzi" w:date="2022-02-06T15:41:00Z"/>
                <w:color w:val="auto"/>
              </w:rPr>
            </w:pPr>
          </w:p>
        </w:tc>
        <w:tc>
          <w:tcPr>
            <w:tcW w:w="3311" w:type="dxa"/>
            <w:shd w:val="clear" w:color="auto" w:fill="auto"/>
            <w:tcMar>
              <w:top w:w="100" w:type="dxa"/>
              <w:left w:w="100" w:type="dxa"/>
              <w:bottom w:w="100" w:type="dxa"/>
              <w:right w:w="100" w:type="dxa"/>
            </w:tcMar>
          </w:tcPr>
          <w:p w14:paraId="6D1EB00F" w14:textId="77777777" w:rsidR="00265804" w:rsidRPr="00265804" w:rsidRDefault="00265804" w:rsidP="00265804">
            <w:pPr>
              <w:widowControl w:val="0"/>
              <w:pBdr>
                <w:top w:val="nil"/>
                <w:left w:val="nil"/>
                <w:bottom w:val="nil"/>
                <w:right w:val="nil"/>
                <w:between w:val="nil"/>
              </w:pBdr>
              <w:spacing w:after="0" w:line="360" w:lineRule="auto"/>
              <w:ind w:left="0" w:firstLine="0"/>
              <w:jc w:val="left"/>
              <w:rPr>
                <w:ins w:id="900" w:author="Hassan Kyanzi" w:date="2022-02-06T15:41:00Z"/>
                <w:color w:val="auto"/>
              </w:rPr>
            </w:pPr>
          </w:p>
        </w:tc>
      </w:tr>
    </w:tbl>
    <w:p w14:paraId="106E0D2B" w14:textId="233028B2" w:rsidR="00BC266C" w:rsidRPr="00265804" w:rsidRDefault="00265804">
      <w:pPr>
        <w:pStyle w:val="Caption"/>
        <w:rPr>
          <w:rFonts w:ascii="Cambria" w:eastAsiaTheme="majorEastAsia" w:hAnsi="Cambria" w:cstheme="majorBidi"/>
          <w:b/>
          <w:color w:val="auto"/>
          <w:sz w:val="24"/>
          <w:szCs w:val="24"/>
          <w:rPrChange w:id="901" w:author="Hassan Kyanzi" w:date="2022-02-06T15:41:00Z">
            <w:rPr>
              <w:rFonts w:ascii="Cambria" w:eastAsiaTheme="majorEastAsia" w:hAnsi="Cambria" w:cstheme="majorBidi"/>
              <w:b/>
              <w:sz w:val="28"/>
              <w:szCs w:val="28"/>
            </w:rPr>
          </w:rPrChange>
        </w:rPr>
        <w:pPrChange w:id="902" w:author="Hassan Kyanzi" w:date="2022-02-06T15:41:00Z">
          <w:pPr/>
        </w:pPrChange>
      </w:pPr>
      <w:bookmarkStart w:id="903" w:name="_Toc95057628"/>
      <w:bookmarkStart w:id="904" w:name="_Toc95310993"/>
      <w:ins w:id="905" w:author="Hassan Kyanzi" w:date="2022-02-06T15:41:00Z">
        <w:r w:rsidRPr="00265804">
          <w:rPr>
            <w:i w:val="0"/>
            <w:iCs w:val="0"/>
            <w:color w:val="auto"/>
            <w:sz w:val="24"/>
            <w:szCs w:val="24"/>
            <w:rPrChange w:id="906" w:author="Hassan Kyanzi" w:date="2022-02-06T15:41:00Z">
              <w:rPr>
                <w:i/>
                <w:iCs/>
              </w:rPr>
            </w:rPrChange>
          </w:rPr>
          <w:t xml:space="preserve">Table </w:t>
        </w:r>
        <w:r w:rsidRPr="00265804">
          <w:rPr>
            <w:i w:val="0"/>
            <w:iCs w:val="0"/>
            <w:color w:val="auto"/>
            <w:sz w:val="24"/>
            <w:szCs w:val="24"/>
            <w:rPrChange w:id="907" w:author="Hassan Kyanzi" w:date="2022-02-06T15:41:00Z">
              <w:rPr>
                <w:i/>
                <w:iCs/>
              </w:rPr>
            </w:rPrChange>
          </w:rPr>
          <w:fldChar w:fldCharType="begin"/>
        </w:r>
        <w:r w:rsidRPr="00265804">
          <w:rPr>
            <w:i w:val="0"/>
            <w:iCs w:val="0"/>
            <w:color w:val="auto"/>
            <w:sz w:val="24"/>
            <w:szCs w:val="24"/>
            <w:rPrChange w:id="908" w:author="Hassan Kyanzi" w:date="2022-02-06T15:41:00Z">
              <w:rPr>
                <w:i/>
                <w:iCs/>
              </w:rPr>
            </w:rPrChange>
          </w:rPr>
          <w:instrText xml:space="preserve"> SEQ Table \* ARABIC </w:instrText>
        </w:r>
      </w:ins>
      <w:r w:rsidRPr="00265804">
        <w:rPr>
          <w:i w:val="0"/>
          <w:iCs w:val="0"/>
          <w:color w:val="auto"/>
          <w:sz w:val="24"/>
          <w:szCs w:val="24"/>
          <w:rPrChange w:id="909" w:author="Hassan Kyanzi" w:date="2022-02-06T15:41:00Z">
            <w:rPr>
              <w:i/>
              <w:iCs/>
            </w:rPr>
          </w:rPrChange>
        </w:rPr>
        <w:fldChar w:fldCharType="separate"/>
      </w:r>
      <w:ins w:id="910" w:author="Edgar Wamal" w:date="2022-02-09T14:49:00Z">
        <w:r w:rsidR="004E3BEC">
          <w:rPr>
            <w:i w:val="0"/>
            <w:iCs w:val="0"/>
            <w:noProof/>
            <w:color w:val="auto"/>
            <w:sz w:val="24"/>
            <w:szCs w:val="24"/>
          </w:rPr>
          <w:t>2</w:t>
        </w:r>
      </w:ins>
      <w:ins w:id="911" w:author="USER" w:date="2022-02-09T14:33:00Z">
        <w:del w:id="912" w:author="Edgar Wamal" w:date="2022-02-09T14:48:00Z">
          <w:r w:rsidR="00BB4FC5" w:rsidDel="004E3BEC">
            <w:rPr>
              <w:i w:val="0"/>
              <w:iCs w:val="0"/>
              <w:noProof/>
              <w:color w:val="auto"/>
              <w:sz w:val="24"/>
              <w:szCs w:val="24"/>
            </w:rPr>
            <w:delText>1</w:delText>
          </w:r>
        </w:del>
      </w:ins>
      <w:ins w:id="913" w:author="Hassan Kyanzi" w:date="2022-02-06T15:41:00Z">
        <w:del w:id="914" w:author="Edgar Wamal" w:date="2022-02-09T14:48:00Z">
          <w:r w:rsidRPr="00265804" w:rsidDel="004E3BEC">
            <w:rPr>
              <w:i w:val="0"/>
              <w:iCs w:val="0"/>
              <w:noProof/>
              <w:color w:val="auto"/>
              <w:sz w:val="24"/>
              <w:szCs w:val="24"/>
              <w:rPrChange w:id="915" w:author="Hassan Kyanzi" w:date="2022-02-06T15:41:00Z">
                <w:rPr>
                  <w:i/>
                  <w:iCs/>
                  <w:noProof/>
                </w:rPr>
              </w:rPrChange>
            </w:rPr>
            <w:delText>1</w:delText>
          </w:r>
        </w:del>
        <w:r w:rsidRPr="00265804">
          <w:rPr>
            <w:i w:val="0"/>
            <w:iCs w:val="0"/>
            <w:color w:val="auto"/>
            <w:sz w:val="24"/>
            <w:szCs w:val="24"/>
            <w:rPrChange w:id="916" w:author="Hassan Kyanzi" w:date="2022-02-06T15:41:00Z">
              <w:rPr>
                <w:i/>
                <w:iCs/>
              </w:rPr>
            </w:rPrChange>
          </w:rPr>
          <w:fldChar w:fldCharType="end"/>
        </w:r>
        <w:r w:rsidRPr="00265804">
          <w:rPr>
            <w:i w:val="0"/>
            <w:iCs w:val="0"/>
            <w:color w:val="auto"/>
            <w:sz w:val="24"/>
            <w:szCs w:val="24"/>
            <w:rPrChange w:id="917" w:author="Hassan Kyanzi" w:date="2022-02-06T15:41:00Z">
              <w:rPr>
                <w:i/>
                <w:iCs/>
              </w:rPr>
            </w:rPrChange>
          </w:rPr>
          <w:t xml:space="preserve">: </w:t>
        </w:r>
        <w:r w:rsidRPr="00265804">
          <w:rPr>
            <w:i w:val="0"/>
            <w:iCs w:val="0"/>
            <w:color w:val="auto"/>
            <w:sz w:val="24"/>
            <w:szCs w:val="24"/>
          </w:rPr>
          <w:t>Requirements</w:t>
        </w:r>
        <w:r w:rsidRPr="00265804">
          <w:rPr>
            <w:i w:val="0"/>
            <w:iCs w:val="0"/>
            <w:color w:val="auto"/>
            <w:sz w:val="24"/>
            <w:szCs w:val="24"/>
            <w:rPrChange w:id="918" w:author="Hassan Kyanzi" w:date="2022-02-06T15:41:00Z">
              <w:rPr>
                <w:i/>
                <w:iCs/>
              </w:rPr>
            </w:rPrChange>
          </w:rPr>
          <w:t xml:space="preserve"> Matrix</w:t>
        </w:r>
      </w:ins>
      <w:bookmarkEnd w:id="903"/>
      <w:bookmarkEnd w:id="904"/>
    </w:p>
    <w:p w14:paraId="68FBD39B" w14:textId="77777777" w:rsidR="00BC266C" w:rsidRDefault="00BC266C" w:rsidP="00BC266C">
      <w:pPr>
        <w:rPr>
          <w:rFonts w:ascii="Cambria" w:eastAsiaTheme="majorEastAsia" w:hAnsi="Cambria" w:cstheme="majorBidi"/>
          <w:b/>
          <w:sz w:val="28"/>
          <w:szCs w:val="28"/>
        </w:rPr>
      </w:pPr>
    </w:p>
    <w:p w14:paraId="1FF1DFDD" w14:textId="77777777" w:rsidR="00BC266C" w:rsidRDefault="00BC266C" w:rsidP="00BC266C">
      <w:pPr>
        <w:rPr>
          <w:rFonts w:ascii="Cambria" w:eastAsiaTheme="majorEastAsia" w:hAnsi="Cambria" w:cstheme="majorBidi"/>
          <w:b/>
          <w:sz w:val="28"/>
          <w:szCs w:val="28"/>
        </w:rPr>
      </w:pPr>
    </w:p>
    <w:p w14:paraId="1D25F31C" w14:textId="77777777" w:rsidR="00BC266C" w:rsidRDefault="00BC266C" w:rsidP="00BC266C">
      <w:pPr>
        <w:rPr>
          <w:rFonts w:ascii="Cambria" w:eastAsiaTheme="majorEastAsia" w:hAnsi="Cambria" w:cstheme="majorBidi"/>
          <w:b/>
          <w:sz w:val="28"/>
          <w:szCs w:val="28"/>
        </w:rPr>
      </w:pPr>
    </w:p>
    <w:p w14:paraId="53EC3A22" w14:textId="77777777" w:rsidR="00BC266C" w:rsidRDefault="00BC266C" w:rsidP="00BC266C">
      <w:pPr>
        <w:rPr>
          <w:rFonts w:ascii="Cambria" w:eastAsiaTheme="majorEastAsia" w:hAnsi="Cambria" w:cstheme="majorBidi"/>
          <w:b/>
          <w:sz w:val="28"/>
          <w:szCs w:val="28"/>
        </w:rPr>
      </w:pPr>
    </w:p>
    <w:p w14:paraId="287F16B3" w14:textId="77777777" w:rsidR="00BC266C" w:rsidRDefault="00BC266C" w:rsidP="00BC266C">
      <w:pPr>
        <w:rPr>
          <w:noProof/>
        </w:rPr>
      </w:pPr>
    </w:p>
    <w:p w14:paraId="0C9B9CDE" w14:textId="77777777" w:rsidR="008F2D29" w:rsidRPr="008F2D29" w:rsidRDefault="008F2D29" w:rsidP="008F2D29">
      <w:pPr>
        <w:spacing w:line="360" w:lineRule="auto"/>
        <w:rPr>
          <w:b/>
          <w:bCs/>
          <w:lang w:val="en-GB"/>
        </w:rPr>
      </w:pPr>
    </w:p>
    <w:p w14:paraId="48DDAA91" w14:textId="77777777" w:rsidR="008F2D29" w:rsidRPr="008F2D29" w:rsidRDefault="008F2D29" w:rsidP="008F2D29">
      <w:pPr>
        <w:spacing w:line="360" w:lineRule="auto"/>
        <w:rPr>
          <w:b/>
          <w:bCs/>
          <w:lang w:val="en-GB"/>
        </w:rPr>
      </w:pPr>
    </w:p>
    <w:p w14:paraId="7AE5662C" w14:textId="77777777" w:rsidR="008F2D29" w:rsidRPr="008F2D29" w:rsidRDefault="008F2D29" w:rsidP="008F2D29">
      <w:pPr>
        <w:spacing w:line="360" w:lineRule="auto"/>
        <w:rPr>
          <w:b/>
          <w:bCs/>
          <w:lang w:val="en-GB"/>
        </w:rPr>
      </w:pPr>
    </w:p>
    <w:p w14:paraId="4D8D9C98" w14:textId="77777777" w:rsidR="008F2D29" w:rsidRPr="008F2D29" w:rsidRDefault="008F2D29" w:rsidP="008F2D29">
      <w:pPr>
        <w:spacing w:line="360" w:lineRule="auto"/>
        <w:rPr>
          <w:b/>
          <w:bCs/>
          <w:lang w:val="en-GB"/>
        </w:rPr>
      </w:pPr>
    </w:p>
    <w:p w14:paraId="4CBD61BD" w14:textId="77777777" w:rsidR="008F2D29" w:rsidRPr="008F2D29" w:rsidRDefault="008F2D29" w:rsidP="008F2D29">
      <w:pPr>
        <w:spacing w:line="360" w:lineRule="auto"/>
        <w:rPr>
          <w:b/>
          <w:bCs/>
          <w:lang w:val="en-GB"/>
        </w:rPr>
      </w:pPr>
    </w:p>
    <w:p w14:paraId="7ED055ED" w14:textId="77777777" w:rsidR="008F2D29" w:rsidRPr="00CA3C34" w:rsidRDefault="008F2D29" w:rsidP="003D38D3">
      <w:pPr>
        <w:spacing w:line="360" w:lineRule="auto"/>
        <w:rPr>
          <w:b/>
        </w:rPr>
      </w:pPr>
    </w:p>
    <w:p w14:paraId="25D20001" w14:textId="77777777" w:rsidR="003D38D3" w:rsidRPr="00300B5D" w:rsidRDefault="003D38D3" w:rsidP="003D38D3">
      <w:pPr>
        <w:spacing w:line="360" w:lineRule="auto"/>
      </w:pPr>
    </w:p>
    <w:p w14:paraId="23C58EB0" w14:textId="77777777" w:rsidR="00BB4FC5" w:rsidRDefault="00BB4FC5"/>
    <w:sectPr w:rsidR="00BB4FC5" w:rsidSect="007F5F1C">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CDAFF3" w14:textId="77777777" w:rsidR="00BB4FC5" w:rsidRDefault="00BB4FC5" w:rsidP="00B74DE6">
      <w:pPr>
        <w:spacing w:after="0" w:line="240" w:lineRule="auto"/>
      </w:pPr>
      <w:r>
        <w:separator/>
      </w:r>
    </w:p>
  </w:endnote>
  <w:endnote w:type="continuationSeparator" w:id="0">
    <w:p w14:paraId="07A1D20E" w14:textId="77777777" w:rsidR="00BB4FC5" w:rsidRDefault="00BB4FC5" w:rsidP="00B74D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Liberation Serif">
    <w:altName w:val="Times New Roman"/>
    <w:charset w:val="01"/>
    <w:family w:val="roman"/>
    <w:pitch w:val="variable"/>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255" w:author="Hassan Kyanzi" w:date="2022-01-26T18:11:00Z"/>
  <w:sdt>
    <w:sdtPr>
      <w:id w:val="-1499267979"/>
      <w:docPartObj>
        <w:docPartGallery w:val="Page Numbers (Bottom of Page)"/>
        <w:docPartUnique/>
      </w:docPartObj>
    </w:sdtPr>
    <w:sdtEndPr>
      <w:rPr>
        <w:noProof/>
      </w:rPr>
    </w:sdtEndPr>
    <w:sdtContent>
      <w:customXmlInsRangeEnd w:id="255"/>
      <w:p w14:paraId="35048EAA" w14:textId="1791E6D8" w:rsidR="00BB4FC5" w:rsidRDefault="00BB4FC5">
        <w:pPr>
          <w:pStyle w:val="Footer"/>
          <w:jc w:val="center"/>
          <w:rPr>
            <w:ins w:id="256" w:author="Hassan Kyanzi" w:date="2022-01-26T18:11:00Z"/>
          </w:rPr>
        </w:pPr>
        <w:ins w:id="257" w:author="Hassan Kyanzi" w:date="2022-01-26T18:11:00Z">
          <w:r>
            <w:fldChar w:fldCharType="begin"/>
          </w:r>
          <w:r>
            <w:instrText xml:space="preserve"> PAGE   \* MERGEFORMAT </w:instrText>
          </w:r>
          <w:r>
            <w:fldChar w:fldCharType="separate"/>
          </w:r>
        </w:ins>
        <w:r w:rsidR="00AE3BDF">
          <w:rPr>
            <w:noProof/>
          </w:rPr>
          <w:t>13</w:t>
        </w:r>
        <w:ins w:id="258" w:author="Hassan Kyanzi" w:date="2022-01-26T18:11:00Z">
          <w:r>
            <w:rPr>
              <w:noProof/>
            </w:rPr>
            <w:fldChar w:fldCharType="end"/>
          </w:r>
        </w:ins>
      </w:p>
      <w:customXmlInsRangeStart w:id="259" w:author="Hassan Kyanzi" w:date="2022-01-26T18:11:00Z"/>
    </w:sdtContent>
  </w:sdt>
  <w:customXmlInsRangeEnd w:id="259"/>
  <w:p w14:paraId="7A01BBAB" w14:textId="77777777" w:rsidR="00BB4FC5" w:rsidRDefault="00BB4F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4B9EC2" w14:textId="77777777" w:rsidR="00BB4FC5" w:rsidRDefault="00BB4FC5" w:rsidP="00B74DE6">
      <w:pPr>
        <w:spacing w:after="0" w:line="240" w:lineRule="auto"/>
      </w:pPr>
      <w:r>
        <w:separator/>
      </w:r>
    </w:p>
  </w:footnote>
  <w:footnote w:type="continuationSeparator" w:id="0">
    <w:p w14:paraId="4E5B95DA" w14:textId="77777777" w:rsidR="00BB4FC5" w:rsidRDefault="00BB4FC5" w:rsidP="00B74DE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A760C"/>
    <w:multiLevelType w:val="hybridMultilevel"/>
    <w:tmpl w:val="D59432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BC6BDA"/>
    <w:multiLevelType w:val="hybridMultilevel"/>
    <w:tmpl w:val="D744DB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854270C"/>
    <w:multiLevelType w:val="hybridMultilevel"/>
    <w:tmpl w:val="7B84F9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C9A6B1F"/>
    <w:multiLevelType w:val="hybridMultilevel"/>
    <w:tmpl w:val="9A9CDF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ssan Kyanzi">
    <w15:presenceInfo w15:providerId="Windows Live" w15:userId="f115ae8251129717"/>
  </w15:person>
  <w15:person w15:author="Edgar Wamal">
    <w15:presenceInfo w15:providerId="Windows Live" w15:userId="536bc1359d86b92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revisionView w:insDel="0" w:formatting="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D38D3"/>
    <w:rsid w:val="0003733F"/>
    <w:rsid w:val="00045635"/>
    <w:rsid w:val="00051E9F"/>
    <w:rsid w:val="000673DD"/>
    <w:rsid w:val="00076710"/>
    <w:rsid w:val="0007682E"/>
    <w:rsid w:val="000905BB"/>
    <w:rsid w:val="00092831"/>
    <w:rsid w:val="00095E50"/>
    <w:rsid w:val="000D4FF3"/>
    <w:rsid w:val="000D5CE0"/>
    <w:rsid w:val="000F2BDA"/>
    <w:rsid w:val="00101274"/>
    <w:rsid w:val="001255ED"/>
    <w:rsid w:val="00150093"/>
    <w:rsid w:val="001B21A3"/>
    <w:rsid w:val="001C492A"/>
    <w:rsid w:val="001E1D36"/>
    <w:rsid w:val="00265804"/>
    <w:rsid w:val="002A0979"/>
    <w:rsid w:val="002A7306"/>
    <w:rsid w:val="002D2D3C"/>
    <w:rsid w:val="00300E60"/>
    <w:rsid w:val="00312974"/>
    <w:rsid w:val="0031583B"/>
    <w:rsid w:val="00323DF3"/>
    <w:rsid w:val="0036255F"/>
    <w:rsid w:val="00370E07"/>
    <w:rsid w:val="003D38D3"/>
    <w:rsid w:val="003F7306"/>
    <w:rsid w:val="00433AB8"/>
    <w:rsid w:val="00446ED5"/>
    <w:rsid w:val="004D5EED"/>
    <w:rsid w:val="004E1E30"/>
    <w:rsid w:val="004E3BEC"/>
    <w:rsid w:val="004E6909"/>
    <w:rsid w:val="00500EFD"/>
    <w:rsid w:val="00505521"/>
    <w:rsid w:val="005066CF"/>
    <w:rsid w:val="00513357"/>
    <w:rsid w:val="005219AA"/>
    <w:rsid w:val="00581522"/>
    <w:rsid w:val="005F5BF7"/>
    <w:rsid w:val="0061078A"/>
    <w:rsid w:val="006175BF"/>
    <w:rsid w:val="00654236"/>
    <w:rsid w:val="0066152B"/>
    <w:rsid w:val="00695A21"/>
    <w:rsid w:val="00697D63"/>
    <w:rsid w:val="00707851"/>
    <w:rsid w:val="00714CC6"/>
    <w:rsid w:val="00722E26"/>
    <w:rsid w:val="007377C7"/>
    <w:rsid w:val="00740751"/>
    <w:rsid w:val="00771517"/>
    <w:rsid w:val="00794FD2"/>
    <w:rsid w:val="0079747C"/>
    <w:rsid w:val="007F4D11"/>
    <w:rsid w:val="007F5F1C"/>
    <w:rsid w:val="0081134D"/>
    <w:rsid w:val="008A54F7"/>
    <w:rsid w:val="008E7EEB"/>
    <w:rsid w:val="008F2D29"/>
    <w:rsid w:val="009A0CAF"/>
    <w:rsid w:val="009F023E"/>
    <w:rsid w:val="00A22618"/>
    <w:rsid w:val="00A51504"/>
    <w:rsid w:val="00AA7C21"/>
    <w:rsid w:val="00AC35B5"/>
    <w:rsid w:val="00AE1E9B"/>
    <w:rsid w:val="00AE3BDF"/>
    <w:rsid w:val="00B10831"/>
    <w:rsid w:val="00B372C4"/>
    <w:rsid w:val="00B66DF1"/>
    <w:rsid w:val="00B74DE6"/>
    <w:rsid w:val="00BB4FC5"/>
    <w:rsid w:val="00BC266C"/>
    <w:rsid w:val="00BE630E"/>
    <w:rsid w:val="00C34167"/>
    <w:rsid w:val="00C414FA"/>
    <w:rsid w:val="00CF12E1"/>
    <w:rsid w:val="00D17539"/>
    <w:rsid w:val="00D638D9"/>
    <w:rsid w:val="00D7749C"/>
    <w:rsid w:val="00D92F17"/>
    <w:rsid w:val="00DE0393"/>
    <w:rsid w:val="00E0036F"/>
    <w:rsid w:val="00E41935"/>
    <w:rsid w:val="00E7769D"/>
    <w:rsid w:val="00E863DE"/>
    <w:rsid w:val="00EC4EA6"/>
    <w:rsid w:val="00F415C5"/>
    <w:rsid w:val="00F851E4"/>
    <w:rsid w:val="00F90D14"/>
    <w:rsid w:val="00FB27A7"/>
    <w:rsid w:val="00FC14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B3E66E"/>
  <w15:docId w15:val="{B405E904-1E24-4FDA-B9AE-FF68C68AC7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38D3"/>
    <w:pPr>
      <w:spacing w:after="4" w:line="363" w:lineRule="auto"/>
      <w:ind w:left="10" w:hanging="10"/>
      <w:jc w:val="both"/>
    </w:pPr>
    <w:rPr>
      <w:rFonts w:ascii="Times New Roman" w:eastAsia="Times New Roman" w:hAnsi="Times New Roman" w:cs="Times New Roman"/>
      <w:color w:val="000000"/>
      <w:sz w:val="24"/>
    </w:rPr>
  </w:style>
  <w:style w:type="paragraph" w:styleId="Heading1">
    <w:name w:val="heading 1"/>
    <w:next w:val="Normal"/>
    <w:link w:val="Heading1Char"/>
    <w:uiPriority w:val="9"/>
    <w:unhideWhenUsed/>
    <w:qFormat/>
    <w:rsid w:val="00101274"/>
    <w:pPr>
      <w:keepNext/>
      <w:keepLines/>
      <w:spacing w:after="228" w:line="265" w:lineRule="auto"/>
      <w:ind w:left="10" w:hanging="10"/>
      <w:outlineLvl w:val="0"/>
    </w:pPr>
    <w:rPr>
      <w:rFonts w:ascii="Times New Roman" w:eastAsia="Times New Roman" w:hAnsi="Times New Roman" w:cs="Times New Roman"/>
      <w:b/>
      <w:color w:val="000000"/>
      <w:sz w:val="32"/>
    </w:rPr>
  </w:style>
  <w:style w:type="paragraph" w:styleId="Heading2">
    <w:name w:val="heading 2"/>
    <w:next w:val="Normal"/>
    <w:link w:val="Heading2Char"/>
    <w:uiPriority w:val="9"/>
    <w:unhideWhenUsed/>
    <w:qFormat/>
    <w:rsid w:val="00101274"/>
    <w:pPr>
      <w:keepNext/>
      <w:keepLines/>
      <w:spacing w:after="228" w:line="265" w:lineRule="auto"/>
      <w:ind w:left="10" w:hanging="10"/>
      <w:outlineLvl w:val="1"/>
    </w:pPr>
    <w:rPr>
      <w:rFonts w:ascii="Times New Roman" w:eastAsia="Times New Roman" w:hAnsi="Times New Roman" w:cs="Times New Roman"/>
      <w:b/>
      <w:color w:val="000000"/>
      <w:sz w:val="28"/>
    </w:rPr>
  </w:style>
  <w:style w:type="paragraph" w:styleId="Heading3">
    <w:name w:val="heading 3"/>
    <w:basedOn w:val="Normal"/>
    <w:next w:val="Normal"/>
    <w:link w:val="Heading3Char"/>
    <w:uiPriority w:val="9"/>
    <w:unhideWhenUsed/>
    <w:qFormat/>
    <w:rsid w:val="003D38D3"/>
    <w:pPr>
      <w:keepNext/>
      <w:keepLines/>
      <w:spacing w:before="40" w:after="0"/>
      <w:outlineLvl w:val="2"/>
    </w:pPr>
    <w:rPr>
      <w:rFonts w:eastAsiaTheme="majorEastAsia" w:cstheme="majorBidi"/>
      <w:b/>
      <w:color w:val="auto"/>
      <w:szCs w:val="24"/>
    </w:rPr>
  </w:style>
  <w:style w:type="paragraph" w:styleId="Heading4">
    <w:name w:val="heading 4"/>
    <w:basedOn w:val="Normal"/>
    <w:next w:val="Normal"/>
    <w:link w:val="Heading4Char"/>
    <w:uiPriority w:val="9"/>
    <w:unhideWhenUsed/>
    <w:qFormat/>
    <w:rsid w:val="00D17539"/>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D17539"/>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0905BB"/>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unhideWhenUsed/>
    <w:qFormat/>
    <w:rsid w:val="000905BB"/>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unhideWhenUsed/>
    <w:qFormat/>
    <w:rsid w:val="000905B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0905B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01274"/>
    <w:rPr>
      <w:rFonts w:ascii="Times New Roman" w:eastAsia="Times New Roman" w:hAnsi="Times New Roman" w:cs="Times New Roman"/>
      <w:b/>
      <w:color w:val="000000"/>
      <w:sz w:val="32"/>
      <w:lang w:val="en-US"/>
    </w:rPr>
  </w:style>
  <w:style w:type="character" w:customStyle="1" w:styleId="Heading2Char">
    <w:name w:val="Heading 2 Char"/>
    <w:basedOn w:val="DefaultParagraphFont"/>
    <w:link w:val="Heading2"/>
    <w:uiPriority w:val="9"/>
    <w:rsid w:val="00101274"/>
    <w:rPr>
      <w:rFonts w:ascii="Times New Roman" w:eastAsia="Times New Roman" w:hAnsi="Times New Roman" w:cs="Times New Roman"/>
      <w:b/>
      <w:color w:val="000000"/>
      <w:sz w:val="28"/>
      <w:lang w:val="en-US"/>
    </w:rPr>
  </w:style>
  <w:style w:type="character" w:customStyle="1" w:styleId="Heading3Char">
    <w:name w:val="Heading 3 Char"/>
    <w:basedOn w:val="DefaultParagraphFont"/>
    <w:link w:val="Heading3"/>
    <w:uiPriority w:val="9"/>
    <w:rsid w:val="003D38D3"/>
    <w:rPr>
      <w:rFonts w:ascii="Times New Roman" w:eastAsiaTheme="majorEastAsia" w:hAnsi="Times New Roman" w:cstheme="majorBidi"/>
      <w:b/>
      <w:sz w:val="24"/>
      <w:szCs w:val="24"/>
      <w:lang w:val="en-US"/>
    </w:rPr>
  </w:style>
  <w:style w:type="character" w:styleId="Hyperlink">
    <w:name w:val="Hyperlink"/>
    <w:basedOn w:val="DefaultParagraphFont"/>
    <w:uiPriority w:val="99"/>
    <w:unhideWhenUsed/>
    <w:rsid w:val="003D38D3"/>
    <w:rPr>
      <w:color w:val="0000FF"/>
      <w:u w:val="single"/>
    </w:rPr>
  </w:style>
  <w:style w:type="paragraph" w:styleId="TOCHeading">
    <w:name w:val="TOC Heading"/>
    <w:basedOn w:val="Heading1"/>
    <w:next w:val="Normal"/>
    <w:uiPriority w:val="39"/>
    <w:unhideWhenUsed/>
    <w:qFormat/>
    <w:rsid w:val="003D38D3"/>
    <w:pPr>
      <w:spacing w:before="240" w:after="0" w:line="259" w:lineRule="auto"/>
      <w:ind w:left="0" w:firstLine="0"/>
      <w:outlineLvl w:val="9"/>
    </w:pPr>
    <w:rPr>
      <w:rFonts w:asciiTheme="majorHAnsi" w:eastAsiaTheme="majorEastAsia" w:hAnsiTheme="majorHAnsi" w:cstheme="majorBidi"/>
      <w:b w:val="0"/>
      <w:color w:val="2F5496" w:themeColor="accent1" w:themeShade="BF"/>
      <w:szCs w:val="32"/>
    </w:rPr>
  </w:style>
  <w:style w:type="paragraph" w:styleId="TOC1">
    <w:name w:val="toc 1"/>
    <w:basedOn w:val="Normal"/>
    <w:next w:val="Normal"/>
    <w:autoRedefine/>
    <w:uiPriority w:val="39"/>
    <w:unhideWhenUsed/>
    <w:rsid w:val="0066152B"/>
    <w:pPr>
      <w:tabs>
        <w:tab w:val="right" w:leader="dot" w:pos="9350"/>
      </w:tabs>
      <w:spacing w:after="100"/>
      <w:ind w:left="0"/>
      <w:pPrChange w:id="0" w:author="Hassan Kyanzi" w:date="2022-01-26T18:10:00Z">
        <w:pPr>
          <w:spacing w:after="100" w:line="363" w:lineRule="auto"/>
          <w:ind w:hanging="10"/>
          <w:jc w:val="both"/>
        </w:pPr>
      </w:pPrChange>
    </w:pPr>
    <w:rPr>
      <w:rPrChange w:id="0" w:author="Hassan Kyanzi" w:date="2022-01-26T18:10:00Z">
        <w:rPr>
          <w:color w:val="000000"/>
          <w:sz w:val="24"/>
          <w:szCs w:val="22"/>
          <w:lang w:val="en-US" w:eastAsia="en-US" w:bidi="ar-SA"/>
        </w:rPr>
      </w:rPrChange>
    </w:rPr>
  </w:style>
  <w:style w:type="paragraph" w:styleId="TOC2">
    <w:name w:val="toc 2"/>
    <w:basedOn w:val="Normal"/>
    <w:next w:val="Normal"/>
    <w:autoRedefine/>
    <w:uiPriority w:val="39"/>
    <w:unhideWhenUsed/>
    <w:rsid w:val="003D38D3"/>
    <w:pPr>
      <w:spacing w:after="100"/>
      <w:ind w:left="240"/>
    </w:pPr>
  </w:style>
  <w:style w:type="paragraph" w:styleId="TOC3">
    <w:name w:val="toc 3"/>
    <w:basedOn w:val="Normal"/>
    <w:next w:val="Normal"/>
    <w:autoRedefine/>
    <w:uiPriority w:val="39"/>
    <w:unhideWhenUsed/>
    <w:rsid w:val="003D38D3"/>
    <w:pPr>
      <w:spacing w:after="100"/>
      <w:ind w:left="480"/>
    </w:pPr>
  </w:style>
  <w:style w:type="paragraph" w:styleId="ListParagraph">
    <w:name w:val="List Paragraph"/>
    <w:basedOn w:val="Normal"/>
    <w:uiPriority w:val="34"/>
    <w:qFormat/>
    <w:rsid w:val="003D38D3"/>
    <w:pPr>
      <w:ind w:left="720"/>
      <w:contextualSpacing/>
    </w:pPr>
  </w:style>
  <w:style w:type="paragraph" w:styleId="NormalWeb">
    <w:name w:val="Normal (Web)"/>
    <w:basedOn w:val="Normal"/>
    <w:uiPriority w:val="99"/>
    <w:semiHidden/>
    <w:unhideWhenUsed/>
    <w:rsid w:val="0079747C"/>
    <w:rPr>
      <w:szCs w:val="24"/>
    </w:rPr>
  </w:style>
  <w:style w:type="table" w:styleId="TableGrid">
    <w:name w:val="Table Grid"/>
    <w:basedOn w:val="TableNormal"/>
    <w:uiPriority w:val="39"/>
    <w:rsid w:val="008F2D2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Normal">
    <w:name w:val="R-Normal"/>
    <w:basedOn w:val="Normal"/>
    <w:rsid w:val="00BC266C"/>
    <w:pPr>
      <w:suppressAutoHyphens/>
      <w:spacing w:after="0" w:line="240" w:lineRule="auto"/>
      <w:ind w:left="0" w:firstLine="0"/>
      <w:jc w:val="left"/>
    </w:pPr>
    <w:rPr>
      <w:rFonts w:ascii="Arial" w:hAnsi="Arial"/>
      <w:color w:val="auto"/>
      <w:sz w:val="20"/>
      <w:szCs w:val="20"/>
      <w:lang w:eastAsia="ar-SA"/>
    </w:rPr>
  </w:style>
  <w:style w:type="paragraph" w:styleId="BodyText">
    <w:name w:val="Body Text"/>
    <w:basedOn w:val="Normal"/>
    <w:link w:val="BodyTextChar"/>
    <w:rsid w:val="00BC266C"/>
    <w:pPr>
      <w:spacing w:after="120" w:line="240" w:lineRule="exact"/>
      <w:ind w:left="0" w:firstLine="0"/>
      <w:jc w:val="left"/>
    </w:pPr>
    <w:rPr>
      <w:rFonts w:ascii="Times" w:hAnsi="Times"/>
      <w:color w:val="auto"/>
      <w:szCs w:val="20"/>
    </w:rPr>
  </w:style>
  <w:style w:type="character" w:customStyle="1" w:styleId="BodyTextChar">
    <w:name w:val="Body Text Char"/>
    <w:basedOn w:val="DefaultParagraphFont"/>
    <w:link w:val="BodyText"/>
    <w:rsid w:val="00BC266C"/>
    <w:rPr>
      <w:rFonts w:ascii="Times" w:eastAsia="Times New Roman" w:hAnsi="Times" w:cs="Times New Roman"/>
      <w:sz w:val="24"/>
      <w:szCs w:val="20"/>
      <w:lang w:val="en-US"/>
    </w:rPr>
  </w:style>
  <w:style w:type="character" w:customStyle="1" w:styleId="Heading4Char">
    <w:name w:val="Heading 4 Char"/>
    <w:basedOn w:val="DefaultParagraphFont"/>
    <w:link w:val="Heading4"/>
    <w:uiPriority w:val="9"/>
    <w:rsid w:val="00D17539"/>
    <w:rPr>
      <w:rFonts w:asciiTheme="majorHAnsi" w:eastAsiaTheme="majorEastAsia" w:hAnsiTheme="majorHAnsi" w:cstheme="majorBidi"/>
      <w:i/>
      <w:iCs/>
      <w:color w:val="2F5496" w:themeColor="accent1" w:themeShade="BF"/>
      <w:sz w:val="24"/>
      <w:lang w:val="en-US"/>
    </w:rPr>
  </w:style>
  <w:style w:type="character" w:customStyle="1" w:styleId="Heading5Char">
    <w:name w:val="Heading 5 Char"/>
    <w:basedOn w:val="DefaultParagraphFont"/>
    <w:link w:val="Heading5"/>
    <w:uiPriority w:val="9"/>
    <w:rsid w:val="00D17539"/>
    <w:rPr>
      <w:rFonts w:asciiTheme="majorHAnsi" w:eastAsiaTheme="majorEastAsia" w:hAnsiTheme="majorHAnsi" w:cstheme="majorBidi"/>
      <w:color w:val="2F5496" w:themeColor="accent1" w:themeShade="BF"/>
      <w:sz w:val="24"/>
      <w:lang w:val="en-US"/>
    </w:rPr>
  </w:style>
  <w:style w:type="character" w:customStyle="1" w:styleId="Heading6Char">
    <w:name w:val="Heading 6 Char"/>
    <w:basedOn w:val="DefaultParagraphFont"/>
    <w:link w:val="Heading6"/>
    <w:uiPriority w:val="9"/>
    <w:rsid w:val="000905BB"/>
    <w:rPr>
      <w:rFonts w:asciiTheme="majorHAnsi" w:eastAsiaTheme="majorEastAsia" w:hAnsiTheme="majorHAnsi" w:cstheme="majorBidi"/>
      <w:color w:val="1F3763" w:themeColor="accent1" w:themeShade="7F"/>
      <w:sz w:val="24"/>
      <w:lang w:val="en-US"/>
    </w:rPr>
  </w:style>
  <w:style w:type="character" w:customStyle="1" w:styleId="Heading7Char">
    <w:name w:val="Heading 7 Char"/>
    <w:basedOn w:val="DefaultParagraphFont"/>
    <w:link w:val="Heading7"/>
    <w:uiPriority w:val="9"/>
    <w:rsid w:val="000905BB"/>
    <w:rPr>
      <w:rFonts w:asciiTheme="majorHAnsi" w:eastAsiaTheme="majorEastAsia" w:hAnsiTheme="majorHAnsi" w:cstheme="majorBidi"/>
      <w:i/>
      <w:iCs/>
      <w:color w:val="1F3763" w:themeColor="accent1" w:themeShade="7F"/>
      <w:sz w:val="24"/>
      <w:lang w:val="en-US"/>
    </w:rPr>
  </w:style>
  <w:style w:type="character" w:customStyle="1" w:styleId="Heading8Char">
    <w:name w:val="Heading 8 Char"/>
    <w:basedOn w:val="DefaultParagraphFont"/>
    <w:link w:val="Heading8"/>
    <w:uiPriority w:val="9"/>
    <w:rsid w:val="000905BB"/>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rsid w:val="000905BB"/>
    <w:rPr>
      <w:rFonts w:asciiTheme="majorHAnsi" w:eastAsiaTheme="majorEastAsia" w:hAnsiTheme="majorHAnsi" w:cstheme="majorBidi"/>
      <w:i/>
      <w:iCs/>
      <w:color w:val="272727" w:themeColor="text1" w:themeTint="D8"/>
      <w:sz w:val="21"/>
      <w:szCs w:val="21"/>
      <w:lang w:val="en-US"/>
    </w:rPr>
  </w:style>
  <w:style w:type="paragraph" w:styleId="Revision">
    <w:name w:val="Revision"/>
    <w:hidden/>
    <w:uiPriority w:val="99"/>
    <w:semiHidden/>
    <w:rsid w:val="00150093"/>
    <w:pPr>
      <w:spacing w:after="0" w:line="240" w:lineRule="auto"/>
    </w:pPr>
    <w:rPr>
      <w:rFonts w:ascii="Times New Roman" w:eastAsia="Times New Roman" w:hAnsi="Times New Roman" w:cs="Times New Roman"/>
      <w:color w:val="000000"/>
      <w:sz w:val="24"/>
    </w:rPr>
  </w:style>
  <w:style w:type="paragraph" w:styleId="Header">
    <w:name w:val="header"/>
    <w:basedOn w:val="Normal"/>
    <w:link w:val="HeaderChar"/>
    <w:uiPriority w:val="99"/>
    <w:unhideWhenUsed/>
    <w:rsid w:val="000D5CE0"/>
    <w:pPr>
      <w:tabs>
        <w:tab w:val="center" w:pos="4513"/>
        <w:tab w:val="right" w:pos="9026"/>
      </w:tabs>
      <w:spacing w:after="0" w:line="240" w:lineRule="auto"/>
    </w:pPr>
  </w:style>
  <w:style w:type="character" w:customStyle="1" w:styleId="HeaderChar">
    <w:name w:val="Header Char"/>
    <w:basedOn w:val="DefaultParagraphFont"/>
    <w:link w:val="Header"/>
    <w:uiPriority w:val="99"/>
    <w:rsid w:val="000D5CE0"/>
    <w:rPr>
      <w:rFonts w:ascii="Times New Roman" w:eastAsia="Times New Roman" w:hAnsi="Times New Roman" w:cs="Times New Roman"/>
      <w:color w:val="000000"/>
      <w:sz w:val="24"/>
      <w:lang w:val="en-US"/>
    </w:rPr>
  </w:style>
  <w:style w:type="paragraph" w:styleId="Footer">
    <w:name w:val="footer"/>
    <w:basedOn w:val="Normal"/>
    <w:link w:val="FooterChar"/>
    <w:uiPriority w:val="99"/>
    <w:unhideWhenUsed/>
    <w:rsid w:val="000D5CE0"/>
    <w:pPr>
      <w:tabs>
        <w:tab w:val="center" w:pos="4513"/>
        <w:tab w:val="right" w:pos="9026"/>
      </w:tabs>
      <w:spacing w:after="0" w:line="240" w:lineRule="auto"/>
    </w:pPr>
  </w:style>
  <w:style w:type="character" w:customStyle="1" w:styleId="FooterChar">
    <w:name w:val="Footer Char"/>
    <w:basedOn w:val="DefaultParagraphFont"/>
    <w:link w:val="Footer"/>
    <w:uiPriority w:val="99"/>
    <w:rsid w:val="000D5CE0"/>
    <w:rPr>
      <w:rFonts w:ascii="Times New Roman" w:eastAsia="Times New Roman" w:hAnsi="Times New Roman" w:cs="Times New Roman"/>
      <w:color w:val="000000"/>
      <w:sz w:val="24"/>
      <w:lang w:val="en-US"/>
    </w:rPr>
  </w:style>
  <w:style w:type="paragraph" w:styleId="Caption">
    <w:name w:val="caption"/>
    <w:basedOn w:val="Normal"/>
    <w:next w:val="Normal"/>
    <w:uiPriority w:val="35"/>
    <w:unhideWhenUsed/>
    <w:qFormat/>
    <w:rsid w:val="00101274"/>
    <w:pPr>
      <w:spacing w:after="200" w:line="240" w:lineRule="auto"/>
    </w:pPr>
    <w:rPr>
      <w:i/>
      <w:iCs/>
      <w:color w:val="44546A" w:themeColor="text2"/>
      <w:sz w:val="18"/>
      <w:szCs w:val="18"/>
    </w:rPr>
  </w:style>
  <w:style w:type="table" w:customStyle="1" w:styleId="13">
    <w:name w:val="13"/>
    <w:basedOn w:val="TableNormal"/>
    <w:rsid w:val="00265804"/>
    <w:pPr>
      <w:spacing w:after="0" w:line="240" w:lineRule="auto"/>
    </w:pPr>
    <w:rPr>
      <w:rFonts w:ascii="Liberation Serif" w:eastAsia="Liberation Serif" w:hAnsi="Liberation Serif" w:cs="Liberation Serif"/>
      <w:sz w:val="24"/>
      <w:szCs w:val="24"/>
    </w:rPr>
    <w:tblPr>
      <w:tblStyleRowBandSize w:val="1"/>
      <w:tblStyleColBandSize w:val="1"/>
      <w:tblCellMar>
        <w:left w:w="115" w:type="dxa"/>
        <w:right w:w="115" w:type="dxa"/>
      </w:tblCellMar>
    </w:tblPr>
  </w:style>
  <w:style w:type="paragraph" w:styleId="TableofFigures">
    <w:name w:val="table of figures"/>
    <w:basedOn w:val="Normal"/>
    <w:next w:val="Normal"/>
    <w:uiPriority w:val="99"/>
    <w:unhideWhenUsed/>
    <w:rsid w:val="00794FD2"/>
    <w:pPr>
      <w:spacing w:after="0"/>
      <w:ind w:left="0"/>
    </w:pPr>
  </w:style>
  <w:style w:type="paragraph" w:styleId="BalloonText">
    <w:name w:val="Balloon Text"/>
    <w:basedOn w:val="Normal"/>
    <w:link w:val="BalloonTextChar"/>
    <w:uiPriority w:val="99"/>
    <w:semiHidden/>
    <w:unhideWhenUsed/>
    <w:rsid w:val="00BB4F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B4FC5"/>
    <w:rPr>
      <w:rFonts w:ascii="Tahoma" w:eastAsia="Times New Roman" w:hAnsi="Tahoma" w:cs="Tahoma"/>
      <w:color w:val="000000"/>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95185601">
      <w:bodyDiv w:val="1"/>
      <w:marLeft w:val="0"/>
      <w:marRight w:val="0"/>
      <w:marTop w:val="0"/>
      <w:marBottom w:val="0"/>
      <w:divBdr>
        <w:top w:val="none" w:sz="0" w:space="0" w:color="auto"/>
        <w:left w:val="none" w:sz="0" w:space="0" w:color="auto"/>
        <w:bottom w:val="none" w:sz="0" w:space="0" w:color="auto"/>
        <w:right w:val="none" w:sz="0" w:space="0" w:color="auto"/>
      </w:divBdr>
    </w:div>
    <w:div w:id="12382471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jpg"/><Relationship Id="rId18" Type="http://schemas.openxmlformats.org/officeDocument/2006/relationships/image" Target="media/image10.tmp"/><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tmp"/><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jpe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877083-54DD-4153-977D-6ABE2039F3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2</TotalTime>
  <Pages>25</Pages>
  <Words>3388</Words>
  <Characters>19314</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ssan Kyanzi</dc:creator>
  <cp:keywords/>
  <dc:description/>
  <cp:lastModifiedBy>Edgar Wamal</cp:lastModifiedBy>
  <cp:revision>35</cp:revision>
  <cp:lastPrinted>2022-02-09T11:33:00Z</cp:lastPrinted>
  <dcterms:created xsi:type="dcterms:W3CDTF">2022-01-26T07:55:00Z</dcterms:created>
  <dcterms:modified xsi:type="dcterms:W3CDTF">2022-02-09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927a4d5-be3c-3da0-8353-c6cc944daeec</vt:lpwstr>
  </property>
  <property fmtid="{D5CDD505-2E9C-101B-9397-08002B2CF9AE}" pid="24" name="Mendeley Citation Style_1">
    <vt:lpwstr>http://www.zotero.org/styles/ieee</vt:lpwstr>
  </property>
</Properties>
</file>